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8417D4" w14:textId="77777777" w:rsidR="00F62C8B" w:rsidRPr="001603CF" w:rsidRDefault="000F3A41" w:rsidP="00FF53DC">
      <w:pPr>
        <w:pStyle w:val="RSCM01ReceivedAccepted"/>
        <w:rPr>
          <w:lang w:val="en-US"/>
        </w:rPr>
      </w:pPr>
      <w:r w:rsidRPr="001603CF">
        <w:rPr>
          <w:lang w:val="en-US"/>
        </w:rPr>
        <mc:AlternateContent>
          <mc:Choice Requires="wps">
            <w:drawing>
              <wp:anchor distT="180340" distB="0" distL="114300" distR="114300" simplePos="0" relativeHeight="251662336" behindDoc="1" locked="1" layoutInCell="0" allowOverlap="0" wp14:anchorId="5B54B28E" wp14:editId="5B52E845">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2B5F8247" w14:textId="77777777" w:rsidR="009B5C6C" w:rsidRPr="003F484A" w:rsidRDefault="009B5C6C" w:rsidP="00BA7E24">
                            <w:pPr>
                              <w:pStyle w:val="RSCF01FootnoteAuthorAddress"/>
                              <w:pBdr>
                                <w:top w:val="single" w:sz="12" w:space="5" w:color="A6A6A6" w:themeColor="background1" w:themeShade="A6"/>
                              </w:pBdr>
                              <w:jc w:val="both"/>
                              <w:rPr>
                                <w:lang w:val="en-US"/>
                              </w:rPr>
                            </w:pPr>
                            <w:r w:rsidRPr="003F484A">
                              <w:rPr>
                                <w:lang w:val="en-US"/>
                              </w:rPr>
                              <w:t>Center for Integrated Technology and Organic Synthesis, MolSys</w:t>
                            </w:r>
                            <w:r>
                              <w:rPr>
                                <w:lang w:val="en-US"/>
                              </w:rPr>
                              <w:t xml:space="preserve"> </w:t>
                            </w:r>
                            <w:r w:rsidRPr="003F484A">
                              <w:rPr>
                                <w:lang w:val="en-US"/>
                              </w:rPr>
                              <w:t>Research Unit, University of Liège, B-4000 Liège (Sart Tilman), Belgium</w:t>
                            </w:r>
                          </w:p>
                          <w:p w14:paraId="0A15AB46" w14:textId="77777777" w:rsidR="009B5C6C" w:rsidRDefault="00337C26" w:rsidP="00BA7E24">
                            <w:pPr>
                              <w:pStyle w:val="RSCF01FootnoteAuthorAddress"/>
                              <w:numPr>
                                <w:ilvl w:val="0"/>
                                <w:numId w:val="0"/>
                              </w:numPr>
                              <w:pBdr>
                                <w:top w:val="single" w:sz="12" w:space="5" w:color="A6A6A6" w:themeColor="background1" w:themeShade="A6"/>
                              </w:pBdr>
                              <w:ind w:firstLine="142"/>
                              <w:jc w:val="both"/>
                              <w:rPr>
                                <w:rStyle w:val="Lienhypertexte"/>
                                <w:i w:val="0"/>
                                <w:lang w:val="en-US"/>
                              </w:rPr>
                            </w:pPr>
                            <w:hyperlink r:id="rId8" w:history="1">
                              <w:r w:rsidR="009B5C6C" w:rsidRPr="003F484A">
                                <w:rPr>
                                  <w:rStyle w:val="Lienhypertexte"/>
                                  <w:lang w:val="en-US"/>
                                </w:rPr>
                                <w:t>jc.monbaliu@uliege.be</w:t>
                              </w:r>
                            </w:hyperlink>
                            <w:r w:rsidR="009B5C6C" w:rsidRPr="001D2329">
                              <w:rPr>
                                <w:rStyle w:val="Lienhypertexte"/>
                                <w:u w:val="none"/>
                                <w:lang w:val="en-US"/>
                              </w:rPr>
                              <w:t xml:space="preserve"> </w:t>
                            </w:r>
                            <w:r w:rsidR="009B5C6C" w:rsidRPr="001D2329">
                              <w:rPr>
                                <w:rStyle w:val="Lienhypertexte"/>
                                <w:i w:val="0"/>
                                <w:u w:val="none"/>
                                <w:lang w:val="en-US"/>
                              </w:rPr>
                              <w:t>|</w:t>
                            </w:r>
                            <w:r w:rsidR="009B5C6C" w:rsidRPr="003F484A">
                              <w:rPr>
                                <w:lang w:val="en-US"/>
                              </w:rPr>
                              <w:t xml:space="preserve"> </w:t>
                            </w:r>
                            <w:hyperlink r:id="rId9" w:history="1">
                              <w:r w:rsidR="009B5C6C" w:rsidRPr="003F484A">
                                <w:rPr>
                                  <w:rStyle w:val="Lienhypertexte"/>
                                  <w:lang w:val="en-US"/>
                                </w:rPr>
                                <w:t>www.citos.uliege.be</w:t>
                              </w:r>
                            </w:hyperlink>
                          </w:p>
                          <w:p w14:paraId="167D7F48" w14:textId="77777777" w:rsidR="009B5C6C" w:rsidRPr="00895129" w:rsidRDefault="009B5C6C" w:rsidP="00241ACD">
                            <w:pPr>
                              <w:pStyle w:val="RSCF01FootnoteAuthorAddress"/>
                              <w:pBdr>
                                <w:top w:val="none" w:sz="0" w:space="0" w:color="auto"/>
                              </w:pBdr>
                              <w:jc w:val="both"/>
                              <w:rPr>
                                <w:lang w:val="fr-BE"/>
                              </w:rPr>
                            </w:pPr>
                            <w:r w:rsidRPr="00895129">
                              <w:rPr>
                                <w:lang w:val="fr-BE"/>
                              </w:rPr>
                              <w:t>Univ Rouen Normandie, INSA Rouen Normandie, CNRS, Normandie Univ, COBRA UMR 6014, INC3M FR 3038, F-76000 Rouen, France</w:t>
                            </w:r>
                            <w:r w:rsidRPr="00895129" w:rsidDel="00302C7A">
                              <w:rPr>
                                <w:lang w:val="fr-BE"/>
                              </w:rPr>
                              <w:t xml:space="preserve"> </w:t>
                            </w:r>
                          </w:p>
                          <w:p w14:paraId="6001FC66" w14:textId="2F7AD656" w:rsidR="009B5C6C" w:rsidRPr="00501D03" w:rsidRDefault="009B5C6C" w:rsidP="00241ACD">
                            <w:pPr>
                              <w:pStyle w:val="RSCF01FootnoteAuthorAddress"/>
                              <w:pBdr>
                                <w:top w:val="none" w:sz="0" w:space="0" w:color="auto"/>
                              </w:pBdr>
                              <w:jc w:val="both"/>
                              <w:rPr>
                                <w:lang w:val="en-US"/>
                              </w:rPr>
                            </w:pPr>
                            <w:r w:rsidRPr="00501D03">
                              <w:rPr>
                                <w:lang w:val="en-US"/>
                              </w:rPr>
                              <w:t>FloW4all Flow Technology Resource center, University of Liège, B-4000 Liège (Sart-Tilman), Belgium</w:t>
                            </w:r>
                          </w:p>
                          <w:p w14:paraId="7674E99A" w14:textId="2D513496" w:rsidR="009B5C6C" w:rsidRDefault="009B5C6C" w:rsidP="00EE3EF1">
                            <w:pPr>
                              <w:pStyle w:val="RSCF01FootnoteAuthorAddress"/>
                              <w:pBdr>
                                <w:top w:val="none" w:sz="0" w:space="0" w:color="auto"/>
                              </w:pBdr>
                              <w:jc w:val="both"/>
                              <w:rPr>
                                <w:lang w:val="fr-FR"/>
                              </w:rPr>
                            </w:pPr>
                            <w:r w:rsidRPr="00832838">
                              <w:rPr>
                                <w:lang w:val="fr-FR"/>
                              </w:rPr>
                              <w:t xml:space="preserve">Corning Reactor Technologies, Corning SAS, 7 bis, Avenue de Valvins CS 70156 Samois sur Seine, 77215 Avon Cedex </w:t>
                            </w:r>
                            <w:r>
                              <w:rPr>
                                <w:lang w:val="fr-FR"/>
                              </w:rPr>
                              <w:t>–</w:t>
                            </w:r>
                            <w:r w:rsidRPr="00832838">
                              <w:rPr>
                                <w:lang w:val="fr-FR"/>
                              </w:rPr>
                              <w:t xml:space="preserve"> </w:t>
                            </w:r>
                            <w:r>
                              <w:rPr>
                                <w:lang w:val="fr-FR"/>
                              </w:rPr>
                              <w:t>France</w:t>
                            </w:r>
                          </w:p>
                          <w:p w14:paraId="71E31322" w14:textId="5EDE2BA6" w:rsidR="009B5C6C" w:rsidRPr="00EE3EF1" w:rsidRDefault="009B5C6C" w:rsidP="00EE3EF1">
                            <w:pPr>
                              <w:pStyle w:val="RSCF01FootnoteAuthorAddress"/>
                              <w:numPr>
                                <w:ilvl w:val="0"/>
                                <w:numId w:val="0"/>
                              </w:numPr>
                              <w:pBdr>
                                <w:top w:val="none" w:sz="0" w:space="0" w:color="auto"/>
                              </w:pBdr>
                              <w:ind w:left="85"/>
                              <w:jc w:val="both"/>
                              <w:rPr>
                                <w:lang w:val="fr-FR"/>
                              </w:rPr>
                            </w:pPr>
                            <w:r w:rsidRPr="00EE3EF1">
                              <w:rPr>
                                <w:vertAlign w:val="superscript"/>
                                <w:lang w:val="fr-FR"/>
                              </w:rPr>
                              <w:t>¶</w:t>
                            </w:r>
                            <w:r>
                              <w:rPr>
                                <w:vertAlign w:val="superscript"/>
                                <w:lang w:val="fr-FR"/>
                              </w:rPr>
                              <w:t xml:space="preserve"> </w:t>
                            </w:r>
                            <w:r w:rsidRPr="00EE3EF1">
                              <w:rPr>
                                <w:lang w:val="fr-FR"/>
                              </w:rPr>
                              <w:t>Equal contributions.</w:t>
                            </w:r>
                          </w:p>
                          <w:p w14:paraId="27AF82EA" w14:textId="77777777" w:rsidR="009B5C6C" w:rsidRDefault="009B5C6C" w:rsidP="00EE3EF1">
                            <w:pPr>
                              <w:pStyle w:val="RSCF01FootnoteAuthorAddress"/>
                              <w:numPr>
                                <w:ilvl w:val="0"/>
                                <w:numId w:val="0"/>
                              </w:numPr>
                              <w:pBdr>
                                <w:top w:val="none" w:sz="0" w:space="0" w:color="auto"/>
                              </w:pBdr>
                              <w:ind w:left="85"/>
                              <w:jc w:val="both"/>
                              <w:rPr>
                                <w:lang w:val="en-US"/>
                              </w:rPr>
                            </w:pPr>
                          </w:p>
                          <w:p w14:paraId="725476D8" w14:textId="0CE993F6" w:rsidR="009B5C6C" w:rsidRPr="00EE3EF1" w:rsidRDefault="009B5C6C" w:rsidP="00EE3EF1">
                            <w:pPr>
                              <w:pStyle w:val="RSCF01FootnoteAuthorAddress"/>
                              <w:numPr>
                                <w:ilvl w:val="0"/>
                                <w:numId w:val="0"/>
                              </w:numPr>
                              <w:pBdr>
                                <w:top w:val="none" w:sz="0" w:space="0" w:color="auto"/>
                              </w:pBdr>
                              <w:ind w:left="85"/>
                              <w:jc w:val="both"/>
                              <w:rPr>
                                <w:lang w:val="en-US"/>
                              </w:rPr>
                            </w:pPr>
                            <w:r w:rsidRPr="00EE3EF1">
                              <w:rPr>
                                <w:lang w:val="en-US"/>
                              </w:rPr>
                              <w:t xml:space="preserve">Electronic Supplementary Information (ESI) available: fluidic components, </w:t>
                            </w:r>
                            <w:r>
                              <w:rPr>
                                <w:lang w:val="en-US"/>
                              </w:rPr>
                              <w:t xml:space="preserve">computational protocols, </w:t>
                            </w:r>
                            <w:r w:rsidRPr="00EE3EF1">
                              <w:rPr>
                                <w:lang w:val="en-US"/>
                              </w:rPr>
                              <w:t>experimental procedures, details of the fluidic setup and procedures, computational details, details for the off-line analyses (GC, HPLC) and structural assignments (NMR).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5B54B28E"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14:paraId="2B5F8247" w14:textId="77777777" w:rsidR="009B5C6C" w:rsidRPr="003F484A" w:rsidRDefault="009B5C6C" w:rsidP="00BA7E24">
                      <w:pPr>
                        <w:pStyle w:val="RSCF01FootnoteAuthorAddress"/>
                        <w:pBdr>
                          <w:top w:val="single" w:sz="12" w:space="5" w:color="A6A6A6" w:themeColor="background1" w:themeShade="A6"/>
                        </w:pBdr>
                        <w:jc w:val="both"/>
                        <w:rPr>
                          <w:lang w:val="en-US"/>
                        </w:rPr>
                      </w:pPr>
                      <w:r w:rsidRPr="003F484A">
                        <w:rPr>
                          <w:lang w:val="en-US"/>
                        </w:rPr>
                        <w:t>Center for Integrated Technology and Organic Synthesis, MolSys</w:t>
                      </w:r>
                      <w:r>
                        <w:rPr>
                          <w:lang w:val="en-US"/>
                        </w:rPr>
                        <w:t xml:space="preserve"> </w:t>
                      </w:r>
                      <w:r w:rsidRPr="003F484A">
                        <w:rPr>
                          <w:lang w:val="en-US"/>
                        </w:rPr>
                        <w:t>Research Unit, University of Liège, B-4000 Liège (Sart Tilman), Belgium</w:t>
                      </w:r>
                    </w:p>
                    <w:p w14:paraId="0A15AB46" w14:textId="77777777" w:rsidR="009B5C6C" w:rsidRDefault="003A2FF3" w:rsidP="00BA7E24">
                      <w:pPr>
                        <w:pStyle w:val="RSCF01FootnoteAuthorAddress"/>
                        <w:numPr>
                          <w:ilvl w:val="0"/>
                          <w:numId w:val="0"/>
                        </w:numPr>
                        <w:pBdr>
                          <w:top w:val="single" w:sz="12" w:space="5" w:color="A6A6A6" w:themeColor="background1" w:themeShade="A6"/>
                        </w:pBdr>
                        <w:ind w:firstLine="142"/>
                        <w:jc w:val="both"/>
                        <w:rPr>
                          <w:rStyle w:val="Lienhypertexte"/>
                          <w:i w:val="0"/>
                          <w:lang w:val="en-US"/>
                        </w:rPr>
                      </w:pPr>
                      <w:hyperlink r:id="rId10" w:history="1">
                        <w:r w:rsidR="009B5C6C" w:rsidRPr="003F484A">
                          <w:rPr>
                            <w:rStyle w:val="Lienhypertexte"/>
                            <w:lang w:val="en-US"/>
                          </w:rPr>
                          <w:t>jc.monbaliu@uliege.be</w:t>
                        </w:r>
                      </w:hyperlink>
                      <w:r w:rsidR="009B5C6C" w:rsidRPr="001D2329">
                        <w:rPr>
                          <w:rStyle w:val="Lienhypertexte"/>
                          <w:u w:val="none"/>
                          <w:lang w:val="en-US"/>
                        </w:rPr>
                        <w:t xml:space="preserve"> </w:t>
                      </w:r>
                      <w:r w:rsidR="009B5C6C" w:rsidRPr="001D2329">
                        <w:rPr>
                          <w:rStyle w:val="Lienhypertexte"/>
                          <w:i w:val="0"/>
                          <w:u w:val="none"/>
                          <w:lang w:val="en-US"/>
                        </w:rPr>
                        <w:t>|</w:t>
                      </w:r>
                      <w:r w:rsidR="009B5C6C" w:rsidRPr="003F484A">
                        <w:rPr>
                          <w:lang w:val="en-US"/>
                        </w:rPr>
                        <w:t xml:space="preserve"> </w:t>
                      </w:r>
                      <w:hyperlink r:id="rId11" w:history="1">
                        <w:r w:rsidR="009B5C6C" w:rsidRPr="003F484A">
                          <w:rPr>
                            <w:rStyle w:val="Lienhypertexte"/>
                            <w:lang w:val="en-US"/>
                          </w:rPr>
                          <w:t>www.citos.uliege.be</w:t>
                        </w:r>
                      </w:hyperlink>
                    </w:p>
                    <w:p w14:paraId="167D7F48" w14:textId="77777777" w:rsidR="009B5C6C" w:rsidRPr="00895129" w:rsidRDefault="009B5C6C" w:rsidP="00241ACD">
                      <w:pPr>
                        <w:pStyle w:val="RSCF01FootnoteAuthorAddress"/>
                        <w:pBdr>
                          <w:top w:val="none" w:sz="0" w:space="0" w:color="auto"/>
                        </w:pBdr>
                        <w:jc w:val="both"/>
                        <w:rPr>
                          <w:lang w:val="fr-BE"/>
                        </w:rPr>
                      </w:pPr>
                      <w:r w:rsidRPr="00895129">
                        <w:rPr>
                          <w:lang w:val="fr-BE"/>
                        </w:rPr>
                        <w:t>Univ Rouen Normandie, INSA Rouen Normandie, CNRS, Normandie Univ, COBRA UMR 6014, INC3M FR 3038, F-76000 Rouen, France</w:t>
                      </w:r>
                      <w:r w:rsidRPr="00895129" w:rsidDel="00302C7A">
                        <w:rPr>
                          <w:lang w:val="fr-BE"/>
                        </w:rPr>
                        <w:t xml:space="preserve"> </w:t>
                      </w:r>
                    </w:p>
                    <w:p w14:paraId="6001FC66" w14:textId="2F7AD656" w:rsidR="009B5C6C" w:rsidRPr="00501D03" w:rsidRDefault="009B5C6C" w:rsidP="00241ACD">
                      <w:pPr>
                        <w:pStyle w:val="RSCF01FootnoteAuthorAddress"/>
                        <w:pBdr>
                          <w:top w:val="none" w:sz="0" w:space="0" w:color="auto"/>
                        </w:pBdr>
                        <w:jc w:val="both"/>
                        <w:rPr>
                          <w:lang w:val="en-US"/>
                        </w:rPr>
                      </w:pPr>
                      <w:r w:rsidRPr="00501D03">
                        <w:rPr>
                          <w:lang w:val="en-US"/>
                        </w:rPr>
                        <w:t>FloW4all Flow Technology Resource center, University of Liège, B-4000 Liège (Sart-Tilman), Belgium</w:t>
                      </w:r>
                    </w:p>
                    <w:p w14:paraId="7674E99A" w14:textId="2D513496" w:rsidR="009B5C6C" w:rsidRDefault="009B5C6C" w:rsidP="00EE3EF1">
                      <w:pPr>
                        <w:pStyle w:val="RSCF01FootnoteAuthorAddress"/>
                        <w:pBdr>
                          <w:top w:val="none" w:sz="0" w:space="0" w:color="auto"/>
                        </w:pBdr>
                        <w:jc w:val="both"/>
                        <w:rPr>
                          <w:lang w:val="fr-FR"/>
                        </w:rPr>
                      </w:pPr>
                      <w:r w:rsidRPr="00832838">
                        <w:rPr>
                          <w:lang w:val="fr-FR"/>
                        </w:rPr>
                        <w:t xml:space="preserve">Corning Reactor Technologies, Corning SAS, 7 bis, Avenue de Valvins CS 70156 Samois sur Seine, 77215 Avon Cedex </w:t>
                      </w:r>
                      <w:r>
                        <w:rPr>
                          <w:lang w:val="fr-FR"/>
                        </w:rPr>
                        <w:t>–</w:t>
                      </w:r>
                      <w:r w:rsidRPr="00832838">
                        <w:rPr>
                          <w:lang w:val="fr-FR"/>
                        </w:rPr>
                        <w:t xml:space="preserve"> </w:t>
                      </w:r>
                      <w:r>
                        <w:rPr>
                          <w:lang w:val="fr-FR"/>
                        </w:rPr>
                        <w:t>France</w:t>
                      </w:r>
                    </w:p>
                    <w:p w14:paraId="71E31322" w14:textId="5EDE2BA6" w:rsidR="009B5C6C" w:rsidRPr="00EE3EF1" w:rsidRDefault="009B5C6C" w:rsidP="00EE3EF1">
                      <w:pPr>
                        <w:pStyle w:val="RSCF01FootnoteAuthorAddress"/>
                        <w:numPr>
                          <w:ilvl w:val="0"/>
                          <w:numId w:val="0"/>
                        </w:numPr>
                        <w:pBdr>
                          <w:top w:val="none" w:sz="0" w:space="0" w:color="auto"/>
                        </w:pBdr>
                        <w:ind w:left="85"/>
                        <w:jc w:val="both"/>
                        <w:rPr>
                          <w:lang w:val="fr-FR"/>
                        </w:rPr>
                      </w:pPr>
                      <w:r w:rsidRPr="00EE3EF1">
                        <w:rPr>
                          <w:vertAlign w:val="superscript"/>
                          <w:lang w:val="fr-FR"/>
                        </w:rPr>
                        <w:t>¶</w:t>
                      </w:r>
                      <w:r>
                        <w:rPr>
                          <w:vertAlign w:val="superscript"/>
                          <w:lang w:val="fr-FR"/>
                        </w:rPr>
                        <w:t xml:space="preserve"> </w:t>
                      </w:r>
                      <w:r w:rsidRPr="00EE3EF1">
                        <w:rPr>
                          <w:lang w:val="fr-FR"/>
                        </w:rPr>
                        <w:t>Equal contributions.</w:t>
                      </w:r>
                    </w:p>
                    <w:p w14:paraId="27AF82EA" w14:textId="77777777" w:rsidR="009B5C6C" w:rsidRDefault="009B5C6C" w:rsidP="00EE3EF1">
                      <w:pPr>
                        <w:pStyle w:val="RSCF01FootnoteAuthorAddress"/>
                        <w:numPr>
                          <w:ilvl w:val="0"/>
                          <w:numId w:val="0"/>
                        </w:numPr>
                        <w:pBdr>
                          <w:top w:val="none" w:sz="0" w:space="0" w:color="auto"/>
                        </w:pBdr>
                        <w:ind w:left="85"/>
                        <w:jc w:val="both"/>
                        <w:rPr>
                          <w:lang w:val="en-US"/>
                        </w:rPr>
                      </w:pPr>
                    </w:p>
                    <w:p w14:paraId="725476D8" w14:textId="0CE993F6" w:rsidR="009B5C6C" w:rsidRPr="00EE3EF1" w:rsidRDefault="009B5C6C" w:rsidP="00EE3EF1">
                      <w:pPr>
                        <w:pStyle w:val="RSCF01FootnoteAuthorAddress"/>
                        <w:numPr>
                          <w:ilvl w:val="0"/>
                          <w:numId w:val="0"/>
                        </w:numPr>
                        <w:pBdr>
                          <w:top w:val="none" w:sz="0" w:space="0" w:color="auto"/>
                        </w:pBdr>
                        <w:ind w:left="85"/>
                        <w:jc w:val="both"/>
                        <w:rPr>
                          <w:lang w:val="en-US"/>
                        </w:rPr>
                      </w:pPr>
                      <w:r w:rsidRPr="00EE3EF1">
                        <w:rPr>
                          <w:lang w:val="en-US"/>
                        </w:rPr>
                        <w:t xml:space="preserve">Electronic Supplementary Information (ESI) available: fluidic components, </w:t>
                      </w:r>
                      <w:r>
                        <w:rPr>
                          <w:lang w:val="en-US"/>
                        </w:rPr>
                        <w:t xml:space="preserve">computational protocols, </w:t>
                      </w:r>
                      <w:r w:rsidRPr="00EE3EF1">
                        <w:rPr>
                          <w:lang w:val="en-US"/>
                        </w:rPr>
                        <w:t>experimental procedures, details of the fluidic setup and procedures, computational details, details for the off-line analyses (GC, HPLC) and structural assignments (NMR). See DOI: 10.1039/x0xx00000x</w:t>
                      </w:r>
                    </w:p>
                  </w:txbxContent>
                </v:textbox>
                <w10:wrap type="topAndBottom" anchory="margin"/>
                <w10:anchorlock/>
              </v:shape>
            </w:pict>
          </mc:Fallback>
        </mc:AlternateContent>
      </w:r>
      <w:r w:rsidR="00F62C8B" w:rsidRPr="001603CF">
        <w:rPr>
          <w:lang w:val="en-US"/>
        </w:rPr>
        <w:t>Received 00th January 20</w:t>
      </w:r>
      <w:r w:rsidR="00F15F90" w:rsidRPr="001603CF">
        <w:rPr>
          <w:lang w:val="en-US"/>
        </w:rPr>
        <w:t>xx</w:t>
      </w:r>
      <w:r w:rsidR="00F62C8B" w:rsidRPr="001603CF">
        <w:rPr>
          <w:lang w:val="en-US"/>
        </w:rPr>
        <w:t>,</w:t>
      </w:r>
    </w:p>
    <w:p w14:paraId="5E930491" w14:textId="77777777" w:rsidR="00F62C8B" w:rsidRPr="001603CF" w:rsidRDefault="00F62C8B" w:rsidP="00FF53DC">
      <w:pPr>
        <w:pStyle w:val="RSCM01ReceivedAccepted"/>
        <w:rPr>
          <w:lang w:val="en-US"/>
        </w:rPr>
      </w:pPr>
      <w:r w:rsidRPr="001603CF">
        <w:rPr>
          <w:lang w:val="en-US"/>
        </w:rPr>
        <w:t>Accepted 00th January 20</w:t>
      </w:r>
      <w:r w:rsidR="00F15F90" w:rsidRPr="001603CF">
        <w:rPr>
          <w:lang w:val="en-US"/>
        </w:rPr>
        <w:t>xx</w:t>
      </w:r>
    </w:p>
    <w:p w14:paraId="492325BD" w14:textId="77777777" w:rsidR="00F62C8B" w:rsidRPr="001603CF" w:rsidRDefault="00F62C8B" w:rsidP="00FF53DC">
      <w:pPr>
        <w:pStyle w:val="RSCM02DOI"/>
        <w:rPr>
          <w:lang w:val="en-US"/>
        </w:rPr>
      </w:pPr>
      <w:r w:rsidRPr="001603CF">
        <w:rPr>
          <w:lang w:val="en-US"/>
        </w:rPr>
        <w:t>DOI: 10.1039/x0xx00000x</w:t>
      </w:r>
    </w:p>
    <w:p w14:paraId="646B8F30" w14:textId="77777777" w:rsidR="00A9649E" w:rsidRPr="001603CF" w:rsidRDefault="00A9649E" w:rsidP="00FF53DC">
      <w:pPr>
        <w:pStyle w:val="RSCM03Website"/>
        <w:rPr>
          <w:lang w:val="en-US"/>
        </w:rPr>
      </w:pPr>
    </w:p>
    <w:p w14:paraId="0D6101E0" w14:textId="6F2EF331" w:rsidR="004414A5" w:rsidRPr="001603CF" w:rsidRDefault="00F62C8B">
      <w:pPr>
        <w:pStyle w:val="RSCH01PaperTitle"/>
        <w:jc w:val="both"/>
        <w:rPr>
          <w:bCs/>
          <w:lang w:val="en-US"/>
        </w:rPr>
      </w:pPr>
      <w:r w:rsidRPr="001603CF">
        <w:rPr>
          <w:lang w:val="en-US"/>
        </w:rPr>
        <w:br w:type="column"/>
      </w:r>
      <w:r w:rsidR="004061E3" w:rsidRPr="001603CF">
        <w:rPr>
          <w:lang w:val="en-US"/>
        </w:rPr>
        <w:t xml:space="preserve">Miniaturized Ozonolysis Flow </w:t>
      </w:r>
      <w:r w:rsidR="00D61EB4" w:rsidRPr="001603CF">
        <w:rPr>
          <w:lang w:val="en-US"/>
        </w:rPr>
        <w:t>Platform</w:t>
      </w:r>
      <w:r w:rsidR="004061E3" w:rsidRPr="001603CF">
        <w:rPr>
          <w:lang w:val="en-US"/>
        </w:rPr>
        <w:t xml:space="preserve"> for </w:t>
      </w:r>
      <w:r w:rsidR="004F02DF" w:rsidRPr="001603CF">
        <w:rPr>
          <w:lang w:val="en-US"/>
        </w:rPr>
        <w:t>Expeditious</w:t>
      </w:r>
      <w:r w:rsidR="004061E3" w:rsidRPr="001603CF">
        <w:rPr>
          <w:lang w:val="en-US"/>
        </w:rPr>
        <w:t xml:space="preserve"> Sulfur Mustard Warfare Simulant Neutralization</w:t>
      </w:r>
    </w:p>
    <w:p w14:paraId="5DEC5214" w14:textId="4AE22302" w:rsidR="00994690" w:rsidRPr="001603CF" w:rsidRDefault="007B3B48">
      <w:pPr>
        <w:pStyle w:val="RSCB01ARTAbstract"/>
        <w:rPr>
          <w:rFonts w:cs="Times New Roman"/>
          <w:sz w:val="20"/>
          <w:vertAlign w:val="superscript"/>
          <w:lang w:val="en-US"/>
        </w:rPr>
      </w:pPr>
      <w:r w:rsidRPr="001603CF">
        <w:rPr>
          <w:rFonts w:cs="Times New Roman"/>
          <w:sz w:val="20"/>
          <w:lang w:val="en-US"/>
        </w:rPr>
        <w:t>Maxime Bodda</w:t>
      </w:r>
      <w:r w:rsidR="006A649B" w:rsidRPr="001603CF">
        <w:rPr>
          <w:rFonts w:cs="Times New Roman"/>
          <w:sz w:val="20"/>
          <w:lang w:val="en-US"/>
        </w:rPr>
        <w:t>ert,</w:t>
      </w:r>
      <w:r w:rsidR="00B04182" w:rsidRPr="001603CF">
        <w:rPr>
          <w:rFonts w:cs="Times New Roman"/>
          <w:sz w:val="20"/>
          <w:vertAlign w:val="superscript"/>
          <w:lang w:val="en-US"/>
        </w:rPr>
        <w:t>a,b</w:t>
      </w:r>
      <w:r w:rsidR="00A525EB" w:rsidRPr="001603CF">
        <w:rPr>
          <w:rFonts w:cs="Times New Roman"/>
          <w:sz w:val="20"/>
          <w:vertAlign w:val="superscript"/>
          <w:lang w:val="en-US"/>
        </w:rPr>
        <w:t>,</w:t>
      </w:r>
      <w:r w:rsidR="00EE3EF1" w:rsidRPr="001603CF">
        <w:rPr>
          <w:rFonts w:ascii="Times New Roman" w:hAnsi="Times New Roman"/>
          <w:vertAlign w:val="superscript"/>
          <w:lang w:val="en-US"/>
        </w:rPr>
        <w:t>¶</w:t>
      </w:r>
      <w:r w:rsidR="00EE3EF1" w:rsidRPr="001603CF">
        <w:rPr>
          <w:rFonts w:ascii="Times New Roman" w:hAnsi="Times New Roman" w:cs="Times New Roman"/>
          <w:vertAlign w:val="superscript"/>
          <w:lang w:val="en-US"/>
        </w:rPr>
        <w:t xml:space="preserve"> </w:t>
      </w:r>
      <w:r w:rsidR="00EE3EF1" w:rsidRPr="001603CF">
        <w:rPr>
          <w:lang w:val="en-US"/>
        </w:rPr>
        <w:t xml:space="preserve"> </w:t>
      </w:r>
      <w:r w:rsidR="006A649B" w:rsidRPr="001603CF">
        <w:rPr>
          <w:rFonts w:cs="Times New Roman"/>
          <w:sz w:val="20"/>
          <w:lang w:val="en-US"/>
        </w:rPr>
        <w:t xml:space="preserve"> </w:t>
      </w:r>
      <w:r w:rsidR="00B04182" w:rsidRPr="001603CF">
        <w:rPr>
          <w:rFonts w:cs="Times New Roman"/>
          <w:sz w:val="20"/>
          <w:lang w:val="en-US"/>
        </w:rPr>
        <w:t>Pauline Bianchi</w:t>
      </w:r>
      <w:r w:rsidR="00B04182" w:rsidRPr="001603CF">
        <w:rPr>
          <w:rFonts w:cs="Times New Roman"/>
          <w:sz w:val="20"/>
          <w:vertAlign w:val="superscript"/>
          <w:lang w:val="en-US"/>
        </w:rPr>
        <w:t>a</w:t>
      </w:r>
      <w:r w:rsidR="009A0FA5" w:rsidRPr="001603CF">
        <w:rPr>
          <w:rFonts w:cs="Times New Roman"/>
          <w:sz w:val="20"/>
          <w:vertAlign w:val="superscript"/>
          <w:lang w:val="en-US"/>
        </w:rPr>
        <w:t>,</w:t>
      </w:r>
      <w:r w:rsidR="00EE3EF1" w:rsidRPr="001603CF">
        <w:rPr>
          <w:rFonts w:ascii="Times New Roman" w:hAnsi="Times New Roman"/>
          <w:vertAlign w:val="superscript"/>
          <w:lang w:val="en-US"/>
        </w:rPr>
        <w:t xml:space="preserve"> ¶</w:t>
      </w:r>
      <w:r w:rsidR="00EE3EF1" w:rsidRPr="001603CF">
        <w:rPr>
          <w:rFonts w:ascii="Times New Roman" w:hAnsi="Times New Roman" w:cs="Times New Roman"/>
          <w:vertAlign w:val="superscript"/>
          <w:lang w:val="en-US"/>
        </w:rPr>
        <w:t xml:space="preserve"> </w:t>
      </w:r>
      <w:r w:rsidR="00B04182" w:rsidRPr="001603CF">
        <w:rPr>
          <w:rFonts w:cs="Times New Roman"/>
          <w:sz w:val="20"/>
          <w:lang w:val="en-US"/>
        </w:rPr>
        <w:t>, Diana V. Silva-Brenes,</w:t>
      </w:r>
      <w:r w:rsidR="00B04182" w:rsidRPr="001603CF">
        <w:rPr>
          <w:rFonts w:cs="Times New Roman"/>
          <w:sz w:val="20"/>
          <w:vertAlign w:val="superscript"/>
          <w:lang w:val="en-US"/>
        </w:rPr>
        <w:t>a</w:t>
      </w:r>
      <w:r w:rsidR="00EA576C" w:rsidRPr="001603CF">
        <w:rPr>
          <w:rFonts w:cs="Times New Roman"/>
          <w:sz w:val="20"/>
          <w:vertAlign w:val="superscript"/>
          <w:lang w:val="en-US"/>
        </w:rPr>
        <w:t>,c</w:t>
      </w:r>
      <w:r w:rsidR="00403BB1" w:rsidRPr="001603CF">
        <w:rPr>
          <w:rFonts w:cs="Times New Roman"/>
          <w:sz w:val="20"/>
          <w:lang w:val="en-US"/>
        </w:rPr>
        <w:t xml:space="preserve"> </w:t>
      </w:r>
      <w:r w:rsidR="006B6BE6" w:rsidRPr="001603CF">
        <w:rPr>
          <w:rFonts w:cs="Times New Roman"/>
          <w:sz w:val="20"/>
          <w:lang w:val="en-US"/>
        </w:rPr>
        <w:t>Ancuta Musina</w:t>
      </w:r>
      <w:r w:rsidR="00490FEF" w:rsidRPr="001603CF">
        <w:rPr>
          <w:rFonts w:cs="Times New Roman"/>
          <w:sz w:val="20"/>
          <w:lang w:val="en-US"/>
        </w:rPr>
        <w:t>,</w:t>
      </w:r>
      <w:r w:rsidR="00EA576C" w:rsidRPr="001603CF">
        <w:rPr>
          <w:rFonts w:cs="Times New Roman"/>
          <w:sz w:val="20"/>
          <w:vertAlign w:val="superscript"/>
          <w:lang w:val="en-US"/>
        </w:rPr>
        <w:t>d</w:t>
      </w:r>
      <w:r w:rsidR="00490FEF" w:rsidRPr="001603CF">
        <w:rPr>
          <w:rFonts w:cs="Times New Roman"/>
          <w:sz w:val="20"/>
          <w:lang w:val="en-US"/>
        </w:rPr>
        <w:t xml:space="preserve"> Marc Winter,</w:t>
      </w:r>
      <w:r w:rsidR="00EA576C" w:rsidRPr="001603CF">
        <w:rPr>
          <w:rFonts w:cs="Times New Roman"/>
          <w:sz w:val="20"/>
          <w:vertAlign w:val="superscript"/>
          <w:lang w:val="en-US"/>
        </w:rPr>
        <w:t>d</w:t>
      </w:r>
      <w:r w:rsidR="00490FEF" w:rsidRPr="001603CF">
        <w:rPr>
          <w:rFonts w:cs="Times New Roman"/>
          <w:sz w:val="20"/>
          <w:lang w:val="en-US"/>
        </w:rPr>
        <w:t xml:space="preserve"> Philippe M. C. Roth,</w:t>
      </w:r>
      <w:r w:rsidR="00EA576C" w:rsidRPr="001603CF">
        <w:rPr>
          <w:rFonts w:cs="Times New Roman"/>
          <w:sz w:val="20"/>
          <w:vertAlign w:val="superscript"/>
          <w:lang w:val="en-US"/>
        </w:rPr>
        <w:t>d</w:t>
      </w:r>
      <w:r w:rsidR="00490FEF" w:rsidRPr="001603CF">
        <w:rPr>
          <w:rFonts w:cs="Times New Roman"/>
          <w:sz w:val="20"/>
          <w:lang w:val="en-US"/>
        </w:rPr>
        <w:t xml:space="preserve"> </w:t>
      </w:r>
      <w:r w:rsidR="00D0010D" w:rsidRPr="001603CF">
        <w:rPr>
          <w:rFonts w:cs="Times New Roman"/>
          <w:sz w:val="20"/>
          <w:lang w:val="en-US"/>
        </w:rPr>
        <w:t>Pierre-Yves Renard,</w:t>
      </w:r>
      <w:r w:rsidR="00D0010D" w:rsidRPr="001603CF">
        <w:rPr>
          <w:rFonts w:cs="Times New Roman"/>
          <w:sz w:val="20"/>
          <w:vertAlign w:val="superscript"/>
          <w:lang w:val="en-US"/>
        </w:rPr>
        <w:t>b</w:t>
      </w:r>
      <w:r w:rsidR="00D0010D" w:rsidRPr="001603CF">
        <w:rPr>
          <w:rFonts w:cs="Times New Roman"/>
          <w:sz w:val="20"/>
          <w:lang w:val="en-US"/>
        </w:rPr>
        <w:t xml:space="preserve"> </w:t>
      </w:r>
      <w:r w:rsidRPr="001603CF">
        <w:rPr>
          <w:rFonts w:cs="Times New Roman"/>
          <w:sz w:val="20"/>
          <w:lang w:val="en-US"/>
        </w:rPr>
        <w:t>Julien Legros*</w:t>
      </w:r>
      <w:r w:rsidRPr="001603CF">
        <w:rPr>
          <w:rFonts w:cs="Times New Roman"/>
          <w:sz w:val="20"/>
          <w:vertAlign w:val="superscript"/>
          <w:lang w:val="en-US"/>
        </w:rPr>
        <w:t>,b</w:t>
      </w:r>
      <w:r w:rsidRPr="001603CF">
        <w:rPr>
          <w:rFonts w:cs="Times New Roman"/>
          <w:sz w:val="20"/>
          <w:lang w:val="en-US"/>
        </w:rPr>
        <w:t xml:space="preserve"> and </w:t>
      </w:r>
      <w:r w:rsidR="00513362" w:rsidRPr="001603CF">
        <w:rPr>
          <w:rFonts w:cs="Times New Roman"/>
          <w:sz w:val="20"/>
          <w:lang w:val="en-US"/>
        </w:rPr>
        <w:t>Jean-Christophe M. Monbaliu</w:t>
      </w:r>
      <w:r w:rsidR="008125A0" w:rsidRPr="001603CF">
        <w:rPr>
          <w:rFonts w:cs="Times New Roman"/>
          <w:sz w:val="20"/>
          <w:lang w:val="en-US"/>
        </w:rPr>
        <w:t>*</w:t>
      </w:r>
      <w:r w:rsidR="00BA7E24" w:rsidRPr="001603CF">
        <w:rPr>
          <w:rFonts w:cs="Times New Roman"/>
          <w:sz w:val="20"/>
          <w:vertAlign w:val="superscript"/>
          <w:lang w:val="en-US"/>
        </w:rPr>
        <w:t>,</w:t>
      </w:r>
      <w:r w:rsidR="008125A0" w:rsidRPr="001603CF">
        <w:rPr>
          <w:rFonts w:cs="Times New Roman"/>
          <w:sz w:val="20"/>
          <w:vertAlign w:val="superscript"/>
          <w:lang w:val="en-US"/>
        </w:rPr>
        <w:t>a</w:t>
      </w:r>
      <w:r w:rsidR="00EA576C" w:rsidRPr="001603CF">
        <w:rPr>
          <w:rFonts w:cs="Times New Roman"/>
          <w:sz w:val="20"/>
          <w:vertAlign w:val="superscript"/>
          <w:lang w:val="en-US"/>
        </w:rPr>
        <w:t>,c</w:t>
      </w:r>
      <w:r w:rsidR="00513362" w:rsidRPr="001603CF">
        <w:rPr>
          <w:rFonts w:cs="Times New Roman"/>
          <w:sz w:val="20"/>
          <w:lang w:val="en-US"/>
        </w:rPr>
        <w:t xml:space="preserve"> </w:t>
      </w:r>
    </w:p>
    <w:p w14:paraId="5D45B6E7" w14:textId="5AE9CECA" w:rsidR="000565CD" w:rsidRPr="001603CF" w:rsidRDefault="00F92D30">
      <w:pPr>
        <w:pStyle w:val="RSCB01ARTAbstract"/>
        <w:rPr>
          <w:lang w:val="en-US"/>
        </w:rPr>
      </w:pPr>
      <w:r w:rsidRPr="001603CF">
        <w:rPr>
          <w:lang w:val="en-US"/>
        </w:rPr>
        <w:t xml:space="preserve">This communication introduces a highly efficient, safe and sustainable flow protocol for the oxidative neutralization of sulfur-based Chemical Warfare Agent simulants using ozone. The methodology employs preliminary </w:t>
      </w:r>
      <w:r w:rsidRPr="001603CF">
        <w:rPr>
          <w:i/>
          <w:lang w:val="en-US"/>
        </w:rPr>
        <w:t>in silico</w:t>
      </w:r>
      <w:r w:rsidRPr="001603CF">
        <w:rPr>
          <w:lang w:val="en-US"/>
        </w:rPr>
        <w:t xml:space="preserve"> mechanistic studies and chemical analogy studies with DFT to scout reaction profiles and kinetics. It unveils crucial parameters that guide selectivity and prevent the formation of undesirable overoxidized by-products. This computational foundation is seamlessly translated into real-world neutralization experiments conducted under flow conditions, yielding remarkably swift neutralization rates</w:t>
      </w:r>
      <w:r w:rsidR="004C3DFC" w:rsidRPr="001603CF">
        <w:rPr>
          <w:lang w:val="en-US"/>
        </w:rPr>
        <w:t xml:space="preserve"> under mild conditions</w:t>
      </w:r>
      <w:r w:rsidRPr="001603CF">
        <w:rPr>
          <w:lang w:val="en-US"/>
        </w:rPr>
        <w:t>. Full oxidative neutralization of CWA simulants with ozone is achieved within a second, without the need for additives or catalysts</w:t>
      </w:r>
      <w:r w:rsidR="00CA5571" w:rsidRPr="001603CF">
        <w:rPr>
          <w:lang w:val="en-US"/>
        </w:rPr>
        <w:t>, in an EtOH/water mix</w:t>
      </w:r>
      <w:r w:rsidR="00F8688A" w:rsidRPr="001603CF">
        <w:rPr>
          <w:lang w:val="en-US"/>
        </w:rPr>
        <w:t>tu</w:t>
      </w:r>
      <w:r w:rsidR="00CA5571" w:rsidRPr="001603CF">
        <w:rPr>
          <w:lang w:val="en-US"/>
        </w:rPr>
        <w:t>re</w:t>
      </w:r>
      <w:r w:rsidRPr="001603CF">
        <w:rPr>
          <w:lang w:val="en-US"/>
        </w:rPr>
        <w:t>. This convergence of computational insights and experimental validation provides a promising avenue to</w:t>
      </w:r>
      <w:r w:rsidR="007D42BD" w:rsidRPr="001603CF">
        <w:rPr>
          <w:lang w:val="en-US"/>
        </w:rPr>
        <w:t>ward new neutralization protocols</w:t>
      </w:r>
      <w:r w:rsidRPr="001603CF">
        <w:rPr>
          <w:lang w:val="en-US"/>
        </w:rPr>
        <w:t xml:space="preserve">, foreseeing transformative possibilities with low waste generation and high safety. </w:t>
      </w:r>
    </w:p>
    <w:p w14:paraId="39E3785F" w14:textId="28EAF05A" w:rsidR="007F45EA" w:rsidRPr="001603CF" w:rsidRDefault="007F45EA">
      <w:pPr>
        <w:pStyle w:val="RSCB01ARTAbstract"/>
        <w:rPr>
          <w:lang w:val="en-US"/>
        </w:rPr>
        <w:sectPr w:rsidR="007F45EA" w:rsidRPr="001603CF" w:rsidSect="00514CBA">
          <w:headerReference w:type="even" r:id="rId12"/>
          <w:headerReference w:type="default" r:id="rId13"/>
          <w:footerReference w:type="even" r:id="rId14"/>
          <w:footerReference w:type="default" r:id="rId15"/>
          <w:headerReference w:type="first" r:id="rId16"/>
          <w:footerReference w:type="first" r:id="rId17"/>
          <w:pgSz w:w="11907" w:h="16840" w:code="9"/>
          <w:pgMar w:top="1009" w:right="851" w:bottom="1758" w:left="851" w:header="851" w:footer="1049" w:gutter="0"/>
          <w:cols w:num="2" w:space="227" w:equalWidth="0">
            <w:col w:w="1985" w:space="227"/>
            <w:col w:w="7993"/>
          </w:cols>
          <w:titlePg/>
          <w:docGrid w:linePitch="360"/>
        </w:sectPr>
      </w:pPr>
    </w:p>
    <w:p w14:paraId="7598E2B4" w14:textId="252196A0" w:rsidR="003166FA" w:rsidRPr="001603CF" w:rsidRDefault="00FA2DA2">
      <w:pPr>
        <w:pStyle w:val="RSCB04AHeadingSection"/>
        <w:rPr>
          <w:lang w:val="en-US"/>
        </w:rPr>
      </w:pPr>
      <w:r w:rsidRPr="001603CF">
        <w:rPr>
          <w:lang w:val="en-US"/>
        </w:rPr>
        <w:t>Introduction</w:t>
      </w:r>
    </w:p>
    <w:p w14:paraId="28ECA0FB" w14:textId="798CD2EC" w:rsidR="00C63E78" w:rsidRPr="001603CF" w:rsidRDefault="0072027A">
      <w:pPr>
        <w:pStyle w:val="RSCB02ArticleText"/>
        <w:rPr>
          <w:lang w:val="en-US"/>
        </w:rPr>
      </w:pPr>
      <w:r w:rsidRPr="001603CF">
        <w:rPr>
          <w:lang w:val="en-US"/>
        </w:rPr>
        <w:t xml:space="preserve">Bis(2-chloroethyl) sulfide (aka sulfur mustard, mustard gas, </w:t>
      </w:r>
      <w:r w:rsidR="000E2EF3" w:rsidRPr="001603CF">
        <w:rPr>
          <w:lang w:val="en-US"/>
        </w:rPr>
        <w:t>y</w:t>
      </w:r>
      <w:r w:rsidRPr="001603CF">
        <w:rPr>
          <w:lang w:val="en-US"/>
        </w:rPr>
        <w:t xml:space="preserve">perite, or </w:t>
      </w:r>
      <w:r w:rsidRPr="001603CF">
        <w:rPr>
          <w:b/>
          <w:lang w:val="en-US"/>
        </w:rPr>
        <w:t>HD</w:t>
      </w:r>
      <w:r w:rsidRPr="001603CF">
        <w:rPr>
          <w:lang w:val="en-US"/>
        </w:rPr>
        <w:t xml:space="preserve">; CAS 505-60-2) was originally prepared by Guthrie </w:t>
      </w:r>
      <w:r w:rsidR="00D37E33" w:rsidRPr="001603CF">
        <w:rPr>
          <w:lang w:val="en-US"/>
        </w:rPr>
        <w:t xml:space="preserve">and Niemann </w:t>
      </w:r>
      <w:r w:rsidRPr="001603CF">
        <w:rPr>
          <w:lang w:val="en-US"/>
        </w:rPr>
        <w:t>in 1860.</w:t>
      </w:r>
      <w:r w:rsidR="0065052C" w:rsidRPr="001603CF">
        <w:rPr>
          <w:lang w:val="en-US"/>
        </w:rPr>
        <w:fldChar w:fldCharType="begin" w:fldLock="1"/>
      </w:r>
      <w:r w:rsidR="0065052C" w:rsidRPr="001603CF">
        <w:rPr>
          <w:lang w:val="en-US"/>
        </w:rPr>
        <w:instrText>ADDIN CSL_CITATION {"citationItems":[{"id":"ITEM-1","itemData":{"author":[{"dropping-particle":"","family":"Guthrie","given":"Frederick","non-dropping-particle":"","parse-names":false,"suffix":""}],"container-title":"Quarterly Journal of the Chemical Society of London","id":"ITEM-1","issue":"1","issued":{"date-parts":[["1860"]]},"page":"109-126","title":"XIII.—On some derivatives from the olefines","type":"article-journal","volume":"12"},"uris":["http://www.mendeley.com/documents/?uuid=ea16322d-a7af-4917-8179-10cd88a04703"]},{"id":"ITEM-2","itemData":{"DOI":"10.1002/jlac.18601130304","ISSN":"10990690","author":[{"dropping-particle":"","family":"Niemann","given":"A.","non-dropping-particle":"","parse-names":false,"suffix":""}],"container-title":"Justus Liebigs Annalen der Chemie","id":"ITEM-2","issue":"3","issued":{"date-parts":[["1860"]]},"page":"288-292","title":"Ueber die Einwirkung des braunen Chlorschwefels auf Elaylgas","type":"article-journal","volume":"113"},"uris":["http://www.mendeley.com/documents/?uuid=ea696dab-c2f4-4947-800a-6633a5dc2fc0"]}],"mendeley":{"formattedCitation":"&lt;sup&gt;1,2&lt;/sup&gt;","plainTextFormattedCitation":"1,2","previouslyFormattedCitation":"&lt;sup&gt;1,2&lt;/sup&gt;"},"properties":{"noteIndex":0},"schema":"https://github.com/citation-style-language/schema/raw/master/csl-citation.json"}</w:instrText>
      </w:r>
      <w:r w:rsidR="0065052C" w:rsidRPr="001603CF">
        <w:rPr>
          <w:lang w:val="en-US"/>
        </w:rPr>
        <w:fldChar w:fldCharType="separate"/>
      </w:r>
      <w:r w:rsidR="0065052C" w:rsidRPr="001603CF">
        <w:rPr>
          <w:noProof/>
          <w:vertAlign w:val="superscript"/>
          <w:lang w:val="en-US"/>
        </w:rPr>
        <w:t>1,2</w:t>
      </w:r>
      <w:r w:rsidR="0065052C" w:rsidRPr="001603CF">
        <w:rPr>
          <w:lang w:val="en-US"/>
        </w:rPr>
        <w:fldChar w:fldCharType="end"/>
      </w:r>
      <w:r w:rsidR="0065052C" w:rsidRPr="001603CF">
        <w:rPr>
          <w:lang w:val="en-US"/>
        </w:rPr>
        <w:t xml:space="preserve"> </w:t>
      </w:r>
      <w:r w:rsidRPr="001603CF">
        <w:rPr>
          <w:lang w:val="en-US"/>
        </w:rPr>
        <w:t>It was first weaponized during World War</w:t>
      </w:r>
      <w:r w:rsidR="00E84D1B" w:rsidRPr="001603CF">
        <w:rPr>
          <w:lang w:val="en-US"/>
        </w:rPr>
        <w:t xml:space="preserve"> </w:t>
      </w:r>
      <w:r w:rsidR="007B7993" w:rsidRPr="001603CF">
        <w:rPr>
          <w:lang w:val="en-US"/>
        </w:rPr>
        <w:t xml:space="preserve">I </w:t>
      </w:r>
      <w:r w:rsidR="00E84D1B" w:rsidRPr="001603CF">
        <w:rPr>
          <w:lang w:val="en-US"/>
        </w:rPr>
        <w:t xml:space="preserve">as a vesicant, </w:t>
      </w:r>
      <w:r w:rsidRPr="001603CF">
        <w:rPr>
          <w:lang w:val="en-US"/>
        </w:rPr>
        <w:t>induc</w:t>
      </w:r>
      <w:r w:rsidR="00E84D1B" w:rsidRPr="001603CF">
        <w:rPr>
          <w:lang w:val="en-US"/>
        </w:rPr>
        <w:t>ing</w:t>
      </w:r>
      <w:r w:rsidR="006A2FD1" w:rsidRPr="001603CF">
        <w:rPr>
          <w:lang w:val="en-US"/>
        </w:rPr>
        <w:t xml:space="preserve"> severe</w:t>
      </w:r>
      <w:r w:rsidRPr="001603CF">
        <w:rPr>
          <w:lang w:val="en-US"/>
        </w:rPr>
        <w:t xml:space="preserve"> skin and mucous membrane blistering upon contact. </w:t>
      </w:r>
      <w:r w:rsidR="005B488D" w:rsidRPr="001603CF">
        <w:rPr>
          <w:lang w:val="en-US"/>
        </w:rPr>
        <w:t xml:space="preserve">Its deployment on battlefields was </w:t>
      </w:r>
      <w:r w:rsidRPr="001603CF">
        <w:rPr>
          <w:lang w:val="en-US"/>
        </w:rPr>
        <w:t xml:space="preserve">prohibited </w:t>
      </w:r>
      <w:r w:rsidR="005B488D" w:rsidRPr="001603CF">
        <w:rPr>
          <w:lang w:val="en-US"/>
        </w:rPr>
        <w:t xml:space="preserve">with </w:t>
      </w:r>
      <w:r w:rsidRPr="001603CF">
        <w:rPr>
          <w:lang w:val="en-US"/>
        </w:rPr>
        <w:t xml:space="preserve">Geneva Protocol </w:t>
      </w:r>
      <w:r w:rsidR="005220F6" w:rsidRPr="001603CF">
        <w:rPr>
          <w:lang w:val="en-US"/>
        </w:rPr>
        <w:t>(</w:t>
      </w:r>
      <w:r w:rsidRPr="001603CF">
        <w:rPr>
          <w:lang w:val="en-US"/>
        </w:rPr>
        <w:t xml:space="preserve">1925), </w:t>
      </w:r>
      <w:r w:rsidR="005B488D" w:rsidRPr="001603CF">
        <w:rPr>
          <w:lang w:val="en-US"/>
        </w:rPr>
        <w:t xml:space="preserve">and </w:t>
      </w:r>
      <w:r w:rsidRPr="001603CF">
        <w:rPr>
          <w:lang w:val="en-US"/>
        </w:rPr>
        <w:t xml:space="preserve">the manufacture, accumulation, and utilization of </w:t>
      </w:r>
      <w:r w:rsidR="006A2FD1" w:rsidRPr="001603CF">
        <w:rPr>
          <w:b/>
          <w:lang w:val="en-US"/>
        </w:rPr>
        <w:t>HD</w:t>
      </w:r>
      <w:r w:rsidRPr="001603CF">
        <w:rPr>
          <w:lang w:val="en-US"/>
        </w:rPr>
        <w:t xml:space="preserve"> </w:t>
      </w:r>
      <w:r w:rsidR="005B488D" w:rsidRPr="001603CF">
        <w:rPr>
          <w:lang w:val="en-US"/>
        </w:rPr>
        <w:t xml:space="preserve">was </w:t>
      </w:r>
      <w:r w:rsidR="005158DF" w:rsidRPr="001603CF">
        <w:rPr>
          <w:lang w:val="en-US"/>
        </w:rPr>
        <w:t xml:space="preserve">again </w:t>
      </w:r>
      <w:r w:rsidRPr="001603CF">
        <w:rPr>
          <w:lang w:val="en-US"/>
        </w:rPr>
        <w:t xml:space="preserve">proscribed by the Chemical Weapons Convention (CWC) in 1997. The Organization for the </w:t>
      </w:r>
      <w:r w:rsidR="00F10B10" w:rsidRPr="001603CF">
        <w:rPr>
          <w:lang w:val="en-US"/>
        </w:rPr>
        <w:t>Prohibition</w:t>
      </w:r>
      <w:r w:rsidRPr="001603CF">
        <w:rPr>
          <w:lang w:val="en-US"/>
        </w:rPr>
        <w:t xml:space="preserve"> of Chemical Weapons (OPCW) and the CWC-signatory countries have relentlessly worked on the destruction of existing stockpiles.</w:t>
      </w:r>
      <w:r w:rsidR="0065052C" w:rsidRPr="001603CF">
        <w:rPr>
          <w:lang w:val="en-US"/>
        </w:rPr>
        <w:fldChar w:fldCharType="begin" w:fldLock="1"/>
      </w:r>
      <w:r w:rsidR="0065052C" w:rsidRPr="001603CF">
        <w:rPr>
          <w:lang w:val="en-US"/>
        </w:rPr>
        <w:instrText>ADDIN CSL_CITATION {"citationItems":[{"id":"ITEM-1","itemData":{"URL":"https://disarmament.unoda.org/wmd/chemical/","accessed":{"date-parts":[["2023","8","20"]]},"author":[{"dropping-particle":"","family":"UNODA","given":"","non-dropping-particle":"","parse-names":false,"suffix":""}],"id":"ITEM-1","issued":{"date-parts":[["0"]]},"title":"Chemical Weapons","type":"webpage"},"uris":["http://www.mendeley.com/documents/?uuid=cfaa6352-42aa-396c-aa74-529e6048a612"]},{"id":"ITEM-2","itemData":{"URL":"https://www.opcw.org/our-work/what-chemical-weapon","accessed":{"date-parts":[["2023","8","20"]]},"author":[{"dropping-particle":"","family":"OPCW","given":"","non-dropping-particle":"","parse-names":false,"suffix":""}],"id":"ITEM-2","issued":{"date-parts":[["0"]]},"title":"What is a Chemical Weapon?","type":"webpage"},"uris":["http://www.mendeley.com/documents/?uuid=5896913b-c2d9-3f4f-9ed4-795ff662d672"]}],"mendeley":{"formattedCitation":"&lt;sup&gt;3,4&lt;/sup&gt;","plainTextFormattedCitation":"3,4","previouslyFormattedCitation":"&lt;sup&gt;3,4&lt;/sup&gt;"},"properties":{"noteIndex":0},"schema":"https://github.com/citation-style-language/schema/raw/master/csl-citation.json"}</w:instrText>
      </w:r>
      <w:r w:rsidR="0065052C" w:rsidRPr="001603CF">
        <w:rPr>
          <w:lang w:val="en-US"/>
        </w:rPr>
        <w:fldChar w:fldCharType="separate"/>
      </w:r>
      <w:r w:rsidR="0065052C" w:rsidRPr="001603CF">
        <w:rPr>
          <w:noProof/>
          <w:vertAlign w:val="superscript"/>
          <w:lang w:val="en-US"/>
        </w:rPr>
        <w:t>3,4</w:t>
      </w:r>
      <w:r w:rsidR="0065052C" w:rsidRPr="001603CF">
        <w:rPr>
          <w:lang w:val="en-US"/>
        </w:rPr>
        <w:fldChar w:fldCharType="end"/>
      </w:r>
      <w:r w:rsidR="0065052C" w:rsidRPr="001603CF">
        <w:rPr>
          <w:lang w:val="en-US"/>
        </w:rPr>
        <w:t xml:space="preserve"> </w:t>
      </w:r>
      <w:r w:rsidRPr="001603CF">
        <w:rPr>
          <w:lang w:val="en-US"/>
        </w:rPr>
        <w:t xml:space="preserve">These </w:t>
      </w:r>
      <w:r w:rsidR="005B488D" w:rsidRPr="001603CF">
        <w:rPr>
          <w:lang w:val="en-US"/>
        </w:rPr>
        <w:t>endeavors</w:t>
      </w:r>
      <w:r w:rsidRPr="001603CF">
        <w:rPr>
          <w:lang w:val="en-US"/>
        </w:rPr>
        <w:t xml:space="preserve"> reached their culmination with </w:t>
      </w:r>
      <w:r w:rsidR="005220F6" w:rsidRPr="001603CF">
        <w:rPr>
          <w:lang w:val="en-US"/>
        </w:rPr>
        <w:t>a</w:t>
      </w:r>
      <w:r w:rsidRPr="001603CF">
        <w:rPr>
          <w:lang w:val="en-US"/>
        </w:rPr>
        <w:t xml:space="preserve"> recent declaration from the US Department of Defense, confirming the </w:t>
      </w:r>
      <w:r w:rsidR="00990B9E" w:rsidRPr="001603CF">
        <w:rPr>
          <w:lang w:val="en-US"/>
        </w:rPr>
        <w:t xml:space="preserve">successful </w:t>
      </w:r>
      <w:r w:rsidRPr="001603CF">
        <w:rPr>
          <w:lang w:val="en-US"/>
        </w:rPr>
        <w:t xml:space="preserve">destruction of </w:t>
      </w:r>
      <w:r w:rsidR="00130ECA" w:rsidRPr="001603CF">
        <w:rPr>
          <w:lang w:val="en-US"/>
        </w:rPr>
        <w:t xml:space="preserve">domestic </w:t>
      </w:r>
      <w:r w:rsidRPr="001603CF">
        <w:rPr>
          <w:lang w:val="en-US"/>
        </w:rPr>
        <w:t>CWA stockpiles</w:t>
      </w:r>
      <w:r w:rsidR="00C63E78" w:rsidRPr="001603CF">
        <w:rPr>
          <w:lang w:val="en-US"/>
        </w:rPr>
        <w:t>.</w:t>
      </w:r>
      <w:r w:rsidR="0065052C" w:rsidRPr="001603CF">
        <w:rPr>
          <w:lang w:val="en-US"/>
        </w:rPr>
        <w:fldChar w:fldCharType="begin" w:fldLock="1"/>
      </w:r>
      <w:r w:rsidR="0065052C" w:rsidRPr="001603CF">
        <w:rPr>
          <w:lang w:val="en-US"/>
        </w:rPr>
        <w:instrText>ADDIN CSL_CITATION {"citationItems":[{"id":"ITEM-1","itemData":{"URL":"https://www.defense.gov/News/Releases/Release/Article/3451920/us-completes-chemical-weapons-stockpile-destruction-operations/","accessed":{"date-parts":[["2023","8","20"]]},"author":[{"dropping-particle":"","family":"United States Government","given":"","non-dropping-particle":"","parse-names":false,"suffix":""}],"id":"ITEM-1","issued":{"date-parts":[["2023"]]},"title":"US Completes Chemical Weapons Stockpile Destruction Operations","type":"webpage"},"uris":["http://www.mendeley.com/documents/?uuid=8031c0e7-f2d3-3d48-8a65-c6b4d8f04fa6"]}],"mendeley":{"formattedCitation":"&lt;sup&gt;5&lt;/sup&gt;","plainTextFormattedCitation":"5","previouslyFormattedCitation":"&lt;sup&gt;5&lt;/sup&gt;"},"properties":{"noteIndex":0},"schema":"https://github.com/citation-style-language/schema/raw/master/csl-citation.json"}</w:instrText>
      </w:r>
      <w:r w:rsidR="0065052C" w:rsidRPr="001603CF">
        <w:rPr>
          <w:lang w:val="en-US"/>
        </w:rPr>
        <w:fldChar w:fldCharType="separate"/>
      </w:r>
      <w:r w:rsidR="0065052C" w:rsidRPr="001603CF">
        <w:rPr>
          <w:noProof/>
          <w:vertAlign w:val="superscript"/>
          <w:lang w:val="en-US"/>
        </w:rPr>
        <w:t>5</w:t>
      </w:r>
      <w:r w:rsidR="0065052C" w:rsidRPr="001603CF">
        <w:rPr>
          <w:lang w:val="en-US"/>
        </w:rPr>
        <w:fldChar w:fldCharType="end"/>
      </w:r>
    </w:p>
    <w:p w14:paraId="50FB65C6" w14:textId="5B5C33F9" w:rsidR="00097CEF" w:rsidRPr="001603CF" w:rsidRDefault="00C63E78">
      <w:pPr>
        <w:pStyle w:val="RSCB02ArticleText"/>
        <w:rPr>
          <w:lang w:val="en-US"/>
        </w:rPr>
      </w:pPr>
      <w:r w:rsidRPr="001603CF">
        <w:rPr>
          <w:lang w:val="en-US"/>
        </w:rPr>
        <w:tab/>
      </w:r>
      <w:r w:rsidR="00434AD6" w:rsidRPr="001603CF">
        <w:rPr>
          <w:lang w:val="en-US"/>
        </w:rPr>
        <w:t xml:space="preserve">With these significant achievements in disarmament, the interest for developing new neutralization protocols specifically targeting </w:t>
      </w:r>
      <w:r w:rsidR="00434AD6" w:rsidRPr="001603CF">
        <w:rPr>
          <w:b/>
          <w:lang w:val="en-US"/>
        </w:rPr>
        <w:t>HD</w:t>
      </w:r>
      <w:r w:rsidR="00434AD6" w:rsidRPr="001603CF">
        <w:rPr>
          <w:lang w:val="en-US"/>
        </w:rPr>
        <w:t xml:space="preserve"> can be legitimately questioned. </w:t>
      </w:r>
      <w:r w:rsidR="006E5E0D" w:rsidRPr="001603CF">
        <w:rPr>
          <w:lang w:val="en-US"/>
        </w:rPr>
        <w:t xml:space="preserve">There are, however, other threatening scenarios involving </w:t>
      </w:r>
      <w:r w:rsidR="006E5E0D" w:rsidRPr="001603CF">
        <w:rPr>
          <w:b/>
          <w:lang w:val="en-US"/>
        </w:rPr>
        <w:t>HD</w:t>
      </w:r>
      <w:r w:rsidR="00A42D03" w:rsidRPr="001603CF">
        <w:rPr>
          <w:lang w:val="en-US"/>
        </w:rPr>
        <w:t xml:space="preserve">. </w:t>
      </w:r>
      <w:r w:rsidR="00442AC7" w:rsidRPr="001603CF">
        <w:rPr>
          <w:lang w:val="en-US"/>
        </w:rPr>
        <w:t xml:space="preserve">The </w:t>
      </w:r>
      <w:r w:rsidR="00442AC7" w:rsidRPr="001603CF">
        <w:rPr>
          <w:lang w:val="en-US"/>
        </w:rPr>
        <w:t xml:space="preserve">countries that have not ratified the CWC, on </w:t>
      </w:r>
      <w:r w:rsidR="002702BD" w:rsidRPr="001603CF">
        <w:rPr>
          <w:lang w:val="en-US"/>
        </w:rPr>
        <w:t xml:space="preserve">the </w:t>
      </w:r>
      <w:r w:rsidR="00442AC7" w:rsidRPr="001603CF">
        <w:rPr>
          <w:lang w:val="en-US"/>
        </w:rPr>
        <w:t xml:space="preserve">one hand, and </w:t>
      </w:r>
      <w:r w:rsidR="00290C0B" w:rsidRPr="001603CF">
        <w:rPr>
          <w:lang w:val="en-US"/>
        </w:rPr>
        <w:t xml:space="preserve">the </w:t>
      </w:r>
      <w:r w:rsidR="00442AC7" w:rsidRPr="001603CF">
        <w:rPr>
          <w:lang w:val="en-US"/>
        </w:rPr>
        <w:t xml:space="preserve">current geopolitical instabilities and terrorist threats on the other, are only </w:t>
      </w:r>
      <w:r w:rsidR="00273B16" w:rsidRPr="001603CF">
        <w:rPr>
          <w:lang w:val="en-US"/>
        </w:rPr>
        <w:t xml:space="preserve">the </w:t>
      </w:r>
      <w:r w:rsidR="00521582" w:rsidRPr="001603CF">
        <w:rPr>
          <w:lang w:val="en-US"/>
        </w:rPr>
        <w:t>visible part of the iceberg</w:t>
      </w:r>
      <w:r w:rsidR="00442AC7" w:rsidRPr="001603CF">
        <w:rPr>
          <w:lang w:val="en-US"/>
        </w:rPr>
        <w:t xml:space="preserve">. </w:t>
      </w:r>
      <w:r w:rsidR="003C099D" w:rsidRPr="001603CF">
        <w:rPr>
          <w:lang w:val="en-US"/>
        </w:rPr>
        <w:t xml:space="preserve">A silent, background threat of </w:t>
      </w:r>
      <w:r w:rsidR="005037BA" w:rsidRPr="001603CF">
        <w:rPr>
          <w:lang w:val="en-US"/>
        </w:rPr>
        <w:t xml:space="preserve">inestimable </w:t>
      </w:r>
      <w:r w:rsidR="000338EF" w:rsidRPr="001603CF">
        <w:rPr>
          <w:lang w:val="en-US"/>
        </w:rPr>
        <w:t xml:space="preserve">ecological and societal </w:t>
      </w:r>
      <w:r w:rsidR="003C099D" w:rsidRPr="001603CF">
        <w:rPr>
          <w:lang w:val="en-US"/>
        </w:rPr>
        <w:t xml:space="preserve">magnitude </w:t>
      </w:r>
      <w:r w:rsidR="000338EF" w:rsidRPr="001603CF">
        <w:rPr>
          <w:lang w:val="en-US"/>
        </w:rPr>
        <w:t xml:space="preserve">lies in the many </w:t>
      </w:r>
      <w:r w:rsidR="00442AC7" w:rsidRPr="001603CF">
        <w:rPr>
          <w:lang w:val="en-US"/>
        </w:rPr>
        <w:t>maritime dump sites of CWAs remnants from World Wars I</w:t>
      </w:r>
      <w:r w:rsidR="00443700" w:rsidRPr="001603CF">
        <w:rPr>
          <w:lang w:val="en-US"/>
        </w:rPr>
        <w:t xml:space="preserve"> </w:t>
      </w:r>
      <w:r w:rsidR="00442AC7" w:rsidRPr="001603CF">
        <w:rPr>
          <w:lang w:val="en-US"/>
        </w:rPr>
        <w:t>&amp;</w:t>
      </w:r>
      <w:r w:rsidR="00443700" w:rsidRPr="001603CF">
        <w:rPr>
          <w:lang w:val="en-US"/>
        </w:rPr>
        <w:t xml:space="preserve"> </w:t>
      </w:r>
      <w:r w:rsidR="00442AC7" w:rsidRPr="001603CF">
        <w:rPr>
          <w:lang w:val="en-US"/>
        </w:rPr>
        <w:t>II</w:t>
      </w:r>
      <w:r w:rsidR="003C099D" w:rsidRPr="001603CF">
        <w:rPr>
          <w:lang w:val="en-US"/>
        </w:rPr>
        <w:t>.</w:t>
      </w:r>
      <w:r w:rsidR="0065052C" w:rsidRPr="001603CF">
        <w:rPr>
          <w:lang w:val="en-US"/>
        </w:rPr>
        <w:fldChar w:fldCharType="begin" w:fldLock="1"/>
      </w:r>
      <w:r w:rsidR="0065052C" w:rsidRPr="001603CF">
        <w:rPr>
          <w:lang w:val="en-US"/>
        </w:rPr>
        <w:instrText>ADDIN CSL_CITATION {"citationItems":[{"id":"ITEM-1","itemData":{"URL":"https://nonproliferation.org/chemical-weapon-munitions-dumped-at-sea/","accessed":{"date-parts":[["2023","8","20"]]},"author":[{"dropping-particle":"","family":"Wilkinson","given":"Ian","non-dropping-particle":"","parse-names":false,"suffix":""}],"id":"ITEM-1","issued":{"date-parts":[["2017"]]},"title":"Chemical Weapon Munitions Dumped at Sea: An Interactive Map | James Martin Center for Nonproliferation Studies","type":"webpage"},"uris":["http://www.mendeley.com/documents/?uuid=baca426a-b0c5-3e15-b6ea-b2c703af4028"]},{"id":"ITEM-2","itemData":{"DOI":"10.1021/es903472a","ISSN":"0013936X","PMID":"20469894","author":[{"dropping-particle":"","family":"Sanderson","given":"Hans","non-dropping-particle":"","parse-names":false,"suffix":""},{"dropping-particle":"","family":"Fauser","given":"Patrik","non-dropping-particle":"","parse-names":false,"suffix":""},{"dropping-particle":"","family":"Thomsen","given":"Marianne","non-dropping-particle":"","parse-names":false,"suffix":""},{"dropping-particle":"","family":"Vanninen","given":"Paula","non-dropping-particle":"","parse-names":false,"suffix":""},{"dropping-particle":"","family":"Soderstrom","given":"Martin","non-dropping-particle":"","parse-names":false,"suffix":""},{"dropping-particle":"","family":"Savin","given":"Yuri","non-dropping-particle":"","parse-names":false,"suffix":""},{"dropping-particle":"","family":"Khalikov","given":"Ildus","non-dropping-particle":"","parse-names":false,"suffix":""},{"dropping-particle":"","family":"Hirvonen","given":"Anu","non-dropping-particle":"","parse-names":false,"suffix":""},{"dropping-particle":"","family":"Niiranen","given":"Susa","non-dropping-particle":"","parse-names":false,"suffix":""},{"dropping-particle":"","family":"Missiaen","given":"Tine","non-dropping-particle":"","parse-names":false,"suffix":""},{"dropping-particle":"","family":"Gress","given":"Alexander","non-dropping-particle":"","parse-names":false,"suffix":""},{"dropping-particle":"","family":"Borodin","given":"Pavel","non-dropping-particle":"","parse-names":false,"suffix":""},{"dropping-particle":"","family":"Medvedeva","given":"Nadezda","non-dropping-particle":"","parse-names":false,"suffix":""},{"dropping-particle":"","family":"Polyak","given":"Yulia","non-dropping-particle":"","parse-names":false,"suffix":""},{"dropping-particle":"","family":"Paka","given":"Vadim","non-dropping-particle":"","parse-names":false,"suffix":""},{"dropping-particle":"","family":"Zhurbas","given":"Victor","non-dropping-particle":"","parse-names":false,"suffix":""},{"dropping-particle":"","family":"Feller","given":"Pascal","non-dropping-particle":"","parse-names":false,"suffix":""}],"container-title":"Environmental Science and Technology","id":"ITEM-2","issue":"12","issued":{"date-parts":[["2010"]]},"page":"4389-4394","title":"Environmental hazards of sea-dumped chemical weapons","type":"article-journal","volume":"44"},"uris":["http://www.mendeley.com/documents/?uuid=ce2b9604-e477-44a9-a1d2-daf7bbdad229"]}],"mendeley":{"formattedCitation":"&lt;sup&gt;6,7&lt;/sup&gt;","plainTextFormattedCitation":"6,7","previouslyFormattedCitation":"&lt;sup&gt;6,7&lt;/sup&gt;"},"properties":{"noteIndex":0},"schema":"https://github.com/citation-style-language/schema/raw/master/csl-citation.json"}</w:instrText>
      </w:r>
      <w:r w:rsidR="0065052C" w:rsidRPr="001603CF">
        <w:rPr>
          <w:lang w:val="en-US"/>
        </w:rPr>
        <w:fldChar w:fldCharType="separate"/>
      </w:r>
      <w:r w:rsidR="0065052C" w:rsidRPr="001603CF">
        <w:rPr>
          <w:noProof/>
          <w:vertAlign w:val="superscript"/>
          <w:lang w:val="en-US"/>
        </w:rPr>
        <w:t>6,7</w:t>
      </w:r>
      <w:r w:rsidR="0065052C" w:rsidRPr="001603CF">
        <w:rPr>
          <w:lang w:val="en-US"/>
        </w:rPr>
        <w:fldChar w:fldCharType="end"/>
      </w:r>
      <w:r w:rsidR="003C099D" w:rsidRPr="001603CF">
        <w:rPr>
          <w:lang w:val="en-US"/>
        </w:rPr>
        <w:t xml:space="preserve"> </w:t>
      </w:r>
      <w:r w:rsidR="00991F4F" w:rsidRPr="001603CF">
        <w:rPr>
          <w:lang w:val="en-US"/>
        </w:rPr>
        <w:t xml:space="preserve">All of the aforementioned points provide ample </w:t>
      </w:r>
      <w:r w:rsidR="005037BA" w:rsidRPr="001603CF">
        <w:rPr>
          <w:lang w:val="en-US"/>
        </w:rPr>
        <w:t xml:space="preserve">reason </w:t>
      </w:r>
      <w:r w:rsidR="00991F4F" w:rsidRPr="001603CF">
        <w:rPr>
          <w:lang w:val="en-US"/>
        </w:rPr>
        <w:t xml:space="preserve">for continued creative exploration aimed at enhancing the efficiency of neutralization, detection, and emergency protocols. </w:t>
      </w:r>
      <w:r w:rsidR="00832068" w:rsidRPr="001603CF">
        <w:rPr>
          <w:lang w:val="en-US"/>
        </w:rPr>
        <w:t>Documentation of these research domains has been steadily growing.</w:t>
      </w:r>
      <w:r w:rsidR="0065052C" w:rsidRPr="001603CF">
        <w:rPr>
          <w:lang w:val="en-US"/>
        </w:rPr>
        <w:fldChar w:fldCharType="begin" w:fldLock="1"/>
      </w:r>
      <w:r w:rsidR="00983A42" w:rsidRPr="001603CF">
        <w:rPr>
          <w:lang w:val="en-US"/>
        </w:rPr>
        <w:instrText>ADDIN CSL_CITATION {"citationItems":[{"id":"ITEM-1","itemData":{"DOI":"10.1039/d3gc01149f","ISSN":"1463-9262","abstract":"Chemical warfare agents (CWAs) have been classified as fatal weapons of mass destruction because of their toxicity and deadly consequences. Among other CWAs, sulfur mustards (HDs) were employed during the...Chemical warfare agents (CWAs) have been classified as fatal weapons of mass destruction because of their toxicity and deadly consequences. Among other CWAs, sulfur mustards (HDs) were employed during the Iraq-Iran war (1984-1988), causing significant fatal effects for 100,000 military and civilian Iranians, and around 45,000 people are still suffering from long-term health repercussions. Hence, the detection and detoxification of these acutely dangerous chemicals are critical for protecting ourselves and have thus sparked much scientific interest around the globe. In this regard, studies show that various photo-responsive porous organic materials like activated metal-organic-frameworks (MOFs), porous organic polymers (POPs), covalent organic frameworks (COFs), and TiO2-derived materials are highly effective for the photochemical detoxification of HDs. Given this context, we have traversed through the history of developing various photo-responsive porous materials and their efficacy in detoxifying CWAs, notably HDs. Moreover, we highlighted the numerous research methodologies reported to detect and modulate the excitonic effects in photo-porous materials, which can tune the in-situ generated reactive oxygen species (ROS) responsible for HD detoxification. Lastly, we have listed the hurdles in creating photo-active porous materials and functionalizing them for large-scale HD detoxification. Although most of the described porous photocatalysts demonstrated good lab-scale performance, relatively few are accessible for large-scale industrial use. We have also addressed the future needs and potential for employing photo-porous materials for efficient detoxification of HDs on an industrial scale to alleviate the issue of CWA/HD stockpiling and their potential use as a weapon of mass destruction.","author":[{"dropping-particle":"","family":"Kalita","given":"Priyanka","non-dropping-particle":"","parse-names":false,"suffix":""},{"dropping-particle":"","family":"Paul","given":"Ratul","non-dropping-particle":"","parse-names":false,"suffix":""},{"dropping-particle":"","family":"Boruah","given":"Ankita","non-dropping-particle":"","parse-names":false,"suffix":""},{"dropping-particle":"","family":"Dao","given":"Duy Quang","non-dropping-particle":"","parse-names":false,"suffix":""},{"dropping-particle":"","family":"Bhaumik","given":"Asim","non-dropping-particle":"","parse-names":false,"suffix":""},{"dropping-particle":"","family":"Mondal","given":"John","non-dropping-particle":"","parse-names":false,"suffix":""}],"container-title":"Green Chemistry","id":"ITEM-1","issued":{"date-parts":[["2023"]]},"page":"5789-5812","publisher":"Royal Society of Chemistry","title":"A Critical Review on Emerging Photoactive Porous Materials for Sulfide Oxidation and Sulfur Mustards Decontamination","type":"article-journal","volume":"25"},"uris":["http://www.mendeley.com/documents/?uuid=c1c3ad6b-c421-4d40-a1dc-4fa153f66e81"]},{"id":"ITEM-2","itemData":{"DOI":"10.1038/s41570-021-00275-4","ISBN":"0123456789","ISSN":"23973358","PMID":"33969223","abstract":"The most recent global health and economic crisis caused by the SARS-CoV-2 outbreak has shown us that it is vital to be prepared for the next global threat, be it caused by pollutants, chemical toxins or biohazards. Therefore, we need to develop environments in which infectious diseases and dangerous chemicals cannot be spread or misused so easily. Especially, those who put themselves in situations of most exposure — doctors, nurses and those protecting and caring for the safety of others — should be adequately protected. In this Review, we explore how the development of coatings for surfaces and functionalized fabrics can help to accelerate the inactivation of biological and chemical toxins. We start by looking at recent advancements in the use of metal and metal-oxide-based catalysts for the inactivation of pathogenic threats, with a focus on identifying specific chemical bonds that can be targeted. We then discuss the use of metal–organic frameworks on textiles for the capture and degradation of various chemical warfare agents and their simulants, their long-term efficacy and the challenges they face. [Figure not available: see fulltext.]","author":[{"dropping-particle":"","family":"Jabbour","given":"Christia R.","non-dropping-particle":"","parse-names":false,"suffix":""},{"dropping-particle":"","family":"Parker","given":"Luke A.","non-dropping-particle":"","parse-names":false,"suffix":""},{"dropping-particle":"","family":"Hutter","given":"Eline M.","non-dropping-particle":"","parse-names":false,"suffix":""},{"dropping-particle":"","family":"Weckhuysen","given":"Bert M.","non-dropping-particle":"","parse-names":false,"suffix":""}],"container-title":"Nature Reviews Chemistry","id":"ITEM-2","issue":"6","issued":{"date-parts":[["2021"]]},"page":"370-387","publisher":"Springer US","title":"Chemical targets to deactivate biological and chemical toxins using surfaces and fabrics","type":"article-journal","volume":"5"},"uris":["http://www.mendeley.com/documents/?uuid=199c49ca-5cb9-453b-a72a-1e206af47922"]},{"id":"ITEM-3","itemData":{"DOI":"10.1002/chem.202003665","ISSN":"15213765","PMID":"32876358","abstract":"Research on the decontamination of the chemical warfare agent sulfur mustard pursues several objectives that include the neutralization of spared ammunition, the cleaning of affected areas, and also the development of protective equipment or tools. Neutralization of vesicant sulfur mustard involves different chemical routes such as hydrolysis, dehydrochlorination, oxidation, or complete mineralization. This review weighs the pros and cons associated with the different systems reported in the literature, with an emphasis on catalytic procedures, to selectively convert sulfur mustard or its simulants into harmless products.","author":[{"dropping-particle":"","family":"Oheix","given":"Emmanuel","non-dropping-particle":"","parse-names":false,"suffix":""},{"dropping-particle":"","family":"Gravel","given":"Edmond","non-dropping-particle":"","parse-names":false,"suffix":""},{"dropping-particle":"","family":"Doris","given":"Eric","non-dropping-particle":"","parse-names":false,"suffix":""}],"container-title":"Chemistry - A European Journal","id":"ITEM-3","issue":"1","issued":{"date-parts":[["2021"]]},"page":"54-68","title":"Catalytic Processes for the Neutralization of Sulfur Mustard","type":"article-journal","volume":"27"},"uris":["http://www.mendeley.com/documents/?uuid=7c49083c-9b84-4c31-a447-838dc6b49be7"]},{"id":"ITEM-4","itemData":{"DOI":"10.1039/c9ob00802k","ISSN":"14770520","PMID":"31215586","abstract":"Despite international prohibition, some ill-intentioned states and organisations have shown their will and capacity to run chemical weapon programs, and the number of incidents involving chemical warfare agents (CWA) has significantly increased in recent years. Herein, we aimed to offer a clear overview of chemical warfare agents to organic chemists not specialized in this field by (1) introducing the main CWAs and their relevant simulants legally usable in academic laboratories and (2) presenting a selection of recent and soft neutralisation methods, such as organocatalysis and continuous flow, and materials such as metal-organic frameworks and polyoxometalates. These modern approaches offer potential future alternatives to \"heavy\" decontamination methods.","author":[{"dropping-particle":"","family":"Picard","given":"Baptiste","non-dropping-particle":"","parse-names":false,"suffix":""},{"dropping-particle":"","family":"Chataigner","given":"Isabelle","non-dropping-particle":"","parse-names":false,"suffix":""},{"dropping-particle":"","family":"Maddaluno","given":"Jacques","non-dropping-particle":"","parse-names":false,"suffix":""},{"dropping-particle":"","family":"Legros","given":"Julien","non-dropping-particle":"","parse-names":false,"suffix":""}],"container-title":"Organic and Biomolecular Chemistry","id":"ITEM-4","issue":"27","issued":{"date-parts":[["2019"]]},"page":"6528-6537","publisher":"Royal Society of Chemistry","title":"Introduction to chemical warfare agents, relevant simulants and modern neutralisation methods","type":"article-journal","volume":"17"},"uris":["http://www.mendeley.com/documents/?uuid=b319e052-1ea8-4c49-9d64-d6b7419c4fdd"]},{"id":"ITEM-5","itemData":{"DOI":"10.1039/d3cc00349c","ISSN":"1364548X","PMID":"37021353","abstract":"We have introduced a Friedel-Crafts alkylation strategy of a Ni-salphen complex as derived from 2-hydroxy-5-methoxybenzaldehyde, an isomer of biomass derived vanillin, to construct a Ni-salphen based porous organic polymer (Ni@T-POP). The X-ray absorption spectroscopy (XAS) analysis revealed the existence of Ni-N2O2 core sites in the Ni@T-POP framework, which demonstrates unprecedented catalytic efficiency towards oxidative decontamination of sulfur mustards (HD's) compared to its complex precursor.","author":[{"dropping-particle":"","family":"Kalita","given":"Priyanka","non-dropping-particle":"","parse-names":false,"suffix":""},{"dropping-particle":"","family":"Paul","given":"Ratul","non-dropping-particle":"","parse-names":false,"suffix":""},{"dropping-particle":"","family":"Pao","given":"Chih Wen","non-dropping-particle":"","parse-names":false,"suffix":""},{"dropping-particle":"","family":"Chatterjee","given":"Rupak","non-dropping-particle":"","parse-names":false,"suffix":""},{"dropping-particle":"","family":"Bhaumik","given":"Asim","non-dropping-particle":"","parse-names":false,"suffix":""},{"dropping-particle":"","family":"Mondal","given":"John","non-dropping-particle":"","parse-names":false,"suffix":""}],"container-title":"Chemical Communications","id":"ITEM-5","issue":"34","issued":{"date-parts":[["2023"]]},"page":"5067-5070","publisher":"Royal Society of Chemistry","title":"Putting forward a Ni-metallosalphen-based porous organic polymer for detoxification of sulfur mustard gas simulant","type":"article-journal","volume":"59"},"uris":["http://www.mendeley.com/documents/?uuid=8df08d14-c276-4026-a584-6d99256ee9dd"]},{"id":"ITEM-6","itemData":{"DOI":"10.1002/ejic.202300221","author":[{"dropping-particle":"","family":"Yu","given":"Ming-yue","non-dropping-particle":"","parse-names":false,"suffix":""},{"dropping-particle":"","family":"Liu","given":"Jin-hua","non-dropping-particle":"","parse-names":false,"suffix":""},{"dropping-particle":"","family":"Liu","given":"Fang-wang","non-dropping-particle":"","parse-names":false,"suffix":""},{"dropping-particle":"","family":"Zou","given":"Fang","non-dropping-particle":"","parse-names":false,"suffix":""},{"dropping-particle":"","family":"Zhang","given":"Li","non-dropping-particle":"","parse-names":false,"suffix":""},{"dropping-particle":"","family":"Gao","given":"Qing-ping","non-dropping-particle":"","parse-names":false,"suffix":""},{"dropping-particle":"","family":"Ren","given":"Xiao-Yan","non-dropping-particle":"","parse-names":false,"suffix":""},{"dropping-particle":"","family":"Zhang","given":"Qian","non-dropping-particle":"","parse-names":false,"suffix":""},{"dropping-particle":"","family":"Liu","given":"Shi-Zhong","non-dropping-particle":"","parse-names":false,"suffix":""},{"dropping-particle":"","family":"Dong","given":"Chun-Peng","non-dropping-particle":"","parse-names":false,"suffix":""},{"dropping-particle":"","family":"Guo","given":"Ting-Ting","non-dropping-particle":"","parse-names":false,"suffix":""},{"dropping-particle":"","family":"Ma","given":"Tian-Fang","non-dropping-particle":"","parse-names":false,"suffix":""},{"dropping-particle":"","family":"Pei","given":"Wen-Yuan","non-dropping-particle":"","parse-names":false,"suffix":""}],"container-title":"European Journal of Inorganic Chemistry","id":"ITEM-6","issued":{"date-parts":[["2023"]]},"page":"1-7","title":"Polyoxometalate-Incorporated Cu I -Resorcin [ 4 ] arene Metal-Organic Complexes as Heterogeneous Catalysts for Catalytic Oxidation of Mustard Gas Simulant","type":"article-journal","volume":"4"},"uris":["http://www.mendeley.com/documents/?uuid=4faf6337-72b1-46e3-916f-3d8291b1bb16"]}],"mendeley":{"formattedCitation":"&lt;sup&gt;8–13&lt;/sup&gt;","plainTextFormattedCitation":"8–13","previouslyFormattedCitation":"&lt;sup&gt;8–13&lt;/sup&gt;"},"properties":{"noteIndex":0},"schema":"https://github.com/citation-style-language/schema/raw/master/csl-citation.json"}</w:instrText>
      </w:r>
      <w:r w:rsidR="0065052C" w:rsidRPr="001603CF">
        <w:rPr>
          <w:lang w:val="en-US"/>
        </w:rPr>
        <w:fldChar w:fldCharType="separate"/>
      </w:r>
      <w:r w:rsidR="0065052C" w:rsidRPr="001603CF">
        <w:rPr>
          <w:noProof/>
          <w:vertAlign w:val="superscript"/>
          <w:lang w:val="en-US"/>
        </w:rPr>
        <w:t>8–13</w:t>
      </w:r>
      <w:r w:rsidR="0065052C" w:rsidRPr="001603CF">
        <w:rPr>
          <w:lang w:val="en-US"/>
        </w:rPr>
        <w:fldChar w:fldCharType="end"/>
      </w:r>
      <w:r w:rsidR="00A0237B" w:rsidRPr="001603CF">
        <w:rPr>
          <w:lang w:val="en-US"/>
        </w:rPr>
        <w:t xml:space="preserve"> </w:t>
      </w:r>
    </w:p>
    <w:p w14:paraId="44B732A3" w14:textId="37B4F54A" w:rsidR="00A0237B" w:rsidRPr="001603CF" w:rsidRDefault="00A945C5">
      <w:pPr>
        <w:pStyle w:val="RSCB02ArticleText"/>
        <w:rPr>
          <w:lang w:val="en-US"/>
        </w:rPr>
      </w:pPr>
      <w:r w:rsidRPr="001603CF">
        <w:rPr>
          <w:lang w:val="en-US"/>
        </w:rPr>
        <w:tab/>
      </w:r>
      <w:r w:rsidR="005037BA" w:rsidRPr="001603CF">
        <w:rPr>
          <w:lang w:val="en-US"/>
        </w:rPr>
        <w:t xml:space="preserve">Protocols for the neutralization </w:t>
      </w:r>
      <w:r w:rsidRPr="001603CF">
        <w:rPr>
          <w:lang w:val="en-US"/>
        </w:rPr>
        <w:t xml:space="preserve">and/or destruction </w:t>
      </w:r>
      <w:r w:rsidR="005037BA" w:rsidRPr="001603CF">
        <w:rPr>
          <w:lang w:val="en-US"/>
        </w:rPr>
        <w:t xml:space="preserve">of </w:t>
      </w:r>
      <w:r w:rsidR="005037BA" w:rsidRPr="001603CF">
        <w:rPr>
          <w:b/>
          <w:bCs/>
          <w:lang w:val="en-US"/>
        </w:rPr>
        <w:t>HD</w:t>
      </w:r>
      <w:r w:rsidR="005037BA" w:rsidRPr="001603CF">
        <w:rPr>
          <w:lang w:val="en-US"/>
        </w:rPr>
        <w:t xml:space="preserve"> </w:t>
      </w:r>
      <w:r w:rsidRPr="001603CF">
        <w:rPr>
          <w:lang w:val="en-US"/>
        </w:rPr>
        <w:t>are designed to impede the formation of an electrophilic episulfonium species</w:t>
      </w:r>
      <w:r w:rsidR="004D7949" w:rsidRPr="001603CF">
        <w:rPr>
          <w:lang w:val="en-US"/>
        </w:rPr>
        <w:t>,</w:t>
      </w:r>
      <w:r w:rsidR="00F02F20" w:rsidRPr="001603CF">
        <w:rPr>
          <w:lang w:val="en-US"/>
        </w:rPr>
        <w:t xml:space="preserve"> </w:t>
      </w:r>
      <w:r w:rsidR="00F02F20" w:rsidRPr="001603CF">
        <w:rPr>
          <w:b/>
          <w:lang w:val="en-US"/>
        </w:rPr>
        <w:t>epi-HD</w:t>
      </w:r>
      <w:r w:rsidRPr="001603CF">
        <w:rPr>
          <w:lang w:val="en-US"/>
        </w:rPr>
        <w:t>, which is linked to the acute toxicity of sulfur mustards</w:t>
      </w:r>
      <w:r w:rsidR="00EC00B1" w:rsidRPr="001603CF">
        <w:rPr>
          <w:lang w:val="en-US"/>
        </w:rPr>
        <w:t xml:space="preserve"> (Figure 1a</w:t>
      </w:r>
      <w:r w:rsidR="008274DF" w:rsidRPr="001603CF">
        <w:rPr>
          <w:lang w:val="en-US"/>
        </w:rPr>
        <w:t>,b</w:t>
      </w:r>
      <w:r w:rsidR="00EC00B1" w:rsidRPr="001603CF">
        <w:rPr>
          <w:lang w:val="en-US"/>
        </w:rPr>
        <w:t>).</w:t>
      </w:r>
      <w:r w:rsidR="00A05099" w:rsidRPr="001603CF">
        <w:rPr>
          <w:lang w:val="en-US"/>
        </w:rPr>
        <w:t xml:space="preserve"> </w:t>
      </w:r>
      <w:r w:rsidR="005A67B8" w:rsidRPr="001603CF">
        <w:rPr>
          <w:lang w:val="en-US"/>
        </w:rPr>
        <w:t xml:space="preserve">The </w:t>
      </w:r>
      <w:r w:rsidR="00C022FD" w:rsidRPr="001603CF">
        <w:rPr>
          <w:lang w:val="en-US"/>
        </w:rPr>
        <w:t>official</w:t>
      </w:r>
      <w:r w:rsidR="005A67B8" w:rsidRPr="001603CF">
        <w:rPr>
          <w:lang w:val="en-US"/>
        </w:rPr>
        <w:t xml:space="preserve"> method for destroying </w:t>
      </w:r>
      <w:r w:rsidR="005A67B8" w:rsidRPr="001603CF">
        <w:rPr>
          <w:b/>
          <w:lang w:val="en-US"/>
        </w:rPr>
        <w:t>HD</w:t>
      </w:r>
      <w:r w:rsidR="005A67B8" w:rsidRPr="001603CF">
        <w:rPr>
          <w:lang w:val="en-US"/>
        </w:rPr>
        <w:t xml:space="preserve"> involves its direct incineration or the incineration of the corresponding hydrolysate after tre</w:t>
      </w:r>
      <w:r w:rsidR="00380564" w:rsidRPr="001603CF">
        <w:rPr>
          <w:lang w:val="en-US"/>
        </w:rPr>
        <w:t>atment under hot alkaline conditions.</w:t>
      </w:r>
      <w:r w:rsidR="0065052C" w:rsidRPr="001603CF">
        <w:rPr>
          <w:lang w:val="en-US"/>
        </w:rPr>
        <w:fldChar w:fldCharType="begin" w:fldLock="1"/>
      </w:r>
      <w:r w:rsidR="0065052C" w:rsidRPr="001603CF">
        <w:rPr>
          <w:lang w:val="en-US"/>
        </w:rPr>
        <w:instrText>ADDIN CSL_CITATION {"citationItems":[{"id":"ITEM-1","itemData":{"URL":"https://www.peoacwa.army.mil/","accessed":{"date-parts":[["2023","8","20"]]},"author":[{"dropping-particle":"","family":"Alternatives","given":"Assembled Chemical Weapons","non-dropping-particle":"","parse-names":false,"suffix":""}],"id":"ITEM-1","issued":{"date-parts":[["0"]]},"title":"Program Executive Office","type":"webpage"},"uris":["http://www.mendeley.com/documents/?uuid=908ad02f-4b3c-3533-bec6-fd65d5877e62"]}],"mendeley":{"formattedCitation":"&lt;sup&gt;14&lt;/sup&gt;","plainTextFormattedCitation":"14","previouslyFormattedCitation":"&lt;sup&gt;14&lt;/sup&gt;"},"properties":{"noteIndex":0},"schema":"https://github.com/citation-style-language/schema/raw/master/csl-citation.json"}</w:instrText>
      </w:r>
      <w:r w:rsidR="0065052C" w:rsidRPr="001603CF">
        <w:rPr>
          <w:lang w:val="en-US"/>
        </w:rPr>
        <w:fldChar w:fldCharType="separate"/>
      </w:r>
      <w:r w:rsidR="0065052C" w:rsidRPr="001603CF">
        <w:rPr>
          <w:noProof/>
          <w:vertAlign w:val="superscript"/>
          <w:lang w:val="en-US"/>
        </w:rPr>
        <w:t>14</w:t>
      </w:r>
      <w:r w:rsidR="0065052C" w:rsidRPr="001603CF">
        <w:rPr>
          <w:lang w:val="en-US"/>
        </w:rPr>
        <w:fldChar w:fldCharType="end"/>
      </w:r>
      <w:r w:rsidR="0065052C" w:rsidRPr="001603CF">
        <w:rPr>
          <w:lang w:val="en-US"/>
        </w:rPr>
        <w:t xml:space="preserve"> </w:t>
      </w:r>
      <w:r w:rsidR="006149CC" w:rsidRPr="001603CF">
        <w:rPr>
          <w:lang w:val="en-US"/>
        </w:rPr>
        <w:t xml:space="preserve">Examples </w:t>
      </w:r>
      <w:r w:rsidR="00F8688A" w:rsidRPr="001603CF">
        <w:rPr>
          <w:lang w:val="en-US"/>
        </w:rPr>
        <w:t xml:space="preserve">of </w:t>
      </w:r>
      <w:r w:rsidR="006149CC" w:rsidRPr="001603CF">
        <w:rPr>
          <w:lang w:val="en-US"/>
        </w:rPr>
        <w:t>solvolysis under hyperbaric conditions have also been reported,</w:t>
      </w:r>
      <w:r w:rsidR="0065052C" w:rsidRPr="001603CF">
        <w:rPr>
          <w:lang w:val="en-US"/>
        </w:rPr>
        <w:fldChar w:fldCharType="begin" w:fldLock="1"/>
      </w:r>
      <w:r w:rsidR="00497937" w:rsidRPr="001603CF">
        <w:rPr>
          <w:lang w:val="en-US"/>
        </w:rPr>
        <w:instrText>ADDIN CSL_CITATION {"citationItems":[{"id":"ITEM-1","itemData":{"DOI":"10.1039/d2ob01217k","ISSN":"14770520","PMID":"36148796","abstract":"The neutralisation of structurally varied chemical warfare agent simulants (blister and nerve agents) and pesticides (Paraoxon) with the assistance of high pressure is reported. Chloroethyl amines and sulfides (nitrogen and sulfur mustards), phosphonothioates (V-series nerve agents) and phosphates (pesticide) readily react with simple nucleophilic scavengers (alcohols, amines) at P &gt; 14 000 bar.","author":[{"dropping-particle":"","family":"Mansour","given":"Sergui","non-dropping-particle":"","parse-names":false,"suffix":""},{"dropping-particle":"","family":"Silva","given":"Valmir B.","non-dropping-particle":"","parse-names":false,"suffix":""},{"dropping-particle":"","family":"Orth","given":"Elisa S.","non-dropping-particle":"","parse-names":false,"suffix":""},{"dropping-particle":"","family":"Legros","given":"Julien","non-dropping-particle":"","parse-names":false,"suffix":""}],"container-title":"Organic and Biomolecular Chemistry","id":"ITEM-1","issued":{"date-parts":[["2022"]]},"page":"7604-7608","publisher":"Royal Society of Chemistry","title":"Soft detoxification of chemical warfare agent simulants and pesticides under pressure","type":"article-journal","volume":"20"},"uris":["http://www.mendeley.com/documents/?uuid=6b19b87e-2d0c-4eeb-ab3f-4b4a1fafcd68"]}],"mendeley":{"formattedCitation":"&lt;sup&gt;15&lt;/sup&gt;","plainTextFormattedCitation":"15","previouslyFormattedCitation":"&lt;sup&gt;15&lt;/sup&gt;"},"properties":{"noteIndex":0},"schema":"https://github.com/citation-style-language/schema/raw/master/csl-citation.json"}</w:instrText>
      </w:r>
      <w:r w:rsidR="0065052C" w:rsidRPr="001603CF">
        <w:rPr>
          <w:lang w:val="en-US"/>
        </w:rPr>
        <w:fldChar w:fldCharType="separate"/>
      </w:r>
      <w:r w:rsidR="0065052C" w:rsidRPr="001603CF">
        <w:rPr>
          <w:noProof/>
          <w:vertAlign w:val="superscript"/>
          <w:lang w:val="en-US"/>
        </w:rPr>
        <w:t>15</w:t>
      </w:r>
      <w:r w:rsidR="0065052C" w:rsidRPr="001603CF">
        <w:rPr>
          <w:lang w:val="en-US"/>
        </w:rPr>
        <w:fldChar w:fldCharType="end"/>
      </w:r>
      <w:r w:rsidR="00305F8F" w:rsidRPr="001603CF">
        <w:rPr>
          <w:lang w:val="en-US"/>
        </w:rPr>
        <w:t xml:space="preserve"> </w:t>
      </w:r>
      <w:r w:rsidR="00A13254" w:rsidRPr="001603CF">
        <w:rPr>
          <w:lang w:val="en-US"/>
        </w:rPr>
        <w:t>as well as</w:t>
      </w:r>
      <w:r w:rsidR="006149CC" w:rsidRPr="001603CF">
        <w:rPr>
          <w:lang w:val="en-US"/>
        </w:rPr>
        <w:t xml:space="preserve"> </w:t>
      </w:r>
      <w:r w:rsidR="00305F8F" w:rsidRPr="001603CF">
        <w:rPr>
          <w:lang w:val="en-US"/>
        </w:rPr>
        <w:t>nucleophilic neutralization</w:t>
      </w:r>
      <w:r w:rsidR="0065052C" w:rsidRPr="001603CF">
        <w:rPr>
          <w:lang w:val="en-US"/>
        </w:rPr>
        <w:fldChar w:fldCharType="begin" w:fldLock="1"/>
      </w:r>
      <w:r w:rsidR="00497937" w:rsidRPr="001603CF">
        <w:rPr>
          <w:lang w:val="en-US"/>
        </w:rPr>
        <w:instrText>ADDIN CSL_CITATION {"citationItems":[{"id":"ITEM-1","itemData":{"DOI":"10.1039/d3re00264k","author":[{"dropping-particle":"","family":"Silva","given":"Valmir B.","non-dropping-particle":"","parse-names":false,"suffix":""},{"dropping-particle":"","family":"Mansour","given":"Sergui","non-dropping-particle":"","parse-names":false,"suffix":""},{"dropping-particle":"","family":"Delaune","given":"Antonin","non-dropping-particle":"","parse-names":false,"suffix":""},{"dropping-particle":"","family":"Felpin","given":"François-Xavier","non-dropping-particle":"","parse-names":false,"suffix":""},{"dropping-particle":"","family":"Legros","given":"Julien","non-dropping-particle":"","parse-names":false,"suffix":""}],"container-title":"Reaction Chemistry &amp; Engineering (Submitted)","id":"ITEM-1","issued":{"date-parts":[["2023"]]},"publisher":"Royal Society of Chemistry","title":"Flow detoxification of a sulfur mustard simulant with organometallic compounds enabled by an optimization algorithm","type":"article-journal"},"uris":["http://www.mendeley.com/documents/?uuid=ed5ed0d6-9afd-49ad-8bd4-8657d6c521f7"]}],"mendeley":{"formattedCitation":"&lt;sup&gt;16&lt;/sup&gt;","plainTextFormattedCitation":"16","previouslyFormattedCitation":"&lt;sup&gt;16&lt;/sup&gt;"},"properties":{"noteIndex":0},"schema":"https://github.com/citation-style-language/schema/raw/master/csl-citation.json"}</w:instrText>
      </w:r>
      <w:r w:rsidR="0065052C" w:rsidRPr="001603CF">
        <w:rPr>
          <w:lang w:val="en-US"/>
        </w:rPr>
        <w:fldChar w:fldCharType="separate"/>
      </w:r>
      <w:r w:rsidR="0065052C" w:rsidRPr="001603CF">
        <w:rPr>
          <w:noProof/>
          <w:vertAlign w:val="superscript"/>
          <w:lang w:val="en-US"/>
        </w:rPr>
        <w:t>16</w:t>
      </w:r>
      <w:r w:rsidR="0065052C" w:rsidRPr="001603CF">
        <w:rPr>
          <w:lang w:val="en-US"/>
        </w:rPr>
        <w:fldChar w:fldCharType="end"/>
      </w:r>
      <w:r w:rsidR="00305F8F" w:rsidRPr="001603CF">
        <w:rPr>
          <w:lang w:val="en-US"/>
        </w:rPr>
        <w:t xml:space="preserve"> </w:t>
      </w:r>
      <w:r w:rsidR="00A13254" w:rsidRPr="001603CF">
        <w:rPr>
          <w:lang w:val="en-US"/>
        </w:rPr>
        <w:t>and</w:t>
      </w:r>
      <w:r w:rsidR="00C22420" w:rsidRPr="001603CF">
        <w:rPr>
          <w:lang w:val="en-US"/>
        </w:rPr>
        <w:t xml:space="preserve"> </w:t>
      </w:r>
      <w:r w:rsidR="006149CC" w:rsidRPr="001603CF">
        <w:rPr>
          <w:lang w:val="en-US"/>
        </w:rPr>
        <w:t>dehydrohalogenation</w:t>
      </w:r>
      <w:r w:rsidR="00476FDA" w:rsidRPr="001603CF">
        <w:rPr>
          <w:lang w:val="en-US"/>
        </w:rPr>
        <w:t xml:space="preserve"> protocols</w:t>
      </w:r>
      <w:r w:rsidR="006149CC" w:rsidRPr="001603CF">
        <w:rPr>
          <w:lang w:val="en-US"/>
        </w:rPr>
        <w:t>.</w:t>
      </w:r>
      <w:r w:rsidR="0065052C" w:rsidRPr="001603CF">
        <w:rPr>
          <w:lang w:val="en-US"/>
        </w:rPr>
        <w:fldChar w:fldCharType="begin" w:fldLock="1"/>
      </w:r>
      <w:r w:rsidR="0065052C" w:rsidRPr="001603CF">
        <w:rPr>
          <w:lang w:val="en-US"/>
        </w:rPr>
        <w:instrText>ADDIN CSL_CITATION {"citationItems":[{"id":"ITEM-1","itemData":{"DOI":"10.1021/jp984689u","ISSN":"15206106","abstract":"The room-temperature reactions of the chemical warfare agents VX (O-ethyl S-2-(diisopropylamino)ethyl methylphosphonothioate), GD (3,3-dimethyl-2-butyl methylphosphonofluoridate, or Soman), and HD (2,2′dichloroethyl sulfide, or mustard) with nanosize MgO have been studied using solid-state MAS NMR. All three agents hydrolyze on the surface of the very reactive MgO nanoparticles. VX yields ethyl methylphosphonic acid (EMPA) and methylphosphonic acid (MPA), but no toxic S-(2-diisopropylamino)ethyl methylphosphonothioate (EA-2192). GD forms both GD-acid and MPA. For HD, in addition to hydrolysis to thiodiglycol, about 50% elimination to divinyl sulfide occurs. The reaction kinetics for all three agents are characterized by a fast initial reaction followed by gradual slowing to a steady-state reaction with first-order behavior. The fast reaction is consistent with liquid spreading through the porous nanoparticle aggregates. The steady-state reaction is identified as a gas-phase reaction, mediated by evaporation, once the liquid achieves its volume in the smallest available pores. © 1999 American Chemical Society.","author":[{"dropping-particle":"","family":"Wagner","given":"George W.","non-dropping-particle":"","parse-names":false,"suffix":""},{"dropping-particle":"","family":"Bartram","given":"Philip W.","non-dropping-particle":"","parse-names":false,"suffix":""},{"dropping-particle":"","family":"Koper","given":"Olga","non-dropping-particle":"","parse-names":false,"suffix":""},{"dropping-particle":"","family":"Klabunde","given":"Kenneth J.","non-dropping-particle":"","parse-names":false,"suffix":""}],"container-title":"Journal of Physical Chemistry B","id":"ITEM-1","issue":"16","issued":{"date-parts":[["1999"]]},"page":"3225-3228","title":"Reactions of VX, GD, and HD with nanosize MgO","type":"article-journal","volume":"103"},"uris":["http://www.mendeley.com/documents/?uuid=a5c69766-a31c-44d3-a9f1-1100e703574a"]}],"mendeley":{"formattedCitation":"&lt;sup&gt;17&lt;/sup&gt;","plainTextFormattedCitation":"17","previouslyFormattedCitation":"&lt;sup&gt;17&lt;/sup&gt;"},"properties":{"noteIndex":0},"schema":"https://github.com/citation-style-language/schema/raw/master/csl-citation.json"}</w:instrText>
      </w:r>
      <w:r w:rsidR="0065052C" w:rsidRPr="001603CF">
        <w:rPr>
          <w:lang w:val="en-US"/>
        </w:rPr>
        <w:fldChar w:fldCharType="separate"/>
      </w:r>
      <w:r w:rsidR="0065052C" w:rsidRPr="001603CF">
        <w:rPr>
          <w:noProof/>
          <w:vertAlign w:val="superscript"/>
          <w:lang w:val="en-US"/>
        </w:rPr>
        <w:t>17</w:t>
      </w:r>
      <w:r w:rsidR="0065052C" w:rsidRPr="001603CF">
        <w:rPr>
          <w:lang w:val="en-US"/>
        </w:rPr>
        <w:fldChar w:fldCharType="end"/>
      </w:r>
      <w:r w:rsidR="0065052C" w:rsidRPr="001603CF">
        <w:rPr>
          <w:lang w:val="en-US"/>
        </w:rPr>
        <w:t xml:space="preserve"> </w:t>
      </w:r>
      <w:r w:rsidR="005E12DB" w:rsidRPr="001603CF">
        <w:rPr>
          <w:lang w:val="en-US"/>
        </w:rPr>
        <w:t>Selective sulfoxidation is b</w:t>
      </w:r>
      <w:r w:rsidR="006149CC" w:rsidRPr="001603CF">
        <w:rPr>
          <w:lang w:val="en-US"/>
        </w:rPr>
        <w:t>y far the most reported protocol in the primary literature</w:t>
      </w:r>
      <w:r w:rsidR="005E12DB" w:rsidRPr="001603CF">
        <w:rPr>
          <w:lang w:val="en-US"/>
        </w:rPr>
        <w:t>. It</w:t>
      </w:r>
      <w:r w:rsidR="00864EDF" w:rsidRPr="001603CF">
        <w:rPr>
          <w:lang w:val="en-US"/>
        </w:rPr>
        <w:t xml:space="preserve"> </w:t>
      </w:r>
      <w:r w:rsidR="0091073C" w:rsidRPr="001603CF">
        <w:rPr>
          <w:lang w:val="en-US"/>
        </w:rPr>
        <w:t xml:space="preserve">has been described through a multitude of variants including either (photo)catalytic </w:t>
      </w:r>
      <w:r w:rsidR="0020005F" w:rsidRPr="001603CF">
        <w:rPr>
          <w:lang w:val="en-US"/>
        </w:rPr>
        <w:t>or</w:t>
      </w:r>
      <w:r w:rsidR="0091073C" w:rsidRPr="001603CF">
        <w:rPr>
          <w:lang w:val="en-US"/>
        </w:rPr>
        <w:t xml:space="preserve"> stoichiometric </w:t>
      </w:r>
      <w:r w:rsidR="00332AB8" w:rsidRPr="001603CF">
        <w:rPr>
          <w:lang w:val="en-US"/>
        </w:rPr>
        <w:t>conditions</w:t>
      </w:r>
      <w:r w:rsidR="008274DF" w:rsidRPr="001603CF">
        <w:rPr>
          <w:lang w:val="en-US"/>
        </w:rPr>
        <w:t xml:space="preserve"> (Figure 1</w:t>
      </w:r>
      <w:r w:rsidR="00F67336" w:rsidRPr="001603CF">
        <w:rPr>
          <w:lang w:val="en-US"/>
        </w:rPr>
        <w:t>b</w:t>
      </w:r>
      <w:r w:rsidR="008274DF" w:rsidRPr="001603CF">
        <w:rPr>
          <w:lang w:val="en-US"/>
        </w:rPr>
        <w:t>).</w:t>
      </w:r>
      <w:r w:rsidR="0065052C" w:rsidRPr="001603CF">
        <w:rPr>
          <w:lang w:val="en-US"/>
        </w:rPr>
        <w:fldChar w:fldCharType="begin" w:fldLock="1"/>
      </w:r>
      <w:r w:rsidR="0065052C" w:rsidRPr="001603CF">
        <w:rPr>
          <w:lang w:val="en-US"/>
        </w:rPr>
        <w:instrText>ADDIN CSL_CITATION {"citationItems":[{"id":"ITEM-1","itemData":{"DOI":"10.1039/c9ob00802k","ISSN":"14770520","PMID":"31215586","abstract":"Despite international prohibition, some ill-intentioned states and organisations have shown their will and capacity to run chemical weapon programs, and the number of incidents involving chemical warfare agents (CWA) has significantly increased in recent years. Herein, we aimed to offer a clear overview of chemical warfare agents to organic chemists not specialized in this field by (1) introducing the main CWAs and their relevant simulants legally usable in academic laboratories and (2) presenting a selection of recent and soft neutralisation methods, such as organocatalysis and continuous flow, and materials such as metal-organic frameworks and polyoxometalates. These modern approaches offer potential future alternatives to \"heavy\" decontamination methods.","author":[{"dropping-particle":"","family":"Picard","given":"Baptiste","non-dropping-particle":"","parse-names":false,"suffix":""},{"dropping-particle":"","family":"Chataigner","given":"Isabelle","non-dropping-particle":"","parse-names":false,"suffix":""},{"dropping-particle":"","family":"Maddaluno","given":"Jacques","non-dropping-particle":"","parse-names":false,"suffix":""},{"dropping-particle":"","family":"Legros","given":"Julien","non-dropping-particle":"","parse-names":false,"suffix":""}],"container-title":"Organic and Biomolecular Chemistry","id":"ITEM-1","issue":"27","issued":{"date-parts":[["2019"]]},"page":"6528-6537","publisher":"Royal Society of Chemistry","title":"Introduction to chemical warfare agents, relevant simulants and modern neutralisation methods","type":"article-journal","volume":"17"},"uris":["http://www.mendeley.com/documents/?uuid=b319e052-1ea8-4c49-9d64-d6b7419c4fdd"]},{"id":"ITEM-2","itemData":{"DOI":"10.1002/chem.202003665","ISSN":"15213765","PMID":"32876358","abstract":"Research on the decontamination of the chemical warfare agent sulfur mustard pursues several objectives that include the neutralization of spared ammunition, the cleaning of affected areas, and also the development of protective equipment or tools. Neutralization of vesicant sulfur mustard involves different chemical routes such as hydrolysis, dehydrochlorination, oxidation, or complete mineralization. This review weighs the pros and cons associated with the different systems reported in the literature, with an emphasis on catalytic procedures, to selectively convert sulfur mustard or its simulants into harmless products.","author":[{"dropping-particle":"","family":"Oheix","given":"Emmanuel","non-dropping-particle":"","parse-names":false,"suffix":""},{"dropping-particle":"","family":"Gravel","given":"Edmond","non-dropping-particle":"","parse-names":false,"suffix":""},{"dropping-particle":"","family":"Doris","given":"Eric","non-dropping-particle":"","parse-names":false,"suffix":""}],"container-title":"Chemistry - A European Journal","id":"ITEM-2","issue":"1","issued":{"date-parts":[["2021"]]},"page":"54-68","title":"Catalytic Processes for the Neutralization of Sulfur Mustard","type":"article-journal","volume":"27"},"uris":["http://www.mendeley.com/documents/?uuid=7c49083c-9b84-4c31-a447-838dc6b49be7"]}],"mendeley":{"formattedCitation":"&lt;sup&gt;10,11&lt;/sup&gt;","plainTextFormattedCitation":"10,11","previouslyFormattedCitation":"&lt;sup&gt;10,11&lt;/sup&gt;"},"properties":{"noteIndex":0},"schema":"https://github.com/citation-style-language/schema/raw/master/csl-citation.json"}</w:instrText>
      </w:r>
      <w:r w:rsidR="0065052C" w:rsidRPr="001603CF">
        <w:rPr>
          <w:lang w:val="en-US"/>
        </w:rPr>
        <w:fldChar w:fldCharType="separate"/>
      </w:r>
      <w:r w:rsidR="0065052C" w:rsidRPr="001603CF">
        <w:rPr>
          <w:noProof/>
          <w:vertAlign w:val="superscript"/>
          <w:lang w:val="en-US"/>
        </w:rPr>
        <w:t>10,11</w:t>
      </w:r>
      <w:r w:rsidR="0065052C" w:rsidRPr="001603CF">
        <w:rPr>
          <w:lang w:val="en-US"/>
        </w:rPr>
        <w:fldChar w:fldCharType="end"/>
      </w:r>
      <w:r w:rsidR="006F3AB2" w:rsidRPr="001603CF">
        <w:rPr>
          <w:lang w:val="en-US"/>
        </w:rPr>
        <w:t xml:space="preserve"> Regardless of the conditions, the selectivity of the oxidation is the most critical parameter</w:t>
      </w:r>
      <w:r w:rsidR="00332AB8" w:rsidRPr="001603CF">
        <w:rPr>
          <w:lang w:val="en-US"/>
        </w:rPr>
        <w:t xml:space="preserve"> often at the expense of the atom economy,</w:t>
      </w:r>
      <w:r w:rsidR="0091073C" w:rsidRPr="001603CF">
        <w:rPr>
          <w:lang w:val="en-US"/>
        </w:rPr>
        <w:t xml:space="preserve"> </w:t>
      </w:r>
      <w:r w:rsidR="00332AB8" w:rsidRPr="001603CF">
        <w:rPr>
          <w:lang w:val="en-US"/>
        </w:rPr>
        <w:t>production costs</w:t>
      </w:r>
      <w:r w:rsidR="007C1564" w:rsidRPr="001603CF">
        <w:rPr>
          <w:lang w:val="en-US"/>
        </w:rPr>
        <w:t xml:space="preserve">, toxicity and </w:t>
      </w:r>
      <w:r w:rsidR="00011B11" w:rsidRPr="001603CF">
        <w:rPr>
          <w:lang w:val="en-US"/>
        </w:rPr>
        <w:t>practical considerations</w:t>
      </w:r>
      <w:r w:rsidR="00332AB8" w:rsidRPr="001603CF">
        <w:rPr>
          <w:lang w:val="en-US"/>
        </w:rPr>
        <w:t>.</w:t>
      </w:r>
      <w:r w:rsidR="00604FC5" w:rsidRPr="001603CF">
        <w:rPr>
          <w:lang w:val="en-US"/>
        </w:rPr>
        <w:t xml:space="preserve"> Overoxidation to the corresponding toxic sulfone must be rigorously prevented</w:t>
      </w:r>
      <w:r w:rsidR="009B5C6C" w:rsidRPr="001603CF">
        <w:rPr>
          <w:lang w:val="en-US"/>
        </w:rPr>
        <w:t xml:space="preserve">. </w:t>
      </w:r>
      <w:bookmarkStart w:id="0" w:name="_Hlk147500451"/>
      <w:r w:rsidR="009B5C6C" w:rsidRPr="001603CF">
        <w:rPr>
          <w:lang w:val="en-US"/>
        </w:rPr>
        <w:t>Indeed,</w:t>
      </w:r>
      <w:r w:rsidR="001D75C3" w:rsidRPr="001603CF">
        <w:rPr>
          <w:lang w:val="en-US"/>
        </w:rPr>
        <w:t xml:space="preserve"> </w:t>
      </w:r>
      <w:r w:rsidR="009B5C6C" w:rsidRPr="001603CF">
        <w:rPr>
          <w:lang w:val="en-US"/>
        </w:rPr>
        <w:t>the corresponding overoxidized sulfone</w:t>
      </w:r>
      <w:r w:rsidR="00F32746" w:rsidRPr="001603CF">
        <w:rPr>
          <w:lang w:val="en-US"/>
        </w:rPr>
        <w:t>,</w:t>
      </w:r>
      <w:r w:rsidR="009B5C6C" w:rsidRPr="001603CF">
        <w:rPr>
          <w:lang w:val="en-US"/>
        </w:rPr>
        <w:t xml:space="preserve"> </w:t>
      </w:r>
      <w:r w:rsidR="009B5C6C" w:rsidRPr="001603CF">
        <w:rPr>
          <w:b/>
          <w:lang w:val="en-US"/>
        </w:rPr>
        <w:t>HDO</w:t>
      </w:r>
      <w:r w:rsidR="009B5C6C" w:rsidRPr="001603CF">
        <w:rPr>
          <w:b/>
          <w:vertAlign w:val="subscript"/>
          <w:lang w:val="en-US"/>
        </w:rPr>
        <w:t>2</w:t>
      </w:r>
      <w:r w:rsidR="009B5C6C" w:rsidRPr="001603CF">
        <w:rPr>
          <w:lang w:val="en-US"/>
        </w:rPr>
        <w:t xml:space="preserve"> (Figure 1b)</w:t>
      </w:r>
      <w:r w:rsidR="00F32746" w:rsidRPr="001603CF">
        <w:rPr>
          <w:lang w:val="en-US"/>
        </w:rPr>
        <w:t>,</w:t>
      </w:r>
      <w:r w:rsidR="009B5C6C" w:rsidRPr="001603CF">
        <w:rPr>
          <w:lang w:val="en-US"/>
        </w:rPr>
        <w:t xml:space="preserve"> </w:t>
      </w:r>
      <w:r w:rsidR="00C8747A" w:rsidRPr="001603CF">
        <w:rPr>
          <w:lang w:val="en-US"/>
        </w:rPr>
        <w:t>spontaneously</w:t>
      </w:r>
      <w:r w:rsidR="0030482D" w:rsidRPr="001603CF">
        <w:rPr>
          <w:lang w:val="en-US"/>
        </w:rPr>
        <w:t xml:space="preserve"> forms a </w:t>
      </w:r>
      <w:r w:rsidR="00E22926" w:rsidRPr="001603CF">
        <w:rPr>
          <w:lang w:val="en-US"/>
        </w:rPr>
        <w:t xml:space="preserve">toxic </w:t>
      </w:r>
      <w:r w:rsidR="00F32746" w:rsidRPr="001603CF">
        <w:rPr>
          <w:lang w:val="en-US"/>
        </w:rPr>
        <w:t>di</w:t>
      </w:r>
      <w:r w:rsidR="0030482D" w:rsidRPr="001603CF">
        <w:rPr>
          <w:lang w:val="en-US"/>
        </w:rPr>
        <w:t>vinyl sulfone through dehalogenation</w:t>
      </w:r>
      <w:r w:rsidR="009B5C6C" w:rsidRPr="001603CF">
        <w:rPr>
          <w:lang w:val="en-US"/>
        </w:rPr>
        <w:t xml:space="preserve"> under physiologic</w:t>
      </w:r>
      <w:r w:rsidR="00B643A3" w:rsidRPr="001603CF">
        <w:rPr>
          <w:lang w:val="en-US"/>
        </w:rPr>
        <w:t>al</w:t>
      </w:r>
      <w:r w:rsidR="009B5C6C" w:rsidRPr="001603CF">
        <w:rPr>
          <w:lang w:val="en-US"/>
        </w:rPr>
        <w:t xml:space="preserve"> conditions</w:t>
      </w:r>
      <w:r w:rsidR="00F32746" w:rsidRPr="001603CF">
        <w:rPr>
          <w:lang w:val="en-US"/>
        </w:rPr>
        <w:t xml:space="preserve">. The latter has been associated with stronger protein denaturing properties than the parent </w:t>
      </w:r>
      <w:r w:rsidR="00F32746" w:rsidRPr="001603CF">
        <w:rPr>
          <w:b/>
          <w:lang w:val="en-US"/>
        </w:rPr>
        <w:t>HD</w:t>
      </w:r>
      <w:r w:rsidR="004B6C63" w:rsidRPr="001603CF">
        <w:rPr>
          <w:lang w:val="en-US"/>
        </w:rPr>
        <w:t>.</w:t>
      </w:r>
      <w:r w:rsidR="00864EF1" w:rsidRPr="001603CF">
        <w:rPr>
          <w:lang w:val="en-US"/>
        </w:rPr>
        <w:fldChar w:fldCharType="begin" w:fldLock="1"/>
      </w:r>
      <w:r w:rsidR="00864EF1" w:rsidRPr="001603CF">
        <w:rPr>
          <w:lang w:val="en-US"/>
        </w:rPr>
        <w:instrText>ADDIN CSL_CITATION {"citationItems":[{"id":"ITEM-1","itemData":{"DOI":"10.1042/BJ0400737","ISSN":"0006-2936","PMID":"20277249","author":[{"dropping-particle":"","family":"Boursnell","given":"J. C.","non-dropping-particle":"","parse-names":false,"suffix":""},{"dropping-particle":"","family":"Francis","given":"G. E.","non-dropping-particle":"","parse-names":false,"suffix":""},{"dropping-particle":"","family":"Wormall","given":"A.","non-dropping-particle":"","parse-names":false,"suffix":""}],"container-title":"Biochemical Journal","id":"ITEM-1","issue":"5-6","issued":{"date-parts":[["1946","1","1"]]},"page":"737-742","publisher":"Portland Press","title":"Studies on mustard gas (ββ′-dichlorodiethyl sulphide) and some related compounds2. The action of mustard gas, ββ′-dichlorodiethyl sulphone and divinyl sulphone on amino-acids","type":"article-journal","volume":"40"},"uris":["http://www.mendeley.com/documents/?uuid=450260a7-09a1-3b63-8e72-b19353717f79"]}],"mendeley":{"formattedCitation":"&lt;sup&gt;18&lt;/sup&gt;","plainTextFormattedCitation":"18","previouslyFormattedCitation":"&lt;sup&gt;18&lt;/sup&gt;"},"properties":{"noteIndex":0},"schema":"https://github.com/citation-style-language/schema/raw/master/csl-citation.json"}</w:instrText>
      </w:r>
      <w:r w:rsidR="00864EF1" w:rsidRPr="001603CF">
        <w:rPr>
          <w:lang w:val="en-US"/>
        </w:rPr>
        <w:fldChar w:fldCharType="separate"/>
      </w:r>
      <w:r w:rsidR="00864EF1" w:rsidRPr="001603CF">
        <w:rPr>
          <w:noProof/>
          <w:vertAlign w:val="superscript"/>
          <w:lang w:val="en-US"/>
        </w:rPr>
        <w:t>18</w:t>
      </w:r>
      <w:r w:rsidR="00864EF1" w:rsidRPr="001603CF">
        <w:rPr>
          <w:lang w:val="en-US"/>
        </w:rPr>
        <w:fldChar w:fldCharType="end"/>
      </w:r>
      <w:bookmarkEnd w:id="0"/>
    </w:p>
    <w:p w14:paraId="4FC48DEB" w14:textId="56503905" w:rsidR="004C0F81" w:rsidRPr="001603CF" w:rsidRDefault="00EC0DC3" w:rsidP="00FF53DC">
      <w:pPr>
        <w:pStyle w:val="RSCB02ArticleText"/>
        <w:ind w:firstLine="284"/>
        <w:rPr>
          <w:lang w:val="en-US"/>
        </w:rPr>
      </w:pPr>
      <w:r w:rsidRPr="001603CF">
        <w:rPr>
          <w:lang w:val="en-US"/>
        </w:rPr>
        <w:lastRenderedPageBreak/>
        <w:t xml:space="preserve">In a series of previous articles, we have documented our efforts </w:t>
      </w:r>
      <w:r w:rsidR="00142B4F" w:rsidRPr="001603CF">
        <w:rPr>
          <w:lang w:val="en-US"/>
        </w:rPr>
        <w:t>to develop efficient</w:t>
      </w:r>
      <w:r w:rsidR="005E56A9" w:rsidRPr="001603CF">
        <w:rPr>
          <w:lang w:val="en-US"/>
        </w:rPr>
        <w:t xml:space="preserve"> oxidative</w:t>
      </w:r>
      <w:r w:rsidR="00142B4F" w:rsidRPr="001603CF">
        <w:rPr>
          <w:lang w:val="en-US"/>
        </w:rPr>
        <w:t xml:space="preserve"> neutralization </w:t>
      </w:r>
      <w:r w:rsidR="009A2918" w:rsidRPr="001603CF">
        <w:rPr>
          <w:lang w:val="en-US"/>
        </w:rPr>
        <w:t xml:space="preserve">flow </w:t>
      </w:r>
      <w:r w:rsidR="00142B4F" w:rsidRPr="001603CF">
        <w:rPr>
          <w:lang w:val="en-US"/>
        </w:rPr>
        <w:t xml:space="preserve">processes specifically targeting </w:t>
      </w:r>
      <w:r w:rsidR="00142B4F" w:rsidRPr="001603CF">
        <w:rPr>
          <w:b/>
          <w:lang w:val="en-US"/>
        </w:rPr>
        <w:t>HD</w:t>
      </w:r>
      <w:r w:rsidR="00142B4F" w:rsidRPr="001603CF">
        <w:rPr>
          <w:lang w:val="en-US"/>
        </w:rPr>
        <w:t xml:space="preserve"> simulants</w:t>
      </w:r>
      <w:r w:rsidR="00F92D30" w:rsidRPr="001603CF">
        <w:rPr>
          <w:lang w:val="en-US"/>
        </w:rPr>
        <w:t xml:space="preserve"> (e.g., </w:t>
      </w:r>
      <w:r w:rsidR="00F92D30" w:rsidRPr="001603CF">
        <w:rPr>
          <w:b/>
          <w:lang w:val="en-US"/>
        </w:rPr>
        <w:t>CEES</w:t>
      </w:r>
      <w:r w:rsidR="00F92D30" w:rsidRPr="001603CF">
        <w:rPr>
          <w:lang w:val="en-US"/>
        </w:rPr>
        <w:t xml:space="preserve"> or </w:t>
      </w:r>
      <w:r w:rsidR="00F92D30" w:rsidRPr="001603CF">
        <w:rPr>
          <w:b/>
          <w:lang w:val="en-US"/>
        </w:rPr>
        <w:t>CEPS</w:t>
      </w:r>
      <w:r w:rsidR="00F92D30" w:rsidRPr="001603CF">
        <w:rPr>
          <w:lang w:val="en-US"/>
        </w:rPr>
        <w:t>)</w:t>
      </w:r>
      <w:r w:rsidR="00EC00B1" w:rsidRPr="001603CF">
        <w:rPr>
          <w:lang w:val="en-US"/>
        </w:rPr>
        <w:t>.</w:t>
      </w:r>
      <w:r w:rsidR="0065052C" w:rsidRPr="001603CF">
        <w:rPr>
          <w:lang w:val="en-US"/>
        </w:rPr>
        <w:fldChar w:fldCharType="begin" w:fldLock="1"/>
      </w:r>
      <w:r w:rsidR="00864EF1" w:rsidRPr="001603CF">
        <w:rPr>
          <w:lang w:val="en-US"/>
        </w:rPr>
        <w:instrText>ADDIN CSL_CITATION {"citationItems":[{"id":"ITEM-1","itemData":{"DOI":"10.1039/d0gc01142h","ISSN":"1463-9262","abstract":" Intensified chemical neutralization of a chemical warfare agent simulant CEES with air and light under continuous flow conditions.  A low footprint, mobile, robust and frugal chemical neutralization technology is reported for the oxidative neutralization of a mustard gas simulant. It relies on the inherent properties of a highly engineered continuous flow setup and carefully optimized and simple, yet robust, experimental conditions. The neutralization protocol uses only non-toxic, widely available and cheap chemicals. The continuous flow setup integrates a singlet oxygen generator and exploits its oxidative power to neutralize 2-chloroethyl ethyl sulfide ( CEES ), the most common thioether mustard gas simulant. The flow reactor can be connected to either pressurized oxygen or air and handles CEES as a 1 M solution in EtOH containing a trace amount (0.06 mol%) of a non-toxic and widely available photosensitizer (Methylene Blue). Upon irradiation with visible light (orange or white light), total and highly selective neutralization towards the corresponding non-toxic sulfoxide (1-chloro-2-(ethylsulfinyl)ethane, CEESO ) is obtained with reactor effluents containing less than 1% of the corresponding potentially toxic sulfone (1-chloro-2-(ethylsulfonyl)ethane, CEESO2 ). With a low footprint ( L × W × H 94 × 42 × 40 cm), this neutralization technology can be equipped on a vehicle for on-site interventions, localized at a neutralization facility or both. This experimental work is also supported with the computational rationalization of the reactivity of CEES towards singlet oxygen. ","author":[{"dropping-particle":"","family":"Emmanuel","given":"Noémie","non-dropping-particle":"","parse-names":false,"suffix":""},{"dropping-particle":"","family":"Bianchi","given":"Pauline","non-dropping-particle":"","parse-names":false,"suffix":""},{"dropping-particle":"","family":"Legros","given":"Julien","non-dropping-particle":"","parse-names":false,"suffix":""},{"dropping-particle":"","family":"Monbaliu","given":"Jean-Christophe M.","non-dropping-particle":"","parse-names":false,"suffix":""}],"container-title":"Green Chemistry","id":"ITEM-1","issued":{"date-parts":[["2020"]]},"page":"4105-4115","publisher":"Royal Society of Chemistry","title":"A safe and compact flow platform for the neutralization of a mustard gas simulant with air and light","type":"article-journal","volume":"22"},"uris":["http://www.mendeley.com/documents/?uuid=29a3104b-a9d6-4684-978c-391064f597d2"]},{"id":"ITEM-2","itemData":{"DOI":"10.1002/anie.201702744","ISSN":"15213773","author":[{"dropping-particle":"","family":"Picard","given":"Baptiste","non-dropping-particle":"","parse-names":false,"suffix":""},{"dropping-particle":"","family":"Gouilleux","given":"Boris","non-dropping-particle":"","parse-names":false,"suffix":""},{"dropping-particle":"","family":"Lebleu","given":"Thomas","non-dropping-particle":"","parse-names":false,"suffix":""},{"dropping-particle":"","family":"Maddaluno","given":"Jacques","non-dropping-particle":"","parse-names":false,"suffix":""},{"dropping-particle":"","family":"Chataigner","given":"Isabelle","non-dropping-particle":"","parse-names":false,"suffix":""},{"dropping-particle":"","family":"Penhoat","given":"Maël","non-dropping-particle":"","parse-names":false,"suffix":""},{"dropping-particle":"","family":"Felpin","given":"François Xavier","non-dropping-particle":"","parse-names":false,"suffix":""},{"dropping-particle":"","family":"Giraudeau","given":"Patrick","non-dropping-particle":"","parse-names":false,"suffix":""},{"dropping-particle":"","family":"Legros","given":"Julien","non-dropping-particle":"","parse-names":false,"suffix":""}],"container-title":"Angewandte Chemie - International Edition","id":"ITEM-2","issue":"26","issued":{"date-parts":[["2017"]]},"page":"7568-7572","title":"Oxidative Neutralization of Mustard-Gas Simulants in an On-Board Flow Device with In-Line NMR Monitoring","type":"article-journal","volume":"56"},"uris":["http://www.mendeley.com/documents/?uuid=5bb0407f-b6bf-4a11-8844-304f46bd5a70"]},{"id":"ITEM-3","itemData":{"DOI":"10.1039/d1gc00449b","ISSN":"14639270","abstract":"The oxidative neutralisation of sulfur-containing CWAs (yperite and VX simulants) with Oxone has been developed in flow systems. In order to reach full selectivity towards harmless decomposition products, Oxone has to be used either in solid form (blister agent detoxification) or aqueous form (nerve agent detoxification).","author":[{"dropping-particle":"","family":"Delaune","given":"Antonin","non-dropping-particle":"","parse-names":false,"suffix":""},{"dropping-particle":"","family":"Mansour","given":"Sergui","non-dropping-particle":"","parse-names":false,"suffix":""},{"dropping-particle":"","family":"Picard","given":"Baptiste","non-dropping-particle":"","parse-names":false,"suffix":""},{"dropping-particle":"","family":"Carrasqueira","given":"Philippe","non-dropping-particle":"","parse-names":false,"suffix":""},{"dropping-particle":"","family":"Chataigner","given":"Isabelle","non-dropping-particle":"","parse-names":false,"suffix":""},{"dropping-particle":"","family":"Jean","given":"Ludovic","non-dropping-particle":"","parse-names":false,"suffix":""},{"dropping-particle":"","family":"Renard","given":"Pierre Yves","non-dropping-particle":"","parse-names":false,"suffix":""},{"dropping-particle":"","family":"Monbaliu","given":"Jean Christophe M.","non-dropping-particle":"","parse-names":false,"suffix":""},{"dropping-particle":"","family":"Legros","given":"Julien","non-dropping-particle":"","parse-names":false,"suffix":""}],"container-title":"Green Chemistry","id":"ITEM-3","issue":"8","issued":{"date-parts":[["2021"]]},"page":"2925-2930","publisher":"Royal Society of Chemistry","title":"Flow neutralisation of sulfur-containing chemical warfare agents with Oxone: packed bedvs.aqueous solution","type":"article-journal","volume":"23"},"uris":["http://www.mendeley.com/documents/?uuid=6e0f8138-3990-44bf-9a59-99ab85a1a2df"]},{"id":"ITEM-4","itemData":{"DOI":"10.1039/d2gc00458e","ISSN":"14639270","abstract":"Herein, we report the development of a continuous flow generator that produces highly reactive organic hypochlorites for the chemical neutralization of sulfur-based chemical warfare agent (CWA) simulants. The generator relies on resource and equipment with low environmental footprint and uses chemicals that are widely available and cheap. The standard decontamination protocol for sulfur-based CWA “mustard gas” (a.k.a. Yperite or HD) relies on bleach (aqueous sodium hypochlorite) as a convenient oxidative neutralization measure; however, the high lipophilicity of HD causes the formation of micelles and hence superficial and/or unselective detoxification. Aqueous bleach can be rapidly upgraded to more lipophilic organic hypochlorites (MeOCl, EtOCl, iPrOCl and tBuOCl). We demonstrate that the latter readily oxidize simulants of HD (such as chloroethyl ethyl sulfide (CEES)) to the corresponding sulfoxide (CEESO). With a fine tuning of the reaction conditions, the oxidation is nearly instantaneous and prevents the formation of toxic overoxidized sulfones, though organic hypochlorites also contribute to the innocuous chlorination of the neutralized sulfoxide. The assets of continuous flow technology enable the merging of both the upstream hypochlorite generator and the downstream neutralization setup to provide a safe, compact and mobile framework. Some aspects of the reactivity of organic hypochlorites with model sulfur compounds are also discussed by means of computational chemistry (DFT). The flexibility (simple chemicals, liquid feeds and wastes) and efficiency (space time yield = 3.74 kg L−1 h−1) of this protocol outclass other recently reported neutralization procedures in flow.","author":[{"dropping-particle":"","family":"Kassin","given":"Victor Emmanuel H.","non-dropping-particle":"","parse-names":false,"suffix":""},{"dropping-particle":"V.","family":"Silva-Brenes","given":"Diana","non-dropping-particle":"","parse-names":false,"suffix":""},{"dropping-particle":"","family":"Bernard","given":"Thomas","non-dropping-particle":"","parse-names":false,"suffix":""},{"dropping-particle":"","family":"Legros","given":"Julien","non-dropping-particle":"","parse-names":false,"suffix":""},{"dropping-particle":"","family":"Monbaliu","given":"Jean Christophe M.","non-dropping-particle":"","parse-names":false,"suffix":""}],"container-title":"Green Chemistry","id":"ITEM-4","issued":{"date-parts":[["2022"]]},"page":"3167-3179","publisher":"Royal Society of Chemistry","title":"A continuous flow generator of organic hypochlorites for the neutralization of chemical warfare agent simulants","type":"article-journal","volume":"24"},"uris":["http://www.mendeley.com/documents/?uuid=66ce7145-8f4b-497b-b668-b0995dd04a25"]}],"mendeley":{"formattedCitation":"&lt;sup&gt;19–22&lt;/sup&gt;","plainTextFormattedCitation":"19–22","previouslyFormattedCitation":"&lt;sup&gt;19–22&lt;/sup&gt;"},"properties":{"noteIndex":0},"schema":"https://github.com/citation-style-language/schema/raw/master/csl-citation.json"}</w:instrText>
      </w:r>
      <w:r w:rsidR="0065052C" w:rsidRPr="001603CF">
        <w:rPr>
          <w:lang w:val="en-US"/>
        </w:rPr>
        <w:fldChar w:fldCharType="separate"/>
      </w:r>
      <w:r w:rsidR="00864EF1" w:rsidRPr="001603CF">
        <w:rPr>
          <w:noProof/>
          <w:vertAlign w:val="superscript"/>
          <w:lang w:val="en-US"/>
        </w:rPr>
        <w:t>19–22</w:t>
      </w:r>
      <w:r w:rsidR="0065052C" w:rsidRPr="001603CF">
        <w:rPr>
          <w:lang w:val="en-US"/>
        </w:rPr>
        <w:fldChar w:fldCharType="end"/>
      </w:r>
      <w:r w:rsidR="002B106E" w:rsidRPr="001603CF">
        <w:rPr>
          <w:lang w:val="en-US"/>
        </w:rPr>
        <w:t xml:space="preserve"> </w:t>
      </w:r>
      <w:r w:rsidR="00EC00B1" w:rsidRPr="001603CF">
        <w:rPr>
          <w:lang w:val="en-US"/>
        </w:rPr>
        <w:t>We believe that such protocols</w:t>
      </w:r>
      <w:r w:rsidR="00142B4F" w:rsidRPr="001603CF">
        <w:rPr>
          <w:lang w:val="en-US"/>
        </w:rPr>
        <w:t xml:space="preserve"> </w:t>
      </w:r>
      <w:r w:rsidR="004D7949" w:rsidRPr="001603CF">
        <w:rPr>
          <w:lang w:val="en-US"/>
        </w:rPr>
        <w:t xml:space="preserve">must </w:t>
      </w:r>
      <w:r w:rsidR="00EC00B1" w:rsidRPr="001603CF">
        <w:rPr>
          <w:lang w:val="en-US"/>
        </w:rPr>
        <w:t xml:space="preserve">rely </w:t>
      </w:r>
      <w:r w:rsidR="00142B4F" w:rsidRPr="001603CF">
        <w:rPr>
          <w:lang w:val="en-US"/>
        </w:rPr>
        <w:t>on simple, widely available chemicals</w:t>
      </w:r>
      <w:r w:rsidR="00C13B66" w:rsidRPr="001603CF">
        <w:rPr>
          <w:lang w:val="en-US"/>
        </w:rPr>
        <w:t xml:space="preserve"> (Figure </w:t>
      </w:r>
      <w:r w:rsidR="00097CEF" w:rsidRPr="001603CF">
        <w:rPr>
          <w:lang w:val="en-US"/>
        </w:rPr>
        <w:t>1</w:t>
      </w:r>
      <w:r w:rsidR="00B81067" w:rsidRPr="001603CF">
        <w:rPr>
          <w:lang w:val="en-US"/>
        </w:rPr>
        <w:t>c</w:t>
      </w:r>
      <w:r w:rsidR="00C13B66" w:rsidRPr="001603CF">
        <w:rPr>
          <w:lang w:val="en-US"/>
        </w:rPr>
        <w:t>)</w:t>
      </w:r>
      <w:r w:rsidR="00251043" w:rsidRPr="001603CF">
        <w:rPr>
          <w:lang w:val="en-US"/>
        </w:rPr>
        <w:t xml:space="preserve"> in order to facilitate their widespread adoption in emergency situations</w:t>
      </w:r>
      <w:r w:rsidR="00142B4F" w:rsidRPr="001603CF">
        <w:rPr>
          <w:lang w:val="en-US"/>
        </w:rPr>
        <w:t>.</w:t>
      </w:r>
      <w:r w:rsidR="005E56A9" w:rsidRPr="001603CF">
        <w:rPr>
          <w:lang w:val="en-US"/>
        </w:rPr>
        <w:t xml:space="preserve"> </w:t>
      </w:r>
      <w:r w:rsidR="00251043" w:rsidRPr="001603CF">
        <w:rPr>
          <w:lang w:val="en-US"/>
        </w:rPr>
        <w:t>O</w:t>
      </w:r>
      <w:r w:rsidR="005E56A9" w:rsidRPr="001603CF">
        <w:rPr>
          <w:lang w:val="en-US"/>
        </w:rPr>
        <w:t xml:space="preserve">ur efforts </w:t>
      </w:r>
      <w:r w:rsidR="00251043" w:rsidRPr="001603CF">
        <w:rPr>
          <w:lang w:val="en-US"/>
        </w:rPr>
        <w:t xml:space="preserve">also </w:t>
      </w:r>
      <w:r w:rsidR="004F0DBC" w:rsidRPr="001603CF">
        <w:rPr>
          <w:lang w:val="en-US"/>
        </w:rPr>
        <w:t>aim</w:t>
      </w:r>
      <w:r w:rsidR="00336D02" w:rsidRPr="001603CF">
        <w:rPr>
          <w:lang w:val="en-US"/>
        </w:rPr>
        <w:t xml:space="preserve"> for</w:t>
      </w:r>
      <w:r w:rsidR="004F0DBC" w:rsidRPr="001603CF">
        <w:rPr>
          <w:lang w:val="en-US"/>
        </w:rPr>
        <w:t xml:space="preserve"> </w:t>
      </w:r>
      <w:r w:rsidR="005E56A9" w:rsidRPr="001603CF">
        <w:rPr>
          <w:lang w:val="en-US"/>
        </w:rPr>
        <w:t xml:space="preserve">low toxicity </w:t>
      </w:r>
      <w:r w:rsidR="00AF5080" w:rsidRPr="001603CF">
        <w:rPr>
          <w:lang w:val="en-US"/>
        </w:rPr>
        <w:t xml:space="preserve">and safe process conditions. </w:t>
      </w:r>
      <w:r w:rsidR="00251043" w:rsidRPr="001603CF">
        <w:rPr>
          <w:lang w:val="en-US"/>
        </w:rPr>
        <w:t>In addition, w</w:t>
      </w:r>
      <w:r w:rsidR="00AF5080" w:rsidRPr="001603CF">
        <w:rPr>
          <w:lang w:val="en-US"/>
        </w:rPr>
        <w:t xml:space="preserve">e have </w:t>
      </w:r>
      <w:r w:rsidR="00336D02" w:rsidRPr="001603CF">
        <w:rPr>
          <w:lang w:val="en-US"/>
        </w:rPr>
        <w:t xml:space="preserve">introduced </w:t>
      </w:r>
      <w:r w:rsidR="00AF5080" w:rsidRPr="001603CF">
        <w:rPr>
          <w:lang w:val="en-US"/>
        </w:rPr>
        <w:t xml:space="preserve">innovation </w:t>
      </w:r>
      <w:r w:rsidR="00602FD8" w:rsidRPr="001603CF">
        <w:rPr>
          <w:lang w:val="en-US"/>
        </w:rPr>
        <w:t xml:space="preserve">through the use of advanced computational methods, to both guide and further validate the neutralization processes on actual CWAs </w:t>
      </w:r>
      <w:r w:rsidR="002A795E" w:rsidRPr="001603CF">
        <w:rPr>
          <w:i/>
          <w:lang w:val="en-US"/>
        </w:rPr>
        <w:t>in silico</w:t>
      </w:r>
      <w:r w:rsidR="002A795E" w:rsidRPr="001603CF">
        <w:rPr>
          <w:lang w:val="en-US"/>
        </w:rPr>
        <w:t>.</w:t>
      </w:r>
      <w:r w:rsidR="0065052C" w:rsidRPr="001603CF">
        <w:rPr>
          <w:lang w:val="en-US"/>
        </w:rPr>
        <w:fldChar w:fldCharType="begin" w:fldLock="1"/>
      </w:r>
      <w:r w:rsidR="00864EF1" w:rsidRPr="001603CF">
        <w:rPr>
          <w:lang w:val="en-US"/>
        </w:rPr>
        <w:instrText>ADDIN CSL_CITATION {"citationItems":[{"id":"ITEM-1","itemData":{"DOI":"10.1039/d0gc01142h","ISSN":"1463-9262","abstract":" Intensified chemical neutralization of a chemical warfare agent simulant CEES with air and light under continuous flow conditions.  A low footprint, mobile, robust and frugal chemical neutralization technology is reported for the oxidative neutralization of a mustard gas simulant. It relies on the inherent properties of a highly engineered continuous flow setup and carefully optimized and simple, yet robust, experimental conditions. The neutralization protocol uses only non-toxic, widely available and cheap chemicals. The continuous flow setup integrates a singlet oxygen generator and exploits its oxidative power to neutralize 2-chloroethyl ethyl sulfide ( CEES ), the most common thioether mustard gas simulant. The flow reactor can be connected to either pressurized oxygen or air and handles CEES as a 1 M solution in EtOH containing a trace amount (0.06 mol%) of a non-toxic and widely available photosensitizer (Methylene Blue). Upon irradiation with visible light (orange or white light), total and highly selective neutralization towards the corresponding non-toxic sulfoxide (1-chloro-2-(ethylsulfinyl)ethane, CEESO ) is obtained with reactor effluents containing less than 1% of the corresponding potentially toxic sulfone (1-chloro-2-(ethylsulfonyl)ethane, CEESO2 ). With a low footprint ( L × W × H 94 × 42 × 40 cm), this neutralization technology can be equipped on a vehicle for on-site interventions, localized at a neutralization facility or both. This experimental work is also supported with the computational rationalization of the reactivity of CEES towards singlet oxygen. ","author":[{"dropping-particle":"","family":"Emmanuel","given":"Noémie","non-dropping-particle":"","parse-names":false,"suffix":""},{"dropping-particle":"","family":"Bianchi","given":"Pauline","non-dropping-particle":"","parse-names":false,"suffix":""},{"dropping-particle":"","family":"Legros","given":"Julien","non-dropping-particle":"","parse-names":false,"suffix":""},{"dropping-particle":"","family":"Monbaliu","given":"Jean-Christophe M.","non-dropping-particle":"","parse-names":false,"suffix":""}],"container-title":"Green Chemistry","id":"ITEM-1","issued":{"date-parts":[["2020"]]},"page":"4105-4115","publisher":"Royal Society of Chemistry","title":"A safe and compact flow platform for the neutralization of a mustard gas simulant with air and light","type":"article-journal","volume":"22"},"uris":["http://www.mendeley.com/documents/?uuid=29a3104b-a9d6-4684-978c-391064f597d2"]},{"id":"ITEM-2","itemData":{"DOI":"10.1039/d2gc00458e","ISSN":"14639270","abstract":"Herein, we report the development of a continuous flow generator that produces highly reactive organic hypochlorites for the chemical neutralization of sulfur-based chemical warfare agent (CWA) simulants. The generator relies on resource and equipment with low environmental footprint and uses chemicals that are widely available and cheap. The standard decontamination protocol for sulfur-based CWA “mustard gas” (a.k.a. Yperite or HD) relies on bleach (aqueous sodium hypochlorite) as a convenient oxidative neutralization measure; however, the high lipophilicity of HD causes the formation of micelles and hence superficial and/or unselective detoxification. Aqueous bleach can be rapidly upgraded to more lipophilic organic hypochlorites (MeOCl, EtOCl, iPrOCl and tBuOCl). We demonstrate that the latter readily oxidize simulants of HD (such as chloroethyl ethyl sulfide (CEES)) to the corresponding sulfoxide (CEESO). With a fine tuning of the reaction conditions, the oxidation is nearly instantaneous and prevents the formation of toxic overoxidized sulfones, though organic hypochlorites also contribute to the innocuous chlorination of the neutralized sulfoxide. The assets of continuous flow technology enable the merging of both the upstream hypochlorite generator and the downstream neutralization setup to provide a safe, compact and mobile framework. Some aspects of the reactivity of organic hypochlorites with model sulfur compounds are also discussed by means of computational chemistry (DFT). The flexibility (simple chemicals, liquid feeds and wastes) and efficiency (space time yield = 3.74 kg L−1 h−1) of this protocol outclass other recently reported neutralization procedures in flow.","author":[{"dropping-particle":"","family":"Kassin","given":"Victor Emmanuel H.","non-dropping-particle":"","parse-names":false,"suffix":""},{"dropping-particle":"V.","family":"Silva-Brenes","given":"Diana","non-dropping-particle":"","parse-names":false,"suffix":""},{"dropping-particle":"","family":"Bernard","given":"Thomas","non-dropping-particle":"","parse-names":false,"suffix":""},{"dropping-particle":"","family":"Legros","given":"Julien","non-dropping-particle":"","parse-names":false,"suffix":""},{"dropping-particle":"","family":"Monbaliu","given":"Jean Christophe M.","non-dropping-particle":"","parse-names":false,"suffix":""}],"container-title":"Green Chemistry","id":"ITEM-2","issued":{"date-parts":[["2022"]]},"page":"3167-3179","publisher":"Royal Society of Chemistry","title":"A continuous flow generator of organic hypochlorites for the neutralization of chemical warfare agent simulants","type":"article-journal","volume":"24"},"uris":["http://www.mendeley.com/documents/?uuid=66ce7145-8f4b-497b-b668-b0995dd04a25"]}],"mendeley":{"formattedCitation":"&lt;sup&gt;19,22&lt;/sup&gt;","plainTextFormattedCitation":"19,22","previouslyFormattedCitation":"&lt;sup&gt;19,22&lt;/sup&gt;"},"properties":{"noteIndex":0},"schema":"https://github.com/citation-style-language/schema/raw/master/csl-citation.json"}</w:instrText>
      </w:r>
      <w:r w:rsidR="0065052C" w:rsidRPr="001603CF">
        <w:rPr>
          <w:lang w:val="en-US"/>
        </w:rPr>
        <w:fldChar w:fldCharType="separate"/>
      </w:r>
      <w:r w:rsidR="00864EF1" w:rsidRPr="001603CF">
        <w:rPr>
          <w:noProof/>
          <w:vertAlign w:val="superscript"/>
          <w:lang w:val="en-US"/>
        </w:rPr>
        <w:t>19,22</w:t>
      </w:r>
      <w:r w:rsidR="0065052C" w:rsidRPr="001603CF">
        <w:rPr>
          <w:lang w:val="en-US"/>
        </w:rPr>
        <w:fldChar w:fldCharType="end"/>
      </w:r>
      <w:r w:rsidR="0065052C" w:rsidRPr="001603CF">
        <w:rPr>
          <w:lang w:val="en-US"/>
        </w:rPr>
        <w:t xml:space="preserve"> </w:t>
      </w:r>
      <w:r w:rsidR="002A795E" w:rsidRPr="001603CF">
        <w:rPr>
          <w:lang w:val="en-US"/>
        </w:rPr>
        <w:t xml:space="preserve">Such </w:t>
      </w:r>
      <w:r w:rsidR="002702BD" w:rsidRPr="001603CF">
        <w:rPr>
          <w:lang w:val="en-US"/>
        </w:rPr>
        <w:t xml:space="preserve">a </w:t>
      </w:r>
      <w:r w:rsidR="002A795E" w:rsidRPr="001603CF">
        <w:rPr>
          <w:lang w:val="en-US"/>
        </w:rPr>
        <w:t xml:space="preserve">multidisciplinary approach offers safer and more sustainable options to address </w:t>
      </w:r>
      <w:r w:rsidR="002C0CC4" w:rsidRPr="001603CF">
        <w:rPr>
          <w:lang w:val="en-US"/>
        </w:rPr>
        <w:t>this</w:t>
      </w:r>
      <w:r w:rsidR="002A795E" w:rsidRPr="001603CF">
        <w:rPr>
          <w:lang w:val="en-US"/>
        </w:rPr>
        <w:t xml:space="preserve"> challenging research area, with limited waste generation and chemical hazard</w:t>
      </w:r>
      <w:r w:rsidR="002702BD" w:rsidRPr="001603CF">
        <w:rPr>
          <w:lang w:val="en-US"/>
        </w:rPr>
        <w:t>s</w:t>
      </w:r>
      <w:r w:rsidR="002A795E" w:rsidRPr="001603CF">
        <w:rPr>
          <w:lang w:val="en-US"/>
        </w:rPr>
        <w:t xml:space="preserve"> for the operators. </w:t>
      </w:r>
      <w:bookmarkStart w:id="1" w:name="_Hlk147499892"/>
      <w:r w:rsidR="00FF53DC" w:rsidRPr="001603CF">
        <w:rPr>
          <w:lang w:val="en-US"/>
        </w:rPr>
        <w:t xml:space="preserve">Despite these innovations, </w:t>
      </w:r>
      <w:r w:rsidR="001C45B1" w:rsidRPr="001603CF">
        <w:rPr>
          <w:lang w:val="en-US"/>
        </w:rPr>
        <w:t xml:space="preserve">we </w:t>
      </w:r>
      <w:r w:rsidR="00906917" w:rsidRPr="001603CF">
        <w:rPr>
          <w:lang w:val="en-US"/>
        </w:rPr>
        <w:t xml:space="preserve">sought to </w:t>
      </w:r>
      <w:r w:rsidR="0032006C" w:rsidRPr="001603CF">
        <w:rPr>
          <w:lang w:val="en-US"/>
        </w:rPr>
        <w:t xml:space="preserve">further </w:t>
      </w:r>
      <w:r w:rsidR="00906917" w:rsidRPr="001603CF">
        <w:rPr>
          <w:lang w:val="en-US"/>
        </w:rPr>
        <w:t xml:space="preserve">improve the overall neutralization efficiency with extremely </w:t>
      </w:r>
      <w:r w:rsidR="00310C77" w:rsidRPr="001603CF">
        <w:rPr>
          <w:lang w:val="en-US"/>
        </w:rPr>
        <w:t xml:space="preserve">short </w:t>
      </w:r>
      <w:r w:rsidR="00906917" w:rsidRPr="001603CF">
        <w:rPr>
          <w:lang w:val="en-US"/>
        </w:rPr>
        <w:t>reaction times</w:t>
      </w:r>
      <w:r w:rsidR="002E14BA" w:rsidRPr="001603CF">
        <w:rPr>
          <w:lang w:val="en-US"/>
        </w:rPr>
        <w:t xml:space="preserve"> </w:t>
      </w:r>
      <w:r w:rsidR="00FF53DC" w:rsidRPr="001603CF">
        <w:rPr>
          <w:lang w:val="en-US"/>
        </w:rPr>
        <w:t xml:space="preserve">and </w:t>
      </w:r>
      <w:r w:rsidR="002E14BA" w:rsidRPr="001603CF">
        <w:rPr>
          <w:lang w:val="en-US"/>
        </w:rPr>
        <w:t>additive-</w:t>
      </w:r>
      <w:r w:rsidR="00310C77" w:rsidRPr="001603CF">
        <w:rPr>
          <w:lang w:val="en-US"/>
        </w:rPr>
        <w:t xml:space="preserve">, </w:t>
      </w:r>
      <w:r w:rsidR="00FF53DC" w:rsidRPr="001603CF">
        <w:rPr>
          <w:lang w:val="en-US"/>
        </w:rPr>
        <w:t>catalyst</w:t>
      </w:r>
      <w:r w:rsidR="002E14BA" w:rsidRPr="001603CF">
        <w:rPr>
          <w:lang w:val="en-US"/>
        </w:rPr>
        <w:t>-free</w:t>
      </w:r>
      <w:r w:rsidR="00FF53DC" w:rsidRPr="001603CF">
        <w:rPr>
          <w:lang w:val="en-US"/>
        </w:rPr>
        <w:t xml:space="preserve"> procedures to ease their implementation </w:t>
      </w:r>
      <w:r w:rsidR="00310C77" w:rsidRPr="001603CF">
        <w:rPr>
          <w:lang w:val="en-US"/>
        </w:rPr>
        <w:t xml:space="preserve">for </w:t>
      </w:r>
      <w:r w:rsidR="00FF53DC" w:rsidRPr="001603CF">
        <w:rPr>
          <w:lang w:val="en-US"/>
        </w:rPr>
        <w:t>emergency situations.</w:t>
      </w:r>
      <w:bookmarkEnd w:id="1"/>
    </w:p>
    <w:p w14:paraId="20699534" w14:textId="08442A19" w:rsidR="008274DF" w:rsidRPr="001603CF" w:rsidRDefault="008558F4" w:rsidP="00FF53DC">
      <w:pPr>
        <w:pStyle w:val="RSCI03FigureSchemeChartUncaptioned"/>
        <w:jc w:val="both"/>
        <w:rPr>
          <w:lang w:val="en-US"/>
        </w:rPr>
      </w:pPr>
      <w:r w:rsidRPr="001603CF">
        <w:rPr>
          <w:b/>
          <w:noProof/>
          <w:lang w:val="en-US"/>
        </w:rPr>
        <w:drawing>
          <wp:inline distT="0" distB="0" distL="0" distR="0" wp14:anchorId="3A0FC93D" wp14:editId="3F947249">
            <wp:extent cx="3168015" cy="4333875"/>
            <wp:effectExtent l="0" t="0" r="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68015" cy="4333875"/>
                    </a:xfrm>
                    <a:prstGeom prst="rect">
                      <a:avLst/>
                    </a:prstGeom>
                  </pic:spPr>
                </pic:pic>
              </a:graphicData>
            </a:graphic>
          </wp:inline>
        </w:drawing>
      </w:r>
      <w:r w:rsidR="008274DF" w:rsidRPr="001603CF">
        <w:rPr>
          <w:b/>
          <w:lang w:val="en-US"/>
        </w:rPr>
        <w:t xml:space="preserve">Fig. 1. </w:t>
      </w:r>
      <w:r w:rsidR="000F5B29" w:rsidRPr="001603CF">
        <w:rPr>
          <w:lang w:val="en-US"/>
        </w:rPr>
        <w:t>P</w:t>
      </w:r>
      <w:r w:rsidR="008274DF" w:rsidRPr="001603CF">
        <w:rPr>
          <w:lang w:val="en-US"/>
        </w:rPr>
        <w:t xml:space="preserve">rotocols for the chemical neutralization of </w:t>
      </w:r>
      <w:r w:rsidR="008274DF" w:rsidRPr="001603CF">
        <w:rPr>
          <w:b/>
          <w:lang w:val="en-US"/>
        </w:rPr>
        <w:t>HD</w:t>
      </w:r>
      <w:r w:rsidR="008274DF" w:rsidRPr="001603CF">
        <w:rPr>
          <w:lang w:val="en-US"/>
        </w:rPr>
        <w:t xml:space="preserve"> and stimulants.</w:t>
      </w:r>
      <w:r w:rsidR="00966362" w:rsidRPr="001603CF">
        <w:rPr>
          <w:lang w:val="en-US"/>
        </w:rPr>
        <w:t xml:space="preserve"> (</w:t>
      </w:r>
      <w:r w:rsidR="00966362" w:rsidRPr="001603CF">
        <w:rPr>
          <w:b/>
          <w:u w:val="single"/>
          <w:lang w:val="en-US"/>
        </w:rPr>
        <w:t>N</w:t>
      </w:r>
      <w:r w:rsidR="00966362" w:rsidRPr="001603CF">
        <w:rPr>
          <w:lang w:val="en-US"/>
        </w:rPr>
        <w:t>) refers to neutralized, low toxicity species, while (</w:t>
      </w:r>
      <w:r w:rsidR="00966362" w:rsidRPr="001603CF">
        <w:rPr>
          <w:b/>
          <w:u w:val="single"/>
          <w:lang w:val="en-US"/>
        </w:rPr>
        <w:t>T</w:t>
      </w:r>
      <w:r w:rsidR="00966362" w:rsidRPr="001603CF">
        <w:rPr>
          <w:lang w:val="en-US"/>
        </w:rPr>
        <w:t>) refers to toxic byproducts.</w:t>
      </w:r>
      <w:r w:rsidR="008274DF" w:rsidRPr="001603CF">
        <w:rPr>
          <w:lang w:val="en-US"/>
        </w:rPr>
        <w:t xml:space="preserve"> </w:t>
      </w:r>
      <w:r w:rsidR="008274DF" w:rsidRPr="001603CF">
        <w:rPr>
          <w:b/>
          <w:lang w:val="en-US"/>
        </w:rPr>
        <w:t>(a)</w:t>
      </w:r>
      <w:r w:rsidR="008274DF" w:rsidRPr="001603CF">
        <w:rPr>
          <w:lang w:val="en-US"/>
        </w:rPr>
        <w:t xml:space="preserve"> </w:t>
      </w:r>
      <w:r w:rsidR="00067011" w:rsidRPr="001603CF">
        <w:rPr>
          <w:lang w:val="en-US"/>
        </w:rPr>
        <w:t xml:space="preserve">Structure of </w:t>
      </w:r>
      <w:r w:rsidR="00067011" w:rsidRPr="001603CF">
        <w:rPr>
          <w:b/>
          <w:lang w:val="en-US"/>
        </w:rPr>
        <w:t>HD</w:t>
      </w:r>
      <w:r w:rsidR="001F6AFF" w:rsidRPr="001603CF">
        <w:rPr>
          <w:lang w:val="en-US"/>
        </w:rPr>
        <w:t>, its toxic episulfonium derivati</w:t>
      </w:r>
      <w:r w:rsidR="00FC11B6" w:rsidRPr="001603CF">
        <w:rPr>
          <w:lang w:val="en-US"/>
        </w:rPr>
        <w:t>v</w:t>
      </w:r>
      <w:r w:rsidR="001F6AFF" w:rsidRPr="001603CF">
        <w:rPr>
          <w:lang w:val="en-US"/>
        </w:rPr>
        <w:t>e (</w:t>
      </w:r>
      <w:r w:rsidR="001F6AFF" w:rsidRPr="001603CF">
        <w:rPr>
          <w:b/>
          <w:lang w:val="en-US"/>
        </w:rPr>
        <w:t>epi-HD</w:t>
      </w:r>
      <w:r w:rsidR="001F6AFF" w:rsidRPr="001603CF">
        <w:rPr>
          <w:lang w:val="en-US"/>
        </w:rPr>
        <w:t>)</w:t>
      </w:r>
      <w:r w:rsidR="000D0FF5" w:rsidRPr="001603CF">
        <w:rPr>
          <w:lang w:val="en-US"/>
        </w:rPr>
        <w:t>,</w:t>
      </w:r>
      <w:r w:rsidR="001F6AFF" w:rsidRPr="001603CF">
        <w:rPr>
          <w:lang w:val="en-US"/>
        </w:rPr>
        <w:t xml:space="preserve"> and widely accepted</w:t>
      </w:r>
      <w:r w:rsidR="00FC11B6" w:rsidRPr="001603CF">
        <w:rPr>
          <w:lang w:val="en-US"/>
        </w:rPr>
        <w:t xml:space="preserve"> lower toxicity</w:t>
      </w:r>
      <w:r w:rsidR="001F6AFF" w:rsidRPr="001603CF">
        <w:rPr>
          <w:lang w:val="en-US"/>
        </w:rPr>
        <w:t xml:space="preserve"> simulants (</w:t>
      </w:r>
      <w:r w:rsidR="001F6AFF" w:rsidRPr="001603CF">
        <w:rPr>
          <w:b/>
          <w:lang w:val="en-US"/>
        </w:rPr>
        <w:t xml:space="preserve">CEES </w:t>
      </w:r>
      <w:r w:rsidR="001F6AFF" w:rsidRPr="001603CF">
        <w:rPr>
          <w:lang w:val="en-US"/>
        </w:rPr>
        <w:t xml:space="preserve">and </w:t>
      </w:r>
      <w:r w:rsidR="001F6AFF" w:rsidRPr="001603CF">
        <w:rPr>
          <w:b/>
          <w:lang w:val="en-US"/>
        </w:rPr>
        <w:t>CEPS</w:t>
      </w:r>
      <w:r w:rsidR="001F6AFF" w:rsidRPr="001603CF">
        <w:rPr>
          <w:lang w:val="en-US"/>
        </w:rPr>
        <w:t>)</w:t>
      </w:r>
      <w:r w:rsidR="008274DF" w:rsidRPr="001603CF">
        <w:rPr>
          <w:lang w:val="en-US"/>
        </w:rPr>
        <w:t>.</w:t>
      </w:r>
      <w:r w:rsidR="001F6AFF" w:rsidRPr="001603CF">
        <w:rPr>
          <w:lang w:val="en-US"/>
        </w:rPr>
        <w:t xml:space="preserve"> </w:t>
      </w:r>
      <w:r w:rsidR="008274DF" w:rsidRPr="001603CF">
        <w:rPr>
          <w:b/>
          <w:lang w:val="en-US"/>
        </w:rPr>
        <w:t>(b)</w:t>
      </w:r>
      <w:r w:rsidR="008274DF" w:rsidRPr="001603CF">
        <w:rPr>
          <w:lang w:val="en-US"/>
        </w:rPr>
        <w:t xml:space="preserve"> </w:t>
      </w:r>
      <w:r w:rsidR="001F6AFF" w:rsidRPr="001603CF">
        <w:rPr>
          <w:lang w:val="en-US"/>
        </w:rPr>
        <w:t xml:space="preserve">General protocols </w:t>
      </w:r>
      <w:r w:rsidR="00E133BC" w:rsidRPr="001603CF">
        <w:rPr>
          <w:lang w:val="en-US"/>
        </w:rPr>
        <w:t xml:space="preserve">for the neutralization of </w:t>
      </w:r>
      <w:r w:rsidR="00E133BC" w:rsidRPr="001603CF">
        <w:rPr>
          <w:b/>
          <w:lang w:val="en-US"/>
        </w:rPr>
        <w:t xml:space="preserve">HD </w:t>
      </w:r>
      <w:r w:rsidR="00E133BC" w:rsidRPr="001603CF">
        <w:rPr>
          <w:lang w:val="en-US"/>
        </w:rPr>
        <w:t xml:space="preserve">and simulants, including solvolysis, dehydrochlorination and oxidation. </w:t>
      </w:r>
      <w:r w:rsidR="008274DF" w:rsidRPr="001603CF">
        <w:rPr>
          <w:b/>
          <w:lang w:val="en-US"/>
        </w:rPr>
        <w:t>(c)</w:t>
      </w:r>
      <w:r w:rsidR="00E133BC" w:rsidRPr="001603CF">
        <w:rPr>
          <w:lang w:val="en-US"/>
        </w:rPr>
        <w:t xml:space="preserve"> Continuous flow oxidative neutralization</w:t>
      </w:r>
      <w:r w:rsidR="008274DF" w:rsidRPr="001603CF">
        <w:rPr>
          <w:lang w:val="en-US"/>
        </w:rPr>
        <w:t xml:space="preserve"> </w:t>
      </w:r>
      <w:r w:rsidR="00E133BC" w:rsidRPr="001603CF">
        <w:rPr>
          <w:lang w:val="en-US"/>
        </w:rPr>
        <w:t xml:space="preserve">processes </w:t>
      </w:r>
      <w:r w:rsidR="00C27187" w:rsidRPr="001603CF">
        <w:rPr>
          <w:lang w:val="en-US"/>
        </w:rPr>
        <w:t>using either (photo)catalytic or stoichiometric conditions</w:t>
      </w:r>
      <w:r w:rsidR="00EF2413" w:rsidRPr="001603CF">
        <w:rPr>
          <w:lang w:val="en-US"/>
        </w:rPr>
        <w:t xml:space="preserve">. The main strategy presented in this communication is illustrated. </w:t>
      </w:r>
    </w:p>
    <w:p w14:paraId="570C6465" w14:textId="6C7D4807" w:rsidR="003A2342" w:rsidRPr="001603CF" w:rsidRDefault="00801A4A">
      <w:pPr>
        <w:pStyle w:val="RSCB02ArticleText"/>
        <w:ind w:firstLine="284"/>
        <w:rPr>
          <w:lang w:val="en-US"/>
        </w:rPr>
      </w:pPr>
      <w:r w:rsidRPr="001603CF">
        <w:rPr>
          <w:lang w:val="en-US"/>
        </w:rPr>
        <w:t xml:space="preserve">In this communication, we present a highly effective and sustainable protocol for the oxidative neutralization of </w:t>
      </w:r>
      <w:r w:rsidRPr="001603CF">
        <w:rPr>
          <w:b/>
          <w:lang w:val="en-US"/>
        </w:rPr>
        <w:t>HD</w:t>
      </w:r>
      <w:r w:rsidRPr="001603CF">
        <w:rPr>
          <w:lang w:val="en-US"/>
        </w:rPr>
        <w:t xml:space="preserve"> simulants utilizing ozone </w:t>
      </w:r>
      <w:r w:rsidR="009C13DD" w:rsidRPr="001603CF">
        <w:rPr>
          <w:lang w:val="en-US"/>
        </w:rPr>
        <w:t>under continuous flow conditions</w:t>
      </w:r>
      <w:r w:rsidRPr="001603CF">
        <w:rPr>
          <w:lang w:val="en-US"/>
        </w:rPr>
        <w:t xml:space="preserve">. The </w:t>
      </w:r>
      <w:r w:rsidRPr="001603CF">
        <w:rPr>
          <w:lang w:val="en-US"/>
        </w:rPr>
        <w:t>generation of ozone directly from compressed</w:t>
      </w:r>
      <w:r w:rsidR="0077723F" w:rsidRPr="001603CF">
        <w:rPr>
          <w:lang w:val="en-US"/>
        </w:rPr>
        <w:t xml:space="preserve"> </w:t>
      </w:r>
      <w:r w:rsidRPr="001603CF">
        <w:rPr>
          <w:lang w:val="en-US"/>
        </w:rPr>
        <w:t xml:space="preserve">oxygen obviates the need for supplementary additives or catalysts, thereby </w:t>
      </w:r>
      <w:r w:rsidR="00336D02" w:rsidRPr="001603CF">
        <w:rPr>
          <w:lang w:val="en-US"/>
        </w:rPr>
        <w:t>fully harnessing its inherent oxidative potential</w:t>
      </w:r>
      <w:r w:rsidRPr="001603CF">
        <w:rPr>
          <w:lang w:val="en-US"/>
        </w:rPr>
        <w:t xml:space="preserve">. Our initial exploration encompassed </w:t>
      </w:r>
      <w:r w:rsidRPr="001603CF">
        <w:rPr>
          <w:i/>
          <w:lang w:val="en-US"/>
        </w:rPr>
        <w:t>in silico</w:t>
      </w:r>
      <w:r w:rsidRPr="001603CF">
        <w:rPr>
          <w:lang w:val="en-US"/>
        </w:rPr>
        <w:t xml:space="preserve"> analyses using a DFT protocol, </w:t>
      </w:r>
      <w:r w:rsidR="00F175DA" w:rsidRPr="001603CF">
        <w:rPr>
          <w:lang w:val="en-US"/>
        </w:rPr>
        <w:t xml:space="preserve">to </w:t>
      </w:r>
      <w:r w:rsidRPr="001603CF">
        <w:rPr>
          <w:lang w:val="en-US"/>
        </w:rPr>
        <w:t>elucidat</w:t>
      </w:r>
      <w:r w:rsidR="00F175DA" w:rsidRPr="001603CF">
        <w:rPr>
          <w:lang w:val="en-US"/>
        </w:rPr>
        <w:t>e</w:t>
      </w:r>
      <w:r w:rsidRPr="001603CF">
        <w:rPr>
          <w:lang w:val="en-US"/>
        </w:rPr>
        <w:t xml:space="preserve"> the mechanism, selectivity, and intrinsic </w:t>
      </w:r>
      <w:r w:rsidR="00751A64" w:rsidRPr="001603CF">
        <w:rPr>
          <w:lang w:val="en-US"/>
        </w:rPr>
        <w:t>features</w:t>
      </w:r>
      <w:r w:rsidRPr="001603CF">
        <w:rPr>
          <w:lang w:val="en-US"/>
        </w:rPr>
        <w:t xml:space="preserve">. Additionally, we </w:t>
      </w:r>
      <w:r w:rsidR="002F3DDD" w:rsidRPr="001603CF">
        <w:rPr>
          <w:lang w:val="en-US"/>
        </w:rPr>
        <w:t xml:space="preserve">illustrate </w:t>
      </w:r>
      <w:r w:rsidR="005B41C2" w:rsidRPr="001603CF">
        <w:rPr>
          <w:lang w:val="en-US"/>
        </w:rPr>
        <w:t xml:space="preserve">a rational </w:t>
      </w:r>
      <w:r w:rsidRPr="001603CF">
        <w:rPr>
          <w:lang w:val="en-US"/>
        </w:rPr>
        <w:t xml:space="preserve">selection process for low toxicity simulants of </w:t>
      </w:r>
      <w:r w:rsidRPr="001603CF">
        <w:rPr>
          <w:b/>
          <w:lang w:val="en-US"/>
        </w:rPr>
        <w:t>HD</w:t>
      </w:r>
      <w:r w:rsidRPr="001603CF">
        <w:rPr>
          <w:lang w:val="en-US"/>
        </w:rPr>
        <w:t xml:space="preserve"> employing conceptual DFT to identify thioethers with analogous chemical behavior while mitigating the </w:t>
      </w:r>
      <w:r w:rsidR="00F175DA" w:rsidRPr="001603CF">
        <w:rPr>
          <w:lang w:val="en-US"/>
        </w:rPr>
        <w:t xml:space="preserve">legal </w:t>
      </w:r>
      <w:r w:rsidRPr="001603CF">
        <w:rPr>
          <w:lang w:val="en-US"/>
        </w:rPr>
        <w:t xml:space="preserve">and toxicity </w:t>
      </w:r>
      <w:r w:rsidR="00F175DA" w:rsidRPr="001603CF">
        <w:rPr>
          <w:lang w:val="en-US"/>
        </w:rPr>
        <w:t xml:space="preserve">concerns </w:t>
      </w:r>
      <w:r w:rsidRPr="001603CF">
        <w:rPr>
          <w:lang w:val="en-US"/>
        </w:rPr>
        <w:t xml:space="preserve">associated with </w:t>
      </w:r>
      <w:r w:rsidRPr="001603CF">
        <w:rPr>
          <w:b/>
          <w:lang w:val="en-US"/>
        </w:rPr>
        <w:t>HD</w:t>
      </w:r>
      <w:r w:rsidRPr="001603CF">
        <w:rPr>
          <w:lang w:val="en-US"/>
        </w:rPr>
        <w:t xml:space="preserve">. Computational profiles and kinetics of reactions </w:t>
      </w:r>
      <w:r w:rsidRPr="001603CF">
        <w:rPr>
          <w:i/>
          <w:lang w:val="en-US"/>
        </w:rPr>
        <w:t>in silico</w:t>
      </w:r>
      <w:r w:rsidRPr="001603CF">
        <w:rPr>
          <w:lang w:val="en-US"/>
        </w:rPr>
        <w:t xml:space="preserve"> were computed to </w:t>
      </w:r>
      <w:r w:rsidR="005B41C2" w:rsidRPr="001603CF">
        <w:rPr>
          <w:lang w:val="en-US"/>
        </w:rPr>
        <w:t>emphasize</w:t>
      </w:r>
      <w:r w:rsidR="003A2342" w:rsidRPr="001603CF">
        <w:rPr>
          <w:lang w:val="en-US"/>
        </w:rPr>
        <w:t xml:space="preserve"> the most influential parameters driving </w:t>
      </w:r>
      <w:r w:rsidRPr="001603CF">
        <w:rPr>
          <w:lang w:val="en-US"/>
        </w:rPr>
        <w:t xml:space="preserve">selectivity and preventing the formation of toxic </w:t>
      </w:r>
      <w:r w:rsidR="003A2342" w:rsidRPr="001603CF">
        <w:rPr>
          <w:lang w:val="en-US"/>
        </w:rPr>
        <w:t xml:space="preserve">overoxidized </w:t>
      </w:r>
      <w:r w:rsidRPr="001603CF">
        <w:rPr>
          <w:lang w:val="en-US"/>
        </w:rPr>
        <w:t>by-products</w:t>
      </w:r>
      <w:r w:rsidR="003A2342" w:rsidRPr="001603CF">
        <w:rPr>
          <w:lang w:val="en-US"/>
        </w:rPr>
        <w:t xml:space="preserve"> (</w:t>
      </w:r>
      <w:r w:rsidRPr="001603CF">
        <w:rPr>
          <w:lang w:val="en-US"/>
        </w:rPr>
        <w:t>sulfone derivatives</w:t>
      </w:r>
      <w:r w:rsidR="003A2342" w:rsidRPr="001603CF">
        <w:rPr>
          <w:lang w:val="en-US"/>
        </w:rPr>
        <w:t>)</w:t>
      </w:r>
      <w:r w:rsidRPr="001603CF">
        <w:rPr>
          <w:lang w:val="en-US"/>
        </w:rPr>
        <w:t xml:space="preserve">. </w:t>
      </w:r>
      <w:r w:rsidR="003F0A5A" w:rsidRPr="001603CF">
        <w:rPr>
          <w:lang w:val="en-US"/>
        </w:rPr>
        <w:t xml:space="preserve"> </w:t>
      </w:r>
      <w:r w:rsidR="003A2342" w:rsidRPr="001603CF">
        <w:rPr>
          <w:lang w:val="en-US"/>
        </w:rPr>
        <w:t xml:space="preserve">The computational work </w:t>
      </w:r>
      <w:r w:rsidR="00F97779" w:rsidRPr="001603CF">
        <w:rPr>
          <w:lang w:val="en-US"/>
        </w:rPr>
        <w:t>wa</w:t>
      </w:r>
      <w:r w:rsidR="003A2342" w:rsidRPr="001603CF">
        <w:rPr>
          <w:lang w:val="en-US"/>
        </w:rPr>
        <w:t xml:space="preserve">s next translated to actual neutralization experiments </w:t>
      </w:r>
      <w:r w:rsidR="00FE7379" w:rsidRPr="001603CF">
        <w:rPr>
          <w:lang w:val="en-US"/>
        </w:rPr>
        <w:t xml:space="preserve">conducted </w:t>
      </w:r>
      <w:r w:rsidR="003A2342" w:rsidRPr="001603CF">
        <w:rPr>
          <w:lang w:val="en-US"/>
        </w:rPr>
        <w:t xml:space="preserve">under flow conditions, </w:t>
      </w:r>
      <w:r w:rsidR="00FE7379" w:rsidRPr="001603CF">
        <w:rPr>
          <w:lang w:val="en-US"/>
        </w:rPr>
        <w:t xml:space="preserve">yielding </w:t>
      </w:r>
      <w:r w:rsidR="003A2342" w:rsidRPr="001603CF">
        <w:rPr>
          <w:lang w:val="en-US"/>
        </w:rPr>
        <w:t xml:space="preserve">unprecedently fast neutralization rates (full neutralization within </w:t>
      </w:r>
      <w:r w:rsidR="00FE7379" w:rsidRPr="001603CF">
        <w:rPr>
          <w:lang w:val="en-US"/>
        </w:rPr>
        <w:t>a mere</w:t>
      </w:r>
      <w:r w:rsidR="003A2342" w:rsidRPr="001603CF">
        <w:rPr>
          <w:lang w:val="en-US"/>
        </w:rPr>
        <w:t xml:space="preserve"> second)</w:t>
      </w:r>
      <w:r w:rsidR="00FE7379" w:rsidRPr="001603CF">
        <w:rPr>
          <w:lang w:val="en-US"/>
        </w:rPr>
        <w:t>.</w:t>
      </w:r>
      <w:r w:rsidR="003A2342" w:rsidRPr="001603CF">
        <w:rPr>
          <w:lang w:val="en-US"/>
        </w:rPr>
        <w:t xml:space="preserve"> </w:t>
      </w:r>
      <w:r w:rsidR="00C37811" w:rsidRPr="001603CF">
        <w:rPr>
          <w:lang w:val="en-US"/>
        </w:rPr>
        <w:t xml:space="preserve">We believe that this multidisciplinary approach </w:t>
      </w:r>
      <w:r w:rsidR="00C712B2" w:rsidRPr="001603CF">
        <w:rPr>
          <w:lang w:val="en-US"/>
        </w:rPr>
        <w:t>surpasses</w:t>
      </w:r>
      <w:r w:rsidR="00C37811" w:rsidRPr="001603CF">
        <w:rPr>
          <w:lang w:val="en-US"/>
        </w:rPr>
        <w:t xml:space="preserve"> existing protocols that rely exclusive</w:t>
      </w:r>
      <w:r w:rsidR="007F58B7" w:rsidRPr="001603CF">
        <w:rPr>
          <w:lang w:val="en-US"/>
        </w:rPr>
        <w:t>ly on</w:t>
      </w:r>
      <w:r w:rsidR="00C37811" w:rsidRPr="001603CF">
        <w:rPr>
          <w:lang w:val="en-US"/>
        </w:rPr>
        <w:t xml:space="preserve"> experimental data or on cheminformatics</w:t>
      </w:r>
      <w:r w:rsidR="00683BB6" w:rsidRPr="001603CF">
        <w:rPr>
          <w:lang w:val="en-US"/>
        </w:rPr>
        <w:t xml:space="preserve"> protocols.</w:t>
      </w:r>
      <w:r w:rsidR="00983A42" w:rsidRPr="001603CF">
        <w:rPr>
          <w:lang w:val="en-US"/>
        </w:rPr>
        <w:fldChar w:fldCharType="begin" w:fldLock="1"/>
      </w:r>
      <w:r w:rsidR="00864EF1" w:rsidRPr="001603CF">
        <w:rPr>
          <w:lang w:val="en-US"/>
        </w:rPr>
        <w:instrText>ADDIN CSL_CITATION {"citationItems":[{"id":"ITEM-1","itemData":{"DOI":"10.1016/j.jhazmat.2011.07.077","ISSN":"03043894","PMID":"21872989","abstract":"Direct experimentation with chemical warfare agents (CWA) to study important problems such as their permeation across protective barrier materials, decontamination of equipment and facilities, or the environmental transport and fate of CWAs is not feasible because of the obvious toxicity of the CWAs and associated restrictions on their laboratory use. The common practice is to use \" simulants,\" namely, analogous chemicals that closely resemble the CWAs but are less toxic, with the expectation that the results attained for simulants can be correlated to how the CWAs would perform. Simulants have been traditionally chosen by experts, by means of intuition, using similarity in one or more physical properties (such as vapor pressure or aqueous solubility) or in the molecular structural features (such as functional groups) between the stimulant and the CWA. This work is designed to automate the simulant identification process backed by quantitative metrics, by means of chemical similarity search software routinely used in pharmaceutical drug discovery. The question addressed here is: By the metrics of such software, how similar are traditional simulants to CWAs? That is, what is the numerical \" distance\" between each CWA and its customary simulants in the quantitative space of molecular descriptors? The answers show promise for finding close but less toxic simulants for the ever-increasing numbers of CWAs objectively and fast. © 2011.","author":[{"dropping-particle":"","family":"Lavoie","given":"J.","non-dropping-particle":"","parse-names":false,"suffix":""},{"dropping-particle":"","family":"Srinivasan","given":"Sree","non-dropping-particle":"","parse-names":false,"suffix":""},{"dropping-particle":"","family":"Nagarajan","given":"R.","non-dropping-particle":"","parse-names":false,"suffix":""}],"container-title":"Journal of Hazardous Materials","id":"ITEM-1","issued":{"date-parts":[["2011"]]},"page":"85-91","publisher":"Elsevier B.V.","title":"Using cheminformatics to find simulants for chemical warfare agents","type":"article-journal","volume":"194"},"uris":["http://www.mendeley.com/documents/?uuid=7fe905d5-fd98-427f-b0ed-7849331cff82"]}],"mendeley":{"formattedCitation":"&lt;sup&gt;23&lt;/sup&gt;","plainTextFormattedCitation":"23","previouslyFormattedCitation":"&lt;sup&gt;23&lt;/sup&gt;"},"properties":{"noteIndex":0},"schema":"https://github.com/citation-style-language/schema/raw/master/csl-citation.json"}</w:instrText>
      </w:r>
      <w:r w:rsidR="00983A42" w:rsidRPr="001603CF">
        <w:rPr>
          <w:lang w:val="en-US"/>
        </w:rPr>
        <w:fldChar w:fldCharType="separate"/>
      </w:r>
      <w:r w:rsidR="00864EF1" w:rsidRPr="001603CF">
        <w:rPr>
          <w:noProof/>
          <w:vertAlign w:val="superscript"/>
          <w:lang w:val="en-US"/>
        </w:rPr>
        <w:t>23</w:t>
      </w:r>
      <w:r w:rsidR="00983A42" w:rsidRPr="001603CF">
        <w:rPr>
          <w:lang w:val="en-US"/>
        </w:rPr>
        <w:fldChar w:fldCharType="end"/>
      </w:r>
    </w:p>
    <w:p w14:paraId="7D1E54CA" w14:textId="77777777" w:rsidR="00DF3A0F" w:rsidRPr="001603CF" w:rsidRDefault="00DF3A0F">
      <w:pPr>
        <w:pStyle w:val="RSCB04AHeadingSection"/>
        <w:rPr>
          <w:lang w:val="en-US"/>
        </w:rPr>
      </w:pPr>
      <w:r w:rsidRPr="001603CF">
        <w:rPr>
          <w:lang w:val="en-US"/>
        </w:rPr>
        <w:t>Experimental Section</w:t>
      </w:r>
    </w:p>
    <w:p w14:paraId="0FA7CE89" w14:textId="57729671" w:rsidR="00DF3A0F" w:rsidRPr="001603CF" w:rsidRDefault="00DF3A0F">
      <w:pPr>
        <w:pStyle w:val="RSCB06BHeadingSub-Section"/>
        <w:rPr>
          <w:lang w:val="en-US"/>
        </w:rPr>
      </w:pPr>
      <w:r w:rsidRPr="001603CF">
        <w:rPr>
          <w:lang w:val="en-US"/>
        </w:rPr>
        <w:t>General information</w:t>
      </w:r>
    </w:p>
    <w:p w14:paraId="6DD4D1E8" w14:textId="3822FA1E" w:rsidR="00D702D9" w:rsidRPr="001603CF" w:rsidRDefault="007F58B7">
      <w:pPr>
        <w:pStyle w:val="RSCB02ArticleText"/>
        <w:rPr>
          <w:lang w:val="en-US"/>
        </w:rPr>
      </w:pPr>
      <w:bookmarkStart w:id="2" w:name="_Hlk142903869"/>
      <w:r w:rsidRPr="001603CF">
        <w:rPr>
          <w:lang w:val="en-US"/>
        </w:rPr>
        <w:t xml:space="preserve">Samples were analyzed </w:t>
      </w:r>
      <w:r w:rsidR="00D702D9" w:rsidRPr="001603CF">
        <w:rPr>
          <w:lang w:val="en-US"/>
        </w:rPr>
        <w:t>by Gas Chromatography</w:t>
      </w:r>
      <w:r w:rsidR="00D702D9" w:rsidRPr="001603CF">
        <w:rPr>
          <w:b/>
          <w:lang w:val="en-US"/>
        </w:rPr>
        <w:t xml:space="preserve"> </w:t>
      </w:r>
      <w:r w:rsidR="00D702D9" w:rsidRPr="001603CF">
        <w:rPr>
          <w:lang w:val="en-US"/>
        </w:rPr>
        <w:t>coupled to Flame Ionization Detection (GC-FID</w:t>
      </w:r>
      <w:r w:rsidR="00F97779" w:rsidRPr="001603CF">
        <w:rPr>
          <w:lang w:val="en-US"/>
        </w:rPr>
        <w:t>, Shimadzu GC-2014</w:t>
      </w:r>
      <w:r w:rsidR="00D702D9" w:rsidRPr="001603CF">
        <w:rPr>
          <w:lang w:val="en-US"/>
        </w:rPr>
        <w:t>) or by High Performance Liquid Chromatography coupled to Diode-Array Detection (HPLC-DAD</w:t>
      </w:r>
      <w:r w:rsidR="00EE6022" w:rsidRPr="001603CF">
        <w:rPr>
          <w:lang w:val="en-US"/>
        </w:rPr>
        <w:t>, Shimadzu Prominence LC-2030 3D</w:t>
      </w:r>
      <w:r w:rsidR="00D702D9" w:rsidRPr="001603CF">
        <w:rPr>
          <w:lang w:val="en-US"/>
        </w:rPr>
        <w:t xml:space="preserve">). Structural identity was confirmed by </w:t>
      </w:r>
      <w:r w:rsidR="00D702D9" w:rsidRPr="001603CF">
        <w:rPr>
          <w:vertAlign w:val="superscript"/>
          <w:lang w:val="en-US"/>
        </w:rPr>
        <w:t>1</w:t>
      </w:r>
      <w:r w:rsidR="00D702D9" w:rsidRPr="001603CF">
        <w:rPr>
          <w:lang w:val="en-US"/>
        </w:rPr>
        <w:t xml:space="preserve">H and </w:t>
      </w:r>
      <w:r w:rsidR="00D702D9" w:rsidRPr="001603CF">
        <w:rPr>
          <w:vertAlign w:val="superscript"/>
          <w:lang w:val="en-US"/>
        </w:rPr>
        <w:t>13</w:t>
      </w:r>
      <w:r w:rsidR="00D702D9" w:rsidRPr="001603CF">
        <w:rPr>
          <w:lang w:val="en-US"/>
        </w:rPr>
        <w:t>C NMR spectroscopy (400 MHz Bruker Avance spectrometer)</w:t>
      </w:r>
      <w:r w:rsidR="00F645C4" w:rsidRPr="001603CF">
        <w:rPr>
          <w:lang w:val="en-US"/>
        </w:rPr>
        <w:t>,</w:t>
      </w:r>
      <w:r w:rsidR="00CF1DCB" w:rsidRPr="001603CF">
        <w:rPr>
          <w:lang w:val="en-US"/>
        </w:rPr>
        <w:t xml:space="preserve"> and</w:t>
      </w:r>
      <w:r w:rsidR="00D702D9" w:rsidRPr="001603CF">
        <w:rPr>
          <w:lang w:val="en-US"/>
        </w:rPr>
        <w:t xml:space="preserve"> by GC-MS (Supporting Information, Section </w:t>
      </w:r>
      <w:r w:rsidR="00A13254" w:rsidRPr="001603CF">
        <w:rPr>
          <w:lang w:val="en-US"/>
        </w:rPr>
        <w:t>6</w:t>
      </w:r>
      <w:r w:rsidR="00D702D9" w:rsidRPr="001603CF">
        <w:rPr>
          <w:lang w:val="en-US"/>
        </w:rPr>
        <w:t xml:space="preserve">). </w:t>
      </w:r>
      <w:r w:rsidR="00876E89" w:rsidRPr="001603CF">
        <w:rPr>
          <w:lang w:val="en-US"/>
        </w:rPr>
        <w:t xml:space="preserve">Methyl phenyl sulfide </w:t>
      </w:r>
      <w:r w:rsidR="00D702D9" w:rsidRPr="001603CF">
        <w:rPr>
          <w:lang w:val="en-US"/>
        </w:rPr>
        <w:t>(</w:t>
      </w:r>
      <w:r w:rsidR="00D702D9" w:rsidRPr="001603CF">
        <w:rPr>
          <w:b/>
          <w:lang w:val="en-US"/>
        </w:rPr>
        <w:t>1a</w:t>
      </w:r>
      <w:r w:rsidR="00D702D9" w:rsidRPr="001603CF">
        <w:rPr>
          <w:lang w:val="en-US"/>
        </w:rPr>
        <w:t>),</w:t>
      </w:r>
      <w:r w:rsidR="006007E3" w:rsidRPr="001603CF">
        <w:rPr>
          <w:lang w:val="en-US"/>
        </w:rPr>
        <w:t xml:space="preserve"> </w:t>
      </w:r>
      <w:r w:rsidR="00D702D9" w:rsidRPr="001603CF">
        <w:rPr>
          <w:lang w:val="en-US"/>
        </w:rPr>
        <w:t>methyl phenyl sulfone (</w:t>
      </w:r>
      <w:r w:rsidR="00D702D9" w:rsidRPr="001603CF">
        <w:rPr>
          <w:b/>
          <w:lang w:val="en-US"/>
        </w:rPr>
        <w:t>3a</w:t>
      </w:r>
      <w:r w:rsidR="00D702D9" w:rsidRPr="001603CF">
        <w:rPr>
          <w:lang w:val="en-US"/>
        </w:rPr>
        <w:t>), dipropyl sulfide (</w:t>
      </w:r>
      <w:r w:rsidR="00D702D9" w:rsidRPr="001603CF">
        <w:rPr>
          <w:b/>
          <w:lang w:val="en-US"/>
        </w:rPr>
        <w:t>1b</w:t>
      </w:r>
      <w:r w:rsidR="00D702D9" w:rsidRPr="001603CF">
        <w:rPr>
          <w:lang w:val="en-US"/>
        </w:rPr>
        <w:t>), dipropyl sulfone (</w:t>
      </w:r>
      <w:r w:rsidR="00D702D9" w:rsidRPr="001603CF">
        <w:rPr>
          <w:b/>
          <w:lang w:val="en-US"/>
        </w:rPr>
        <w:t>3b</w:t>
      </w:r>
      <w:r w:rsidR="00D702D9" w:rsidRPr="001603CF">
        <w:rPr>
          <w:lang w:val="en-US"/>
        </w:rPr>
        <w:t>), 2-chloroethyl phenyl sulfide (</w:t>
      </w:r>
      <w:r w:rsidR="00D702D9" w:rsidRPr="001603CF">
        <w:rPr>
          <w:b/>
          <w:lang w:val="en-US"/>
        </w:rPr>
        <w:t>CEPS</w:t>
      </w:r>
      <w:r w:rsidR="00D702D9" w:rsidRPr="001603CF">
        <w:rPr>
          <w:lang w:val="en-US"/>
        </w:rPr>
        <w:t xml:space="preserve">), </w:t>
      </w:r>
      <w:r w:rsidR="006007E3" w:rsidRPr="001603CF">
        <w:rPr>
          <w:lang w:val="en-US"/>
        </w:rPr>
        <w:t xml:space="preserve">2-chloroethyl phenyl </w:t>
      </w:r>
      <w:r w:rsidR="0058009E" w:rsidRPr="001603CF">
        <w:rPr>
          <w:lang w:val="en-US"/>
        </w:rPr>
        <w:t xml:space="preserve">sulfone </w:t>
      </w:r>
      <w:r w:rsidR="006007E3" w:rsidRPr="001603CF">
        <w:rPr>
          <w:bCs/>
          <w:lang w:val="en-US"/>
        </w:rPr>
        <w:t>(</w:t>
      </w:r>
      <w:r w:rsidR="006007E3" w:rsidRPr="001603CF">
        <w:rPr>
          <w:b/>
          <w:lang w:val="en-US"/>
        </w:rPr>
        <w:t>CEPSO</w:t>
      </w:r>
      <w:r w:rsidR="006007E3" w:rsidRPr="001603CF">
        <w:rPr>
          <w:b/>
          <w:vertAlign w:val="subscript"/>
          <w:lang w:val="en-US"/>
        </w:rPr>
        <w:t>2</w:t>
      </w:r>
      <w:r w:rsidR="006007E3" w:rsidRPr="001603CF">
        <w:rPr>
          <w:lang w:val="en-US"/>
        </w:rPr>
        <w:t>)</w:t>
      </w:r>
      <w:r w:rsidR="006007E3" w:rsidRPr="001603CF">
        <w:rPr>
          <w:bCs/>
          <w:lang w:val="en-US"/>
        </w:rPr>
        <w:t>,</w:t>
      </w:r>
      <w:r w:rsidR="006007E3" w:rsidRPr="001603CF">
        <w:rPr>
          <w:b/>
          <w:lang w:val="en-US"/>
        </w:rPr>
        <w:t xml:space="preserve"> </w:t>
      </w:r>
      <w:r w:rsidR="00D702D9" w:rsidRPr="001603CF">
        <w:rPr>
          <w:lang w:val="en-US"/>
        </w:rPr>
        <w:t>2-chloroethyl ethyl sulfide (</w:t>
      </w:r>
      <w:r w:rsidR="00D702D9" w:rsidRPr="001603CF">
        <w:rPr>
          <w:b/>
          <w:lang w:val="en-US"/>
        </w:rPr>
        <w:t>CEES</w:t>
      </w:r>
      <w:r w:rsidR="00D702D9" w:rsidRPr="001603CF">
        <w:rPr>
          <w:lang w:val="en-US"/>
        </w:rPr>
        <w:t xml:space="preserve">), </w:t>
      </w:r>
      <w:r w:rsidR="006007E3" w:rsidRPr="001603CF">
        <w:rPr>
          <w:lang w:val="en-US"/>
        </w:rPr>
        <w:t>2-chloroethyl ethyl sulfone</w:t>
      </w:r>
      <w:r w:rsidR="006007E3" w:rsidRPr="001603CF">
        <w:rPr>
          <w:b/>
          <w:lang w:val="en-US"/>
        </w:rPr>
        <w:t xml:space="preserve"> </w:t>
      </w:r>
      <w:r w:rsidR="006007E3" w:rsidRPr="001603CF">
        <w:rPr>
          <w:bCs/>
          <w:lang w:val="en-US"/>
        </w:rPr>
        <w:t>(</w:t>
      </w:r>
      <w:r w:rsidR="006007E3" w:rsidRPr="001603CF">
        <w:rPr>
          <w:b/>
          <w:lang w:val="en-US"/>
        </w:rPr>
        <w:t>CEESO</w:t>
      </w:r>
      <w:r w:rsidR="006007E3" w:rsidRPr="001603CF">
        <w:rPr>
          <w:b/>
          <w:vertAlign w:val="subscript"/>
          <w:lang w:val="en-US"/>
        </w:rPr>
        <w:t>2</w:t>
      </w:r>
      <w:r w:rsidR="006007E3" w:rsidRPr="001603CF">
        <w:rPr>
          <w:lang w:val="en-US"/>
        </w:rPr>
        <w:t>), e</w:t>
      </w:r>
      <w:r w:rsidR="00D702D9" w:rsidRPr="001603CF">
        <w:rPr>
          <w:lang w:val="en-US"/>
        </w:rPr>
        <w:t xml:space="preserve">thanol, water, </w:t>
      </w:r>
      <w:r w:rsidR="006007E3" w:rsidRPr="001603CF">
        <w:rPr>
          <w:lang w:val="en-US"/>
        </w:rPr>
        <w:t xml:space="preserve">and </w:t>
      </w:r>
      <w:r w:rsidR="00D702D9" w:rsidRPr="001603CF">
        <w:rPr>
          <w:lang w:val="en-US"/>
        </w:rPr>
        <w:t xml:space="preserve">sodium thiosulfate were purchased from commercial sources and used without additional purification (Supporting Information, </w:t>
      </w:r>
      <w:r w:rsidR="00A13254" w:rsidRPr="001603CF">
        <w:rPr>
          <w:lang w:val="en-US"/>
        </w:rPr>
        <w:t>S</w:t>
      </w:r>
      <w:r w:rsidR="00D702D9" w:rsidRPr="001603CF">
        <w:rPr>
          <w:lang w:val="en-US"/>
        </w:rPr>
        <w:t xml:space="preserve">ection </w:t>
      </w:r>
      <w:r w:rsidR="00A13254" w:rsidRPr="001603CF">
        <w:rPr>
          <w:lang w:val="en-US"/>
        </w:rPr>
        <w:t>3.1.</w:t>
      </w:r>
      <w:r w:rsidR="00D702D9" w:rsidRPr="001603CF">
        <w:rPr>
          <w:lang w:val="en-US"/>
        </w:rPr>
        <w:t xml:space="preserve">). </w:t>
      </w:r>
      <w:r w:rsidR="006007E3" w:rsidRPr="001603CF">
        <w:rPr>
          <w:lang w:val="en-US"/>
        </w:rPr>
        <w:t>Methyl phenyl sulfoxide (</w:t>
      </w:r>
      <w:r w:rsidR="006007E3" w:rsidRPr="001603CF">
        <w:rPr>
          <w:b/>
          <w:lang w:val="en-US"/>
        </w:rPr>
        <w:t>2a</w:t>
      </w:r>
      <w:r w:rsidR="006007E3" w:rsidRPr="001603CF">
        <w:rPr>
          <w:lang w:val="en-US"/>
        </w:rPr>
        <w:t>), dipropyl sulfoxide (</w:t>
      </w:r>
      <w:r w:rsidR="006007E3" w:rsidRPr="001603CF">
        <w:rPr>
          <w:b/>
          <w:lang w:val="en-US"/>
        </w:rPr>
        <w:t>2b</w:t>
      </w:r>
      <w:r w:rsidR="006007E3" w:rsidRPr="001603CF">
        <w:rPr>
          <w:lang w:val="en-US"/>
        </w:rPr>
        <w:t>), 2-chloroethyl phenyl sulfoxide (</w:t>
      </w:r>
      <w:r w:rsidR="00D702D9" w:rsidRPr="001603CF">
        <w:rPr>
          <w:b/>
          <w:lang w:val="en-US"/>
        </w:rPr>
        <w:t>CEPSO</w:t>
      </w:r>
      <w:r w:rsidR="006007E3" w:rsidRPr="001603CF">
        <w:rPr>
          <w:bCs/>
          <w:lang w:val="en-US"/>
        </w:rPr>
        <w:t>)</w:t>
      </w:r>
      <w:r w:rsidR="00D702D9" w:rsidRPr="001603CF">
        <w:rPr>
          <w:bCs/>
          <w:lang w:val="en-US"/>
        </w:rPr>
        <w:t>,</w:t>
      </w:r>
      <w:r w:rsidR="00D702D9" w:rsidRPr="001603CF">
        <w:rPr>
          <w:b/>
          <w:lang w:val="en-US"/>
        </w:rPr>
        <w:t xml:space="preserve"> </w:t>
      </w:r>
      <w:r w:rsidR="006007E3" w:rsidRPr="001603CF">
        <w:rPr>
          <w:bCs/>
          <w:lang w:val="en-US"/>
        </w:rPr>
        <w:t xml:space="preserve">and </w:t>
      </w:r>
      <w:r w:rsidR="006007E3" w:rsidRPr="001603CF">
        <w:rPr>
          <w:lang w:val="en-US"/>
        </w:rPr>
        <w:t>2-chloroethyl ethyl sulfone</w:t>
      </w:r>
      <w:r w:rsidR="006007E3" w:rsidRPr="001603CF">
        <w:rPr>
          <w:b/>
          <w:lang w:val="en-US"/>
        </w:rPr>
        <w:t xml:space="preserve"> </w:t>
      </w:r>
      <w:r w:rsidR="006007E3" w:rsidRPr="001603CF">
        <w:rPr>
          <w:bCs/>
          <w:lang w:val="en-US"/>
        </w:rPr>
        <w:t>(</w:t>
      </w:r>
      <w:r w:rsidR="00D702D9" w:rsidRPr="001603CF">
        <w:rPr>
          <w:b/>
          <w:lang w:val="en-US"/>
        </w:rPr>
        <w:t>CEESO</w:t>
      </w:r>
      <w:r w:rsidR="006007E3" w:rsidRPr="001603CF">
        <w:rPr>
          <w:bCs/>
          <w:lang w:val="en-US"/>
        </w:rPr>
        <w:t>)</w:t>
      </w:r>
      <w:r w:rsidR="00D702D9" w:rsidRPr="001603CF">
        <w:rPr>
          <w:b/>
          <w:lang w:val="en-US"/>
        </w:rPr>
        <w:t xml:space="preserve"> </w:t>
      </w:r>
      <w:r w:rsidR="00D702D9" w:rsidRPr="001603CF">
        <w:rPr>
          <w:lang w:val="en-US"/>
        </w:rPr>
        <w:t xml:space="preserve">were prepared according </w:t>
      </w:r>
      <w:r w:rsidR="0058009E" w:rsidRPr="001603CF">
        <w:rPr>
          <w:lang w:val="en-US"/>
        </w:rPr>
        <w:t xml:space="preserve">to </w:t>
      </w:r>
      <w:r w:rsidR="00D702D9" w:rsidRPr="001603CF">
        <w:rPr>
          <w:lang w:val="en-US"/>
        </w:rPr>
        <w:t>adapting protocols from the literature.</w:t>
      </w:r>
      <w:r w:rsidR="0065052C" w:rsidRPr="001603CF">
        <w:rPr>
          <w:lang w:val="en-US"/>
        </w:rPr>
        <w:fldChar w:fldCharType="begin" w:fldLock="1"/>
      </w:r>
      <w:r w:rsidR="00864EF1" w:rsidRPr="001603CF">
        <w:rPr>
          <w:lang w:val="en-US"/>
        </w:rPr>
        <w:instrText>ADDIN CSL_CITATION {"citationItems":[{"id":"ITEM-1","itemData":{"author":[{"dropping-particle":"","family":"Singh","given":"Janak","non-dropping-particle":"","parse-names":false,"suffix":""},{"dropping-particle":"","family":"Kissick","given":"Thomas P","non-dropping-particle":"","parse-names":false,"suffix":""},{"dropping-particle":"","family":"Mueller","given":"Richard H","non-dropping-particle":"","parse-names":false,"suffix":""}],"container-title":"Organic Preparations and Procedures Inc","id":"ITEM-1","issue":"4","issued":{"date-parts":[["1989"]]},"page":"501-504","title":"Efficient synthesis of alpha-chlorovihyl phenyl sulfone","type":"article-journal","volume":"21"},"uris":["http://www.mendeley.com/documents/?uuid=f86ea357-c5cd-48e0-a715-d2c55b24417f"]},{"id":"ITEM-2","itemData":{"DOI":"10.1055/s-0030-1259516","ISSN":"09365214","abstract":"An efficient oxidation of sulfides with air catalyzed by the combination of potassium nitrate with pyridinium tribromide under transition-metal-free conditions was reported. By replacing pyridinium tribromide with bromine, the reaction system was also useful in the oxidation of alcohols. All reactions afforded the corresponding products in good to excellent yields with high chemoselectivities. © Georg Thieme Verlag Stuttgart New York.","author":[{"dropping-particle":"","family":"Yuan","given":"Yu","non-dropping-particle":"","parse-names":false,"suffix":""},{"dropping-particle":"","family":"Shi","given":"Xiao","non-dropping-particle":"","parse-names":false,"suffix":""},{"dropping-particle":"","family":"Liu","given":"Wei","non-dropping-particle":"","parse-names":false,"suffix":""}],"container-title":"Synlett","id":"ITEM-2","issue":"4","issued":{"date-parts":[["2011"]]},"page":"559-564","title":"Transition-metal-free, chemoselective aerobic oxidations of sulfides and alcohols with potassium nitrate and pyridinium tribromide or bromine","type":"article-journal"},"uris":["http://www.mendeley.com/documents/?uuid=71ee96d9-ad80-46b8-b885-e4f6c7fc66a1"]}],"mendeley":{"formattedCitation":"&lt;sup&gt;24,25&lt;/sup&gt;","plainTextFormattedCitation":"24,25","previouslyFormattedCitation":"&lt;sup&gt;24,25&lt;/sup&gt;"},"properties":{"noteIndex":0},"schema":"https://github.com/citation-style-language/schema/raw/master/csl-citation.json"}</w:instrText>
      </w:r>
      <w:r w:rsidR="0065052C" w:rsidRPr="001603CF">
        <w:rPr>
          <w:lang w:val="en-US"/>
        </w:rPr>
        <w:fldChar w:fldCharType="separate"/>
      </w:r>
      <w:r w:rsidR="00864EF1" w:rsidRPr="001603CF">
        <w:rPr>
          <w:noProof/>
          <w:vertAlign w:val="superscript"/>
          <w:lang w:val="en-US"/>
        </w:rPr>
        <w:t>24,25</w:t>
      </w:r>
      <w:r w:rsidR="0065052C" w:rsidRPr="001603CF">
        <w:rPr>
          <w:lang w:val="en-US"/>
        </w:rPr>
        <w:fldChar w:fldCharType="end"/>
      </w:r>
    </w:p>
    <w:p w14:paraId="4379BE4D" w14:textId="38AD0568" w:rsidR="00DF3A0F" w:rsidRPr="001603CF" w:rsidRDefault="00DF3A0F">
      <w:pPr>
        <w:pStyle w:val="RSCB07BHeadingSub-Section-standalone"/>
        <w:jc w:val="both"/>
        <w:rPr>
          <w:lang w:val="en-US"/>
        </w:rPr>
      </w:pPr>
      <w:r w:rsidRPr="001603CF">
        <w:rPr>
          <w:lang w:val="en-US"/>
        </w:rPr>
        <w:t>Computational study</w:t>
      </w:r>
    </w:p>
    <w:p w14:paraId="27EC2369" w14:textId="7E041E04" w:rsidR="00BC2190" w:rsidRPr="001603CF" w:rsidRDefault="00F8688A">
      <w:pPr>
        <w:pStyle w:val="RSCB02ArticleText"/>
        <w:rPr>
          <w:lang w:val="en-US"/>
        </w:rPr>
      </w:pPr>
      <w:r w:rsidRPr="001603CF">
        <w:rPr>
          <w:lang w:val="en-US"/>
        </w:rPr>
        <w:t>Calculations were performed using the Gaussian 16</w:t>
      </w:r>
      <w:r w:rsidR="0065052C" w:rsidRPr="001603CF">
        <w:rPr>
          <w:lang w:val="en-US"/>
        </w:rPr>
        <w:fldChar w:fldCharType="begin" w:fldLock="1"/>
      </w:r>
      <w:r w:rsidR="00864EF1" w:rsidRPr="001603CF">
        <w:rPr>
          <w:lang w:val="en-US"/>
        </w:rPr>
        <w:instrText>ADDIN CSL_CITATION {"citationItems":[{"id":"ITEM-1","itemData":{"URL":"https://gaussian.com/gaussian16/","accessed":{"date-parts":[["2023","8","20"]]},"id":"ITEM-1","issued":{"date-parts":[["0"]]},"title":"Gaussian 16 | Gaussian.com","type":"webpage"},"uris":["http://www.mendeley.com/documents/?uuid=11813119-b303-3bf7-b819-e6b2fd4d33d9"]}],"mendeley":{"formattedCitation":"&lt;sup&gt;26&lt;/sup&gt;","plainTextFormattedCitation":"26","previouslyFormattedCitation":"&lt;sup&gt;26&lt;/sup&gt;"},"properties":{"noteIndex":0},"schema":"https://github.com/citation-style-language/schema/raw/master/csl-citation.json"}</w:instrText>
      </w:r>
      <w:r w:rsidR="0065052C" w:rsidRPr="001603CF">
        <w:rPr>
          <w:lang w:val="en-US"/>
        </w:rPr>
        <w:fldChar w:fldCharType="separate"/>
      </w:r>
      <w:r w:rsidR="00864EF1" w:rsidRPr="001603CF">
        <w:rPr>
          <w:noProof/>
          <w:vertAlign w:val="superscript"/>
          <w:lang w:val="en-US"/>
        </w:rPr>
        <w:t>26</w:t>
      </w:r>
      <w:r w:rsidR="0065052C" w:rsidRPr="001603CF">
        <w:rPr>
          <w:lang w:val="en-US"/>
        </w:rPr>
        <w:fldChar w:fldCharType="end"/>
      </w:r>
      <w:r w:rsidRPr="001603CF">
        <w:rPr>
          <w:lang w:val="en-US"/>
        </w:rPr>
        <w:t xml:space="preserve"> package </w:t>
      </w:r>
      <w:r w:rsidR="00A13254" w:rsidRPr="001603CF">
        <w:rPr>
          <w:lang w:val="en-US"/>
        </w:rPr>
        <w:t xml:space="preserve">and </w:t>
      </w:r>
      <w:r w:rsidRPr="001603CF">
        <w:rPr>
          <w:lang w:val="en-US"/>
        </w:rPr>
        <w:t xml:space="preserve">implicit solvation (SMD, solvent = ethanol). </w:t>
      </w:r>
      <w:bookmarkStart w:id="3" w:name="_Hlk143089484"/>
      <w:r w:rsidRPr="001603CF">
        <w:rPr>
          <w:lang w:val="en-US"/>
        </w:rPr>
        <w:t>Optimization and characterization with vibrational analysis of the stationary points were carried out at the B3LYP-D3BJ/6-31+G* level of theory. Electronic energies were computed at the M08HX/6-311+G** level whereas solvation energies and Gibbs free energy corrections were obtained at the B3LYP-D3BJ/6-31+G* level</w:t>
      </w:r>
      <w:bookmarkStart w:id="4" w:name="_Hlk143088801"/>
      <w:r w:rsidRPr="001603CF">
        <w:rPr>
          <w:lang w:val="en-US"/>
        </w:rPr>
        <w:t>.</w:t>
      </w:r>
      <w:bookmarkEnd w:id="3"/>
      <w:r w:rsidR="00EC00C7" w:rsidRPr="001603CF">
        <w:rPr>
          <w:lang w:val="en-US"/>
        </w:rPr>
        <w:t xml:space="preserve"> Transition states (TSs) were determined with the Newton−Raphson technique, then checked with the Hessian matrix and intrinsic reaction coordinates (IRC). The lowest energy conformation for each transition state was kept when determining activation barriers.</w:t>
      </w:r>
      <w:r w:rsidR="000A1B51" w:rsidRPr="001603CF">
        <w:rPr>
          <w:lang w:val="en-US"/>
        </w:rPr>
        <w:t xml:space="preserve"> </w:t>
      </w:r>
      <w:r w:rsidR="00EC00C7" w:rsidRPr="001603CF">
        <w:rPr>
          <w:lang w:val="en-US"/>
        </w:rPr>
        <w:t>A</w:t>
      </w:r>
      <w:r w:rsidR="000A1B51" w:rsidRPr="001603CF">
        <w:rPr>
          <w:lang w:val="en-US"/>
        </w:rPr>
        <w:t xml:space="preserve">ctivation barriers </w:t>
      </w:r>
      <w:r w:rsidR="00F45BBF" w:rsidRPr="001603CF">
        <w:rPr>
          <w:lang w:val="en-US"/>
        </w:rPr>
        <w:t xml:space="preserve">were </w:t>
      </w:r>
      <w:r w:rsidR="000A1B51" w:rsidRPr="001603CF">
        <w:rPr>
          <w:lang w:val="en-US"/>
        </w:rPr>
        <w:t xml:space="preserve">corrected </w:t>
      </w:r>
      <w:r w:rsidR="00E01DF7" w:rsidRPr="001603CF">
        <w:rPr>
          <w:lang w:val="en-US"/>
        </w:rPr>
        <w:t>for</w:t>
      </w:r>
      <w:r w:rsidR="000A1B51" w:rsidRPr="001603CF">
        <w:rPr>
          <w:lang w:val="en-US"/>
        </w:rPr>
        <w:t xml:space="preserve"> concentration </w:t>
      </w:r>
      <w:r w:rsidR="00A13254" w:rsidRPr="001603CF">
        <w:rPr>
          <w:lang w:val="en-US"/>
        </w:rPr>
        <w:t xml:space="preserve">and </w:t>
      </w:r>
      <w:r w:rsidR="000A1B51" w:rsidRPr="001603CF">
        <w:rPr>
          <w:lang w:val="en-US"/>
        </w:rPr>
        <w:t xml:space="preserve">quasi-harmonic factors (Grimme method for entropy and Head-Gordon method for </w:t>
      </w:r>
      <w:r w:rsidR="000A1B51" w:rsidRPr="001603CF">
        <w:rPr>
          <w:lang w:val="en-US"/>
        </w:rPr>
        <w:lastRenderedPageBreak/>
        <w:t>enthalpy correction)</w:t>
      </w:r>
      <w:r w:rsidR="0065052C" w:rsidRPr="001603CF">
        <w:rPr>
          <w:lang w:val="en-US"/>
        </w:rPr>
        <w:fldChar w:fldCharType="begin" w:fldLock="1"/>
      </w:r>
      <w:r w:rsidR="00864EF1" w:rsidRPr="001603CF">
        <w:rPr>
          <w:lang w:val="en-US"/>
        </w:rPr>
        <w:instrText>ADDIN CSL_CITATION {"citationItems":[{"id":"ITEM-1","itemData":{"DOI":"10.5281/ZENODO.1435820","author":[{"dropping-particle":"","family":"Funes-Ardoiz","given":"Ignacio","non-dropping-particle":"","parse-names":false,"suffix":""},{"dropping-particle":"","family":"Paton","given":"Robert S.","non-dropping-particle":"","parse-names":false,"suffix":""}],"id":"ITEM-1","issued":{"date-parts":[["2018","9","26"]]},"title":"GoodVibes: version 2.0.3","type":"article"},"uris":["http://www.mendeley.com/documents/?uuid=017b77c7-edd7-36f2-a245-0052d5ad17ff"]}],"mendeley":{"formattedCitation":"&lt;sup&gt;27&lt;/sup&gt;","plainTextFormattedCitation":"27","previouslyFormattedCitation":"&lt;sup&gt;27&lt;/sup&gt;"},"properties":{"noteIndex":0},"schema":"https://github.com/citation-style-language/schema/raw/master/csl-citation.json"}</w:instrText>
      </w:r>
      <w:r w:rsidR="0065052C" w:rsidRPr="001603CF">
        <w:rPr>
          <w:lang w:val="en-US"/>
        </w:rPr>
        <w:fldChar w:fldCharType="separate"/>
      </w:r>
      <w:r w:rsidR="00864EF1" w:rsidRPr="001603CF">
        <w:rPr>
          <w:noProof/>
          <w:vertAlign w:val="superscript"/>
          <w:lang w:val="en-US"/>
        </w:rPr>
        <w:t>27</w:t>
      </w:r>
      <w:r w:rsidR="0065052C" w:rsidRPr="001603CF">
        <w:rPr>
          <w:lang w:val="en-US"/>
        </w:rPr>
        <w:fldChar w:fldCharType="end"/>
      </w:r>
      <w:r w:rsidR="000A1B51" w:rsidRPr="001603CF">
        <w:rPr>
          <w:lang w:val="en-US"/>
        </w:rPr>
        <w:t xml:space="preserve"> using </w:t>
      </w:r>
      <w:r w:rsidR="00BE3BED" w:rsidRPr="001603CF">
        <w:rPr>
          <w:lang w:val="en-US"/>
        </w:rPr>
        <w:t>our</w:t>
      </w:r>
      <w:r w:rsidR="000A1B51" w:rsidRPr="001603CF">
        <w:rPr>
          <w:lang w:val="en-US"/>
        </w:rPr>
        <w:t xml:space="preserve"> open-access SnapPy toolkit (v1.0.0.)</w:t>
      </w:r>
      <w:r w:rsidR="00443476" w:rsidRPr="001603CF">
        <w:rPr>
          <w:lang w:val="en-US"/>
        </w:rPr>
        <w:t>.</w:t>
      </w:r>
      <w:r w:rsidR="0065052C" w:rsidRPr="001603CF">
        <w:rPr>
          <w:lang w:val="en-US"/>
        </w:rPr>
        <w:fldChar w:fldCharType="begin" w:fldLock="1"/>
      </w:r>
      <w:r w:rsidR="00864EF1" w:rsidRPr="001603CF">
        <w:rPr>
          <w:lang w:val="en-US"/>
        </w:rPr>
        <w:instrText>ADDIN CSL_CITATION {"citationItems":[{"id":"ITEM-1","itemData":{"DOI":"10.5281/ZENODO.8116089","author":[{"dropping-particle":"","family":"Monbaliu","given":"Jean-Christophe","non-dropping-particle":"","parse-names":false,"suffix":""},{"dropping-particle":"","family":"Bianchi","given":"Pauline","non-dropping-particle":"","parse-names":false,"suffix":""}],"id":"ITEM-1","issued":{"date-parts":[["2023","7","5"]]},"title":"SnapPy","type":"article"},"uris":["http://www.mendeley.com/documents/?uuid=559945ed-515e-3492-a762-c32897589242"]}],"mendeley":{"formattedCitation":"&lt;sup&gt;28&lt;/sup&gt;","plainTextFormattedCitation":"28","previouslyFormattedCitation":"&lt;sup&gt;28&lt;/sup&gt;"},"properties":{"noteIndex":0},"schema":"https://github.com/citation-style-language/schema/raw/master/csl-citation.json"}</w:instrText>
      </w:r>
      <w:r w:rsidR="0065052C" w:rsidRPr="001603CF">
        <w:rPr>
          <w:lang w:val="en-US"/>
        </w:rPr>
        <w:fldChar w:fldCharType="separate"/>
      </w:r>
      <w:r w:rsidR="00864EF1" w:rsidRPr="001603CF">
        <w:rPr>
          <w:noProof/>
          <w:vertAlign w:val="superscript"/>
          <w:lang w:val="en-US"/>
        </w:rPr>
        <w:t>28</w:t>
      </w:r>
      <w:r w:rsidR="0065052C" w:rsidRPr="001603CF">
        <w:rPr>
          <w:lang w:val="en-US"/>
        </w:rPr>
        <w:fldChar w:fldCharType="end"/>
      </w:r>
      <w:bookmarkEnd w:id="4"/>
      <w:r w:rsidR="0065052C" w:rsidRPr="001603CF">
        <w:rPr>
          <w:lang w:val="en-US"/>
        </w:rPr>
        <w:t xml:space="preserve"> </w:t>
      </w:r>
      <w:r w:rsidR="00EC00C7" w:rsidRPr="001603CF">
        <w:rPr>
          <w:lang w:val="en-US"/>
        </w:rPr>
        <w:t xml:space="preserve">Reaction times were also </w:t>
      </w:r>
      <w:r w:rsidR="00B10F32" w:rsidRPr="001603CF">
        <w:rPr>
          <w:lang w:val="en-US"/>
        </w:rPr>
        <w:t>determined</w:t>
      </w:r>
      <w:r w:rsidR="00EC00C7" w:rsidRPr="001603CF">
        <w:rPr>
          <w:lang w:val="en-US"/>
        </w:rPr>
        <w:t xml:space="preserve"> using SnapPy. </w:t>
      </w:r>
      <w:r w:rsidRPr="001603CF">
        <w:rPr>
          <w:lang w:val="en-US"/>
        </w:rPr>
        <w:t xml:space="preserve">NBO charges were calculated using the NBO 3.1 extension from Gaussian. </w:t>
      </w:r>
      <w:r w:rsidR="000A1B51" w:rsidRPr="001603CF">
        <w:rPr>
          <w:lang w:val="en-US"/>
        </w:rPr>
        <w:t>Local nucleophilicity on the sulfur atom</w:t>
      </w:r>
      <w:r w:rsidRPr="001603CF">
        <w:rPr>
          <w:lang w:val="en-US"/>
        </w:rPr>
        <w:t xml:space="preserve"> w</w:t>
      </w:r>
      <w:r w:rsidR="000A1B51" w:rsidRPr="001603CF">
        <w:rPr>
          <w:lang w:val="en-US"/>
        </w:rPr>
        <w:t>as</w:t>
      </w:r>
      <w:r w:rsidRPr="001603CF">
        <w:rPr>
          <w:lang w:val="en-US"/>
        </w:rPr>
        <w:t xml:space="preserve"> calculated using equations from conceptual Density Functional Theory</w:t>
      </w:r>
      <w:r w:rsidR="00443476" w:rsidRPr="001603CF">
        <w:rPr>
          <w:lang w:val="en-US"/>
        </w:rPr>
        <w:t>.</w:t>
      </w:r>
      <w:r w:rsidR="0065052C" w:rsidRPr="001603CF">
        <w:rPr>
          <w:lang w:val="en-US"/>
        </w:rPr>
        <w:fldChar w:fldCharType="begin" w:fldLock="1"/>
      </w:r>
      <w:r w:rsidR="00864EF1" w:rsidRPr="001603CF">
        <w:rPr>
          <w:lang w:val="en-US"/>
        </w:rPr>
        <w:instrText>ADDIN CSL_CITATION {"citationItems":[{"id":"ITEM-1","itemData":{"DOI":"10.3390/molecules21060748","ISSN":"14203049","PMID":"27294896","abstract":"Theoretical reactivity indices based on the conceptual Density Functional Theory (DFT) have become a powerful tool for the semiquantitative study of organic reactivity. A large number of reactivity indices have been proposed in the literature. Herein, global quantities like the electronic chemical potential μ, the electrophilicity ω and the nucleophilicity N indices, and local condensed indices like the electrophilic Pk+ and nucleophilic Pk- Parr functions, as the most relevant indices for the study of organic reactivity, are discussed.","author":[{"dropping-particle":"","family":"Domingo","given":"Luis R.","non-dropping-particle":"","parse-names":false,"suffix":""},{"dropping-particle":"","family":"Ríos-Gutiérrez","given":"Mar","non-dropping-particle":"","parse-names":false,"suffix":""},{"dropping-particle":"","family":"Pérez","given":"Patricia","non-dropping-particle":"","parse-names":false,"suffix":""}],"container-title":"Molecules","id":"ITEM-1","issue":"6","issued":{"date-parts":[["2016"]]},"title":"Applications of the conceptual density functional theory indices to organic chemistry reactivity","type":"article-journal","volume":"21"},"uris":["http://www.mendeley.com/documents/?uuid=58d55291-89c6-4b61-bdce-df4e6e99a59b"]},{"id":"ITEM-2","itemData":{"DOI":"10.1021/cr990029p","ISSN":"00092665","author":[{"dropping-particle":"","family":"Geerlings","given":"P.","non-dropping-particle":"","parse-names":false,"suffix":""},{"dropping-particle":"","family":"Proft","given":"F.","non-dropping-particle":"De","parse-names":false,"suffix":""},{"dropping-particle":"","family":"Langenaeker","given":"W.","non-dropping-particle":"","parse-names":false,"suffix":""}],"container-title":"Chemical Reviews","id":"ITEM-2","issue":"5","issued":{"date-parts":[["2003"]]},"page":"1793-1873","title":"Conceptual density functional theory","type":"article-journal","volume":"103"},"uris":["http://www.mendeley.com/documents/?uuid=98918723-c866-47e8-8c75-a60396b089f5"]}],"mendeley":{"formattedCitation":"&lt;sup&gt;29,30&lt;/sup&gt;","plainTextFormattedCitation":"29,30","previouslyFormattedCitation":"&lt;sup&gt;29,30&lt;/sup&gt;"},"properties":{"noteIndex":0},"schema":"https://github.com/citation-style-language/schema/raw/master/csl-citation.json"}</w:instrText>
      </w:r>
      <w:r w:rsidR="0065052C" w:rsidRPr="001603CF">
        <w:rPr>
          <w:lang w:val="en-US"/>
        </w:rPr>
        <w:fldChar w:fldCharType="separate"/>
      </w:r>
      <w:r w:rsidR="00864EF1" w:rsidRPr="001603CF">
        <w:rPr>
          <w:noProof/>
          <w:vertAlign w:val="superscript"/>
          <w:lang w:val="en-US"/>
        </w:rPr>
        <w:t>29,30</w:t>
      </w:r>
      <w:r w:rsidR="0065052C" w:rsidRPr="001603CF">
        <w:rPr>
          <w:lang w:val="en-US"/>
        </w:rPr>
        <w:fldChar w:fldCharType="end"/>
      </w:r>
      <w:r w:rsidR="009B4BFB" w:rsidRPr="001603CF">
        <w:rPr>
          <w:lang w:val="en-US"/>
        </w:rPr>
        <w:t xml:space="preserve"> All equations and the protocols followed are available in the Supporting Information (Section </w:t>
      </w:r>
      <w:r w:rsidR="00A13254" w:rsidRPr="001603CF">
        <w:rPr>
          <w:lang w:val="en-US"/>
        </w:rPr>
        <w:t>1.1</w:t>
      </w:r>
      <w:r w:rsidR="009B4BFB" w:rsidRPr="001603CF">
        <w:rPr>
          <w:lang w:val="en-US"/>
        </w:rPr>
        <w:t>).</w:t>
      </w:r>
      <w:bookmarkEnd w:id="2"/>
    </w:p>
    <w:p w14:paraId="26AC6FA1" w14:textId="2A67986E" w:rsidR="00490FEF" w:rsidRPr="001603CF" w:rsidRDefault="00490FEF">
      <w:pPr>
        <w:pStyle w:val="RSCB07BHeadingSub-Section-standalone"/>
        <w:rPr>
          <w:lang w:val="en-US"/>
        </w:rPr>
      </w:pPr>
      <w:r w:rsidRPr="001603CF">
        <w:rPr>
          <w:lang w:val="en-US"/>
        </w:rPr>
        <w:t xml:space="preserve">Safety </w:t>
      </w:r>
      <w:r w:rsidR="00D702D9" w:rsidRPr="001603CF">
        <w:rPr>
          <w:lang w:val="en-US"/>
        </w:rPr>
        <w:t>statement</w:t>
      </w:r>
      <w:r w:rsidRPr="001603CF">
        <w:rPr>
          <w:lang w:val="en-US"/>
        </w:rPr>
        <w:t xml:space="preserve"> </w:t>
      </w:r>
    </w:p>
    <w:p w14:paraId="29155A1F" w14:textId="22563130" w:rsidR="00F55C8C" w:rsidRPr="001603CF" w:rsidRDefault="00F55C8C">
      <w:pPr>
        <w:pStyle w:val="RSCB02ArticleText"/>
        <w:rPr>
          <w:lang w:val="en-US"/>
        </w:rPr>
      </w:pPr>
      <w:r w:rsidRPr="001603CF">
        <w:rPr>
          <w:b/>
          <w:lang w:val="en-US"/>
        </w:rPr>
        <w:t>CAUTION:</w:t>
      </w:r>
      <w:r w:rsidRPr="001603CF">
        <w:rPr>
          <w:lang w:val="en-US"/>
        </w:rPr>
        <w:t xml:space="preserve"> 2-chloroethyl phenyl sulfide (</w:t>
      </w:r>
      <w:r w:rsidRPr="001603CF">
        <w:rPr>
          <w:b/>
          <w:lang w:val="en-US"/>
        </w:rPr>
        <w:t>CEPS</w:t>
      </w:r>
      <w:r w:rsidRPr="001603CF">
        <w:rPr>
          <w:lang w:val="en-US"/>
        </w:rPr>
        <w:t>) and 1-chloro-2-(ethylsulfinyl)ethane (</w:t>
      </w:r>
      <w:r w:rsidRPr="001603CF">
        <w:rPr>
          <w:b/>
          <w:lang w:val="en-US"/>
        </w:rPr>
        <w:t>CEES</w:t>
      </w:r>
      <w:r w:rsidRPr="001603CF">
        <w:rPr>
          <w:lang w:val="en-US"/>
        </w:rPr>
        <w:t>) are highly toxic and severe vesicants and must be handled under a fume hood. All contaminated glassware should be neutralized with bleach prior to disposal</w:t>
      </w:r>
      <w:r w:rsidR="00E97023" w:rsidRPr="001603CF">
        <w:rPr>
          <w:lang w:val="en-US"/>
        </w:rPr>
        <w:t xml:space="preserve"> (be warned that the quench solution containing sodium thiosulfate is chemically not compatible with bleach)</w:t>
      </w:r>
      <w:r w:rsidRPr="001603CF">
        <w:rPr>
          <w:lang w:val="en-US"/>
        </w:rPr>
        <w:t>. Ozone is toxic and</w:t>
      </w:r>
      <w:r w:rsidR="00F45BBF" w:rsidRPr="001603CF">
        <w:rPr>
          <w:lang w:val="en-US"/>
        </w:rPr>
        <w:t xml:space="preserve"> a</w:t>
      </w:r>
      <w:r w:rsidRPr="001603CF">
        <w:rPr>
          <w:lang w:val="en-US"/>
        </w:rPr>
        <w:t xml:space="preserve"> strong oxidizer. All experiments should be carried out under a fume hood in the presence of a fully qualified ozone detector. For </w:t>
      </w:r>
      <w:r w:rsidR="004F0DBC" w:rsidRPr="001603CF">
        <w:rPr>
          <w:lang w:val="en-US"/>
        </w:rPr>
        <w:t xml:space="preserve">additional </w:t>
      </w:r>
      <w:r w:rsidRPr="001603CF">
        <w:rPr>
          <w:lang w:val="en-US"/>
        </w:rPr>
        <w:t>safety, it is recommended that the operator possesses a portable personal ozone detector at all times during operations. Ozone can also form peroxides with various organic compounds;</w:t>
      </w:r>
      <w:r w:rsidR="00F45BBF" w:rsidRPr="001603CF">
        <w:rPr>
          <w:lang w:val="en-US"/>
        </w:rPr>
        <w:t xml:space="preserve"> </w:t>
      </w:r>
      <w:r w:rsidR="009C0688" w:rsidRPr="001603CF">
        <w:rPr>
          <w:lang w:val="en-US"/>
        </w:rPr>
        <w:t>therefore,</w:t>
      </w:r>
      <w:r w:rsidRPr="001603CF">
        <w:rPr>
          <w:lang w:val="en-US"/>
        </w:rPr>
        <w:t xml:space="preserve"> it is recommended to regularly use p</w:t>
      </w:r>
      <w:r w:rsidRPr="001603CF">
        <w:rPr>
          <w:rFonts w:eastAsia="Times New Roman"/>
          <w:lang w:val="en-US"/>
        </w:rPr>
        <w:t xml:space="preserve">eroxide test strips on reactor effluents before disposal. Ozone decomposes </w:t>
      </w:r>
      <w:r w:rsidR="00F45BBF" w:rsidRPr="001603CF">
        <w:rPr>
          <w:rFonts w:eastAsia="Times New Roman"/>
          <w:lang w:val="en-US"/>
        </w:rPr>
        <w:t xml:space="preserve">resulting in </w:t>
      </w:r>
      <w:r w:rsidRPr="001603CF">
        <w:rPr>
          <w:rFonts w:eastAsia="Times New Roman"/>
          <w:lang w:val="en-US"/>
        </w:rPr>
        <w:t>the formation of oxygen</w:t>
      </w:r>
      <w:r w:rsidR="00F45BBF" w:rsidRPr="001603CF">
        <w:rPr>
          <w:rFonts w:eastAsia="Times New Roman"/>
          <w:lang w:val="en-US"/>
        </w:rPr>
        <w:t xml:space="preserve"> and</w:t>
      </w:r>
      <w:r w:rsidRPr="001603CF">
        <w:rPr>
          <w:rFonts w:eastAsia="Times New Roman"/>
          <w:lang w:val="en-US"/>
        </w:rPr>
        <w:t xml:space="preserve"> therefore potentially forming </w:t>
      </w:r>
      <w:r w:rsidR="00A13254" w:rsidRPr="001603CF">
        <w:rPr>
          <w:rFonts w:eastAsia="Times New Roman"/>
          <w:lang w:val="en-US"/>
        </w:rPr>
        <w:t xml:space="preserve">a </w:t>
      </w:r>
      <w:r w:rsidRPr="001603CF">
        <w:rPr>
          <w:rFonts w:eastAsia="Times New Roman"/>
          <w:lang w:val="en-US"/>
        </w:rPr>
        <w:t xml:space="preserve">flammable oxygen/solvent mixture. </w:t>
      </w:r>
      <w:r w:rsidRPr="001603CF">
        <w:rPr>
          <w:lang w:val="en-US"/>
        </w:rPr>
        <w:t>To mitigate this risk, it is strongly recommended to degas and dilute the reactor effluent with a continuous stream of nitrogen.</w:t>
      </w:r>
      <w:r w:rsidRPr="001603CF">
        <w:rPr>
          <w:rFonts w:eastAsia="Times New Roman"/>
          <w:lang w:val="en-US"/>
        </w:rPr>
        <w:t xml:space="preserve"> Additional details on the safety measures are detailed in the Supporting Information (Section </w:t>
      </w:r>
      <w:r w:rsidR="004209E9" w:rsidRPr="001603CF">
        <w:rPr>
          <w:rFonts w:eastAsia="Times New Roman"/>
          <w:lang w:val="en-US"/>
        </w:rPr>
        <w:t>4</w:t>
      </w:r>
      <w:r w:rsidRPr="001603CF">
        <w:rPr>
          <w:rFonts w:eastAsia="Times New Roman"/>
          <w:lang w:val="en-US"/>
        </w:rPr>
        <w:t xml:space="preserve">). </w:t>
      </w:r>
      <w:r w:rsidRPr="001603CF">
        <w:rPr>
          <w:lang w:val="en-US"/>
        </w:rPr>
        <w:t>The reader</w:t>
      </w:r>
      <w:r w:rsidR="004F0DBC" w:rsidRPr="001603CF">
        <w:rPr>
          <w:lang w:val="en-US"/>
        </w:rPr>
        <w:t>s</w:t>
      </w:r>
      <w:r w:rsidRPr="001603CF">
        <w:rPr>
          <w:lang w:val="en-US"/>
        </w:rPr>
        <w:t xml:space="preserve"> should become aware of legal restrictions in their country on the permittance to study </w:t>
      </w:r>
      <w:r w:rsidRPr="001603CF">
        <w:rPr>
          <w:b/>
          <w:bCs/>
          <w:lang w:val="en-US"/>
        </w:rPr>
        <w:t>HD</w:t>
      </w:r>
      <w:r w:rsidRPr="001603CF">
        <w:rPr>
          <w:lang w:val="en-US"/>
        </w:rPr>
        <w:t xml:space="preserve"> or any related </w:t>
      </w:r>
      <w:r w:rsidR="00F45BBF" w:rsidRPr="001603CF">
        <w:rPr>
          <w:lang w:val="en-US"/>
        </w:rPr>
        <w:t>analogs</w:t>
      </w:r>
      <w:r w:rsidRPr="001603CF">
        <w:rPr>
          <w:lang w:val="en-US"/>
        </w:rPr>
        <w:t xml:space="preserve"> of chemical warfare agents before possessing them in the lab.</w:t>
      </w:r>
    </w:p>
    <w:p w14:paraId="30EF12B7" w14:textId="0143F972" w:rsidR="00DF3A0F" w:rsidRPr="001603CF" w:rsidRDefault="007D3397">
      <w:pPr>
        <w:pStyle w:val="RSCB07BHeadingSub-Section-standalone"/>
        <w:spacing w:after="0"/>
        <w:rPr>
          <w:lang w:val="en-US"/>
        </w:rPr>
      </w:pPr>
      <w:r w:rsidRPr="001603CF">
        <w:rPr>
          <w:lang w:val="en-US"/>
        </w:rPr>
        <w:t>Optimized conditions for the oxidative neutralization of CEES</w:t>
      </w:r>
      <w:r w:rsidR="009C0688" w:rsidRPr="001603CF">
        <w:rPr>
          <w:lang w:val="en-US"/>
        </w:rPr>
        <w:t xml:space="preserve"> (0.5 M)</w:t>
      </w:r>
    </w:p>
    <w:p w14:paraId="4FFCAE91" w14:textId="03D9735E" w:rsidR="00FF53DC" w:rsidRPr="001603CF" w:rsidRDefault="009C22A9" w:rsidP="00FF53DC">
      <w:pPr>
        <w:pStyle w:val="RSCB07BHeadingSub-Section-standalone"/>
        <w:jc w:val="both"/>
        <w:rPr>
          <w:b w:val="0"/>
          <w:lang w:val="en-US"/>
        </w:rPr>
      </w:pPr>
      <w:r w:rsidRPr="001603CF">
        <w:rPr>
          <w:b w:val="0"/>
          <w:lang w:val="en-US"/>
        </w:rPr>
        <w:t>Lab scale m</w:t>
      </w:r>
      <w:r w:rsidRPr="001603CF">
        <w:rPr>
          <w:rStyle w:val="RSCB02ArticleTextChar"/>
          <w:b w:val="0"/>
          <w:lang w:val="en-US"/>
        </w:rPr>
        <w:t>esofluidic experiments were carried out in a Corning® Advanced-Flow™ LowFlow Reactor (0.5 mL internal volume glass fluidic modules) connected to a Corning Ozone generator. Liquid feeds were handled with syringe or piston pumps (Knauer – Azura P4.1S for the</w:t>
      </w:r>
      <w:r w:rsidR="009C0688" w:rsidRPr="001603CF">
        <w:rPr>
          <w:rStyle w:val="RSCB02ArticleTextChar"/>
          <w:b w:val="0"/>
          <w:lang w:val="en-US"/>
        </w:rPr>
        <w:t xml:space="preserve"> </w:t>
      </w:r>
      <w:r w:rsidRPr="001603CF">
        <w:rPr>
          <w:rStyle w:val="RSCB02ArticleTextChar"/>
          <w:b w:val="0"/>
          <w:lang w:val="en-US"/>
        </w:rPr>
        <w:t xml:space="preserve">feed solution </w:t>
      </w:r>
      <w:r w:rsidR="009C0688" w:rsidRPr="001603CF">
        <w:rPr>
          <w:rStyle w:val="RSCB02ArticleTextChar"/>
          <w:b w:val="0"/>
          <w:lang w:val="en-US"/>
        </w:rPr>
        <w:t>A containing the sulfide</w:t>
      </w:r>
      <w:r w:rsidRPr="001603CF">
        <w:rPr>
          <w:rStyle w:val="RSCB02ArticleTextChar"/>
          <w:b w:val="0"/>
          <w:lang w:val="en-US"/>
        </w:rPr>
        <w:t xml:space="preserve">; HiTec Zang SyrDos™ 2 XLP for </w:t>
      </w:r>
      <w:r w:rsidR="009C0688" w:rsidRPr="001603CF">
        <w:rPr>
          <w:rStyle w:val="RSCB02ArticleTextChar"/>
          <w:b w:val="0"/>
          <w:lang w:val="en-US"/>
        </w:rPr>
        <w:t xml:space="preserve">feed B containing the quench </w:t>
      </w:r>
      <w:r w:rsidRPr="001603CF">
        <w:rPr>
          <w:rStyle w:val="RSCB02ArticleTextChar"/>
          <w:b w:val="0"/>
          <w:lang w:val="en-US"/>
        </w:rPr>
        <w:t>solution). Feed and collection lines consisted of PFA tubing (1/8” o.d.) with PFA or</w:t>
      </w:r>
      <w:r w:rsidR="00EA7273" w:rsidRPr="001603CF">
        <w:rPr>
          <w:rStyle w:val="RSCB02ArticleTextChar"/>
          <w:b w:val="0"/>
          <w:lang w:val="en-US"/>
        </w:rPr>
        <w:t xml:space="preserve"> stainless steel</w:t>
      </w:r>
      <w:r w:rsidRPr="001603CF">
        <w:rPr>
          <w:rStyle w:val="RSCB02ArticleTextChar"/>
          <w:b w:val="0"/>
          <w:lang w:val="en-US"/>
        </w:rPr>
        <w:t xml:space="preserve"> </w:t>
      </w:r>
      <w:r w:rsidR="00EA7273" w:rsidRPr="001603CF">
        <w:rPr>
          <w:rStyle w:val="RSCB02ArticleTextChar"/>
          <w:b w:val="0"/>
          <w:lang w:val="en-US"/>
        </w:rPr>
        <w:t>(</w:t>
      </w:r>
      <w:r w:rsidRPr="001603CF">
        <w:rPr>
          <w:rStyle w:val="RSCB02ArticleTextChar"/>
          <w:b w:val="0"/>
          <w:lang w:val="en-US"/>
        </w:rPr>
        <w:t>SS</w:t>
      </w:r>
      <w:r w:rsidR="00EA7273" w:rsidRPr="001603CF">
        <w:rPr>
          <w:rStyle w:val="RSCB02ArticleTextChar"/>
          <w:b w:val="0"/>
          <w:lang w:val="en-US"/>
        </w:rPr>
        <w:t>)</w:t>
      </w:r>
      <w:r w:rsidRPr="001603CF">
        <w:rPr>
          <w:rStyle w:val="RSCB02ArticleTextChar"/>
          <w:b w:val="0"/>
          <w:lang w:val="en-US"/>
        </w:rPr>
        <w:t xml:space="preserve"> Swagelok connectors and ferrules. The process temperature was regulated with a LAUDA PROLINE RP 845 thermostat. The downstream pressure was set at </w:t>
      </w:r>
      <w:r w:rsidR="00CF1DCB" w:rsidRPr="001603CF">
        <w:rPr>
          <w:rStyle w:val="RSCB02ArticleTextChar"/>
          <w:b w:val="0"/>
          <w:lang w:val="en-US"/>
        </w:rPr>
        <w:t>10</w:t>
      </w:r>
      <w:r w:rsidR="00A5699A" w:rsidRPr="001603CF">
        <w:rPr>
          <w:rStyle w:val="RSCB02ArticleTextChar"/>
          <w:b w:val="0"/>
          <w:lang w:val="en-US"/>
        </w:rPr>
        <w:t xml:space="preserve"> </w:t>
      </w:r>
      <w:r w:rsidRPr="001603CF">
        <w:rPr>
          <w:rStyle w:val="RSCB02ArticleTextChar"/>
          <w:b w:val="0"/>
          <w:lang w:val="en-US"/>
        </w:rPr>
        <w:t xml:space="preserve">bar (Zaiput BPR-10). The reactor setup was thoroughly flushed with </w:t>
      </w:r>
      <w:r w:rsidR="00E71219" w:rsidRPr="001603CF">
        <w:rPr>
          <w:rStyle w:val="RSCB02ArticleTextChar"/>
          <w:b w:val="0"/>
          <w:lang w:val="en-US"/>
        </w:rPr>
        <w:t>n</w:t>
      </w:r>
      <w:r w:rsidRPr="001603CF">
        <w:rPr>
          <w:rStyle w:val="RSCB02ArticleTextChar"/>
          <w:b w:val="0"/>
          <w:lang w:val="en-US"/>
        </w:rPr>
        <w:t>itrogen, and then with 1:1 EtOH/H</w:t>
      </w:r>
      <w:r w:rsidRPr="001603CF">
        <w:rPr>
          <w:rStyle w:val="RSCB02ArticleTextChar"/>
          <w:b w:val="0"/>
          <w:vertAlign w:val="subscript"/>
          <w:lang w:val="en-US"/>
        </w:rPr>
        <w:t>2</w:t>
      </w:r>
      <w:r w:rsidRPr="001603CF">
        <w:rPr>
          <w:rStyle w:val="RSCB02ArticleTextChar"/>
          <w:b w:val="0"/>
          <w:lang w:val="en-US"/>
        </w:rPr>
        <w:t>O mixture for 5 min</w:t>
      </w:r>
      <w:r w:rsidR="00A13254" w:rsidRPr="001603CF">
        <w:rPr>
          <w:rStyle w:val="RSCB02ArticleTextChar"/>
          <w:b w:val="0"/>
          <w:lang w:val="en-US"/>
        </w:rPr>
        <w:t xml:space="preserve">. </w:t>
      </w:r>
      <w:r w:rsidRPr="001603CF">
        <w:rPr>
          <w:rStyle w:val="RSCB02ArticleTextChar"/>
          <w:b w:val="0"/>
          <w:lang w:val="en-US"/>
        </w:rPr>
        <w:t>The pump handling feed solution B (0.</w:t>
      </w:r>
      <w:r w:rsidR="003A0CD2" w:rsidRPr="001603CF">
        <w:rPr>
          <w:rStyle w:val="RSCB02ArticleTextChar"/>
          <w:b w:val="0"/>
          <w:lang w:val="en-US"/>
        </w:rPr>
        <w:t>5</w:t>
      </w:r>
      <w:r w:rsidRPr="001603CF">
        <w:rPr>
          <w:rStyle w:val="RSCB02ArticleTextChar"/>
          <w:b w:val="0"/>
          <w:lang w:val="en-US"/>
        </w:rPr>
        <w:t xml:space="preserve"> M sodium thiosulfate quench solution</w:t>
      </w:r>
      <w:r w:rsidR="00D90813" w:rsidRPr="001603CF">
        <w:rPr>
          <w:rStyle w:val="RSCB02ArticleTextChar"/>
          <w:b w:val="0"/>
          <w:lang w:val="en-US"/>
        </w:rPr>
        <w:t xml:space="preserve"> in </w:t>
      </w:r>
      <w:r w:rsidR="00D90813" w:rsidRPr="001603CF">
        <w:rPr>
          <w:rFonts w:cstheme="minorHAnsi"/>
          <w:b w:val="0"/>
          <w:lang w:val="en-US"/>
        </w:rPr>
        <w:t>9:1 (</w:t>
      </w:r>
      <w:r w:rsidR="00D90813" w:rsidRPr="001603CF">
        <w:rPr>
          <w:rFonts w:cstheme="minorHAnsi"/>
          <w:b w:val="0"/>
          <w:i/>
          <w:iCs/>
          <w:lang w:val="en-US"/>
        </w:rPr>
        <w:t>v:v</w:t>
      </w:r>
      <w:r w:rsidR="00D90813" w:rsidRPr="001603CF">
        <w:rPr>
          <w:rFonts w:cstheme="minorHAnsi"/>
          <w:b w:val="0"/>
          <w:lang w:val="en-US"/>
        </w:rPr>
        <w:t xml:space="preserve">) water/ethanol </w:t>
      </w:r>
      <w:r w:rsidR="00D90813" w:rsidRPr="001603CF">
        <w:rPr>
          <w:rFonts w:cstheme="minorHAnsi"/>
          <w:b w:val="0"/>
          <w:szCs w:val="18"/>
          <w:lang w:val="en-US"/>
        </w:rPr>
        <w:t>mixture</w:t>
      </w:r>
      <w:r w:rsidRPr="001603CF">
        <w:rPr>
          <w:rStyle w:val="RSCB02ArticleTextChar"/>
          <w:b w:val="0"/>
          <w:lang w:val="en-US"/>
        </w:rPr>
        <w:t xml:space="preserve">) was set to </w:t>
      </w:r>
      <w:r w:rsidR="00F37D92" w:rsidRPr="001603CF">
        <w:rPr>
          <w:rStyle w:val="RSCB02ArticleTextChar"/>
          <w:b w:val="0"/>
          <w:lang w:val="en-US"/>
        </w:rPr>
        <w:t>3.</w:t>
      </w:r>
      <w:r w:rsidR="003A0CD2" w:rsidRPr="001603CF">
        <w:rPr>
          <w:rStyle w:val="RSCB02ArticleTextChar"/>
          <w:b w:val="0"/>
          <w:lang w:val="en-US"/>
        </w:rPr>
        <w:t>51</w:t>
      </w:r>
      <w:r w:rsidRPr="001603CF">
        <w:rPr>
          <w:rStyle w:val="RSCB02ArticleTextChar"/>
          <w:b w:val="0"/>
          <w:lang w:val="en-US"/>
        </w:rPr>
        <w:t xml:space="preserve"> mL min</w:t>
      </w:r>
      <w:r w:rsidRPr="001603CF">
        <w:rPr>
          <w:rStyle w:val="RSCB02ArticleTextChar"/>
          <w:b w:val="0"/>
          <w:vertAlign w:val="superscript"/>
          <w:lang w:val="en-US"/>
        </w:rPr>
        <w:t>-1</w:t>
      </w:r>
      <w:r w:rsidRPr="001603CF">
        <w:rPr>
          <w:rStyle w:val="RSCB02ArticleTextChar"/>
          <w:b w:val="0"/>
          <w:lang w:val="en-US"/>
        </w:rPr>
        <w:t xml:space="preserve"> </w:t>
      </w:r>
      <w:r w:rsidR="008E7D82" w:rsidRPr="001603CF">
        <w:rPr>
          <w:rStyle w:val="RSCB02ArticleTextChar"/>
          <w:b w:val="0"/>
          <w:lang w:val="en-US"/>
        </w:rPr>
        <w:t xml:space="preserve">and </w:t>
      </w:r>
      <w:r w:rsidRPr="001603CF">
        <w:rPr>
          <w:rStyle w:val="RSCB02ArticleTextChar"/>
          <w:b w:val="0"/>
          <w:lang w:val="en-US"/>
        </w:rPr>
        <w:t>the pump handlin</w:t>
      </w:r>
      <w:r w:rsidR="004A0586" w:rsidRPr="001603CF">
        <w:rPr>
          <w:rStyle w:val="RSCB02ArticleTextChar"/>
          <w:b w:val="0"/>
          <w:lang w:val="en-US"/>
        </w:rPr>
        <w:t>g</w:t>
      </w:r>
      <w:r w:rsidRPr="001603CF">
        <w:rPr>
          <w:rStyle w:val="RSCB02ArticleTextChar"/>
          <w:b w:val="0"/>
          <w:lang w:val="en-US"/>
        </w:rPr>
        <w:t xml:space="preserve"> feed solution A (0.5 M </w:t>
      </w:r>
      <w:r w:rsidRPr="001603CF">
        <w:rPr>
          <w:szCs w:val="18"/>
          <w:lang w:val="en-US"/>
        </w:rPr>
        <w:t>CEES</w:t>
      </w:r>
      <w:r w:rsidRPr="001603CF">
        <w:rPr>
          <w:b w:val="0"/>
          <w:szCs w:val="18"/>
          <w:lang w:val="en-US"/>
        </w:rPr>
        <w:t xml:space="preserve"> in EtOH) was set to </w:t>
      </w:r>
      <w:r w:rsidR="00DC01B8" w:rsidRPr="001603CF">
        <w:rPr>
          <w:rStyle w:val="RSCB02ArticleTextChar"/>
          <w:b w:val="0"/>
          <w:lang w:val="en-US"/>
        </w:rPr>
        <w:t>1.7</w:t>
      </w:r>
      <w:r w:rsidR="003A0CD2" w:rsidRPr="001603CF">
        <w:rPr>
          <w:rStyle w:val="RSCB02ArticleTextChar"/>
          <w:b w:val="0"/>
          <w:lang w:val="en-US"/>
        </w:rPr>
        <w:t>6</w:t>
      </w:r>
      <w:r w:rsidRPr="001603CF">
        <w:rPr>
          <w:rStyle w:val="RSCB02ArticleTextChar"/>
          <w:b w:val="0"/>
          <w:lang w:val="en-US"/>
        </w:rPr>
        <w:t xml:space="preserve"> mL min</w:t>
      </w:r>
      <w:r w:rsidRPr="001603CF">
        <w:rPr>
          <w:rStyle w:val="RSCB02ArticleTextChar"/>
          <w:b w:val="0"/>
          <w:vertAlign w:val="superscript"/>
          <w:lang w:val="en-US"/>
        </w:rPr>
        <w:t>-1</w:t>
      </w:r>
      <w:r w:rsidRPr="001603CF">
        <w:rPr>
          <w:b w:val="0"/>
          <w:szCs w:val="18"/>
          <w:lang w:val="en-US"/>
        </w:rPr>
        <w:t xml:space="preserve">. </w:t>
      </w:r>
      <w:r w:rsidR="008E7D82" w:rsidRPr="001603CF">
        <w:rPr>
          <w:rStyle w:val="RSCB02ArticleTextChar"/>
          <w:b w:val="0"/>
          <w:lang w:val="en-US"/>
        </w:rPr>
        <w:t xml:space="preserve">Lastly, the line feeding the reactor with ozone </w:t>
      </w:r>
      <w:r w:rsidR="008E7D82" w:rsidRPr="001603CF">
        <w:rPr>
          <w:b w:val="0"/>
          <w:szCs w:val="18"/>
          <w:lang w:val="en-US"/>
        </w:rPr>
        <w:t>(282 mL</w:t>
      </w:r>
      <w:r w:rsidR="008E7D82" w:rsidRPr="001603CF">
        <w:rPr>
          <w:b w:val="0"/>
          <w:szCs w:val="18"/>
          <w:vertAlign w:val="subscript"/>
          <w:lang w:val="en-US"/>
        </w:rPr>
        <w:t>N</w:t>
      </w:r>
      <w:r w:rsidR="008E7D82" w:rsidRPr="001603CF">
        <w:rPr>
          <w:b w:val="0"/>
          <w:szCs w:val="18"/>
          <w:lang w:val="en-US"/>
        </w:rPr>
        <w:t xml:space="preserve"> min</w:t>
      </w:r>
      <w:r w:rsidR="008E7D82" w:rsidRPr="001603CF">
        <w:rPr>
          <w:b w:val="0"/>
          <w:szCs w:val="18"/>
          <w:vertAlign w:val="superscript"/>
          <w:lang w:val="en-US"/>
        </w:rPr>
        <w:t>-1</w:t>
      </w:r>
      <w:r w:rsidR="008E7D82" w:rsidRPr="001603CF">
        <w:rPr>
          <w:b w:val="0"/>
          <w:szCs w:val="18"/>
          <w:lang w:val="en-US"/>
        </w:rPr>
        <w:t xml:space="preserve">) was initiated. </w:t>
      </w:r>
      <w:r w:rsidRPr="001603CF">
        <w:rPr>
          <w:szCs w:val="18"/>
          <w:lang w:val="en-US"/>
        </w:rPr>
        <w:t>CEES</w:t>
      </w:r>
      <w:r w:rsidRPr="001603CF">
        <w:rPr>
          <w:b w:val="0"/>
          <w:szCs w:val="18"/>
          <w:lang w:val="en-US"/>
        </w:rPr>
        <w:t xml:space="preserve"> was reacted with ozone at </w:t>
      </w:r>
      <w:r w:rsidR="00046DD1" w:rsidRPr="001603CF">
        <w:rPr>
          <w:b w:val="0"/>
          <w:szCs w:val="18"/>
          <w:lang w:val="en-US"/>
        </w:rPr>
        <w:t>10</w:t>
      </w:r>
      <w:r w:rsidRPr="001603CF">
        <w:rPr>
          <w:b w:val="0"/>
          <w:szCs w:val="18"/>
          <w:lang w:val="en-US"/>
        </w:rPr>
        <w:t xml:space="preserve"> °C for a residence time of 1 s. Samples were collected at steady state</w:t>
      </w:r>
      <w:r w:rsidRPr="001603CF">
        <w:rPr>
          <w:b w:val="0"/>
          <w:lang w:val="en-US"/>
        </w:rPr>
        <w:t xml:space="preserve">. </w:t>
      </w:r>
      <w:r w:rsidR="008E7D82" w:rsidRPr="001603CF">
        <w:rPr>
          <w:b w:val="0"/>
          <w:lang w:val="en-US"/>
        </w:rPr>
        <w:t xml:space="preserve">Note that </w:t>
      </w:r>
      <w:r w:rsidR="008E7D82" w:rsidRPr="001603CF">
        <w:rPr>
          <w:b w:val="0"/>
          <w:szCs w:val="18"/>
          <w:lang w:val="en-US"/>
        </w:rPr>
        <w:t xml:space="preserve">the selection of a </w:t>
      </w:r>
      <w:r w:rsidR="008E7D82" w:rsidRPr="001603CF">
        <w:rPr>
          <w:rFonts w:cstheme="minorHAnsi"/>
          <w:b w:val="0"/>
          <w:lang w:val="en-US"/>
        </w:rPr>
        <w:t>9:1 (</w:t>
      </w:r>
      <w:r w:rsidR="008E7D82" w:rsidRPr="001603CF">
        <w:rPr>
          <w:rFonts w:cstheme="minorHAnsi"/>
          <w:b w:val="0"/>
          <w:i/>
          <w:iCs/>
          <w:lang w:val="en-US"/>
        </w:rPr>
        <w:t>v:v</w:t>
      </w:r>
      <w:r w:rsidR="008E7D82" w:rsidRPr="001603CF">
        <w:rPr>
          <w:rFonts w:cstheme="minorHAnsi"/>
          <w:b w:val="0"/>
          <w:lang w:val="en-US"/>
        </w:rPr>
        <w:t xml:space="preserve">) water/ethanol </w:t>
      </w:r>
      <w:r w:rsidR="008E7D82" w:rsidRPr="001603CF">
        <w:rPr>
          <w:rFonts w:cstheme="minorHAnsi"/>
          <w:b w:val="0"/>
          <w:szCs w:val="18"/>
          <w:lang w:val="en-US"/>
        </w:rPr>
        <w:t>mixture is critical to avoid extensive precipitation of inorganic salts upon quenching.</w:t>
      </w:r>
      <w:r w:rsidR="00E45131" w:rsidRPr="001603CF">
        <w:rPr>
          <w:rFonts w:cstheme="minorHAnsi"/>
          <w:b w:val="0"/>
          <w:szCs w:val="18"/>
          <w:lang w:val="en-US"/>
        </w:rPr>
        <w:t xml:space="preserve"> </w:t>
      </w:r>
      <w:r w:rsidR="000D6D23" w:rsidRPr="001603CF">
        <w:rPr>
          <w:b w:val="0"/>
          <w:lang w:val="en-US"/>
        </w:rPr>
        <w:t xml:space="preserve">After </w:t>
      </w:r>
      <w:r w:rsidR="004C0E9C" w:rsidRPr="001603CF">
        <w:rPr>
          <w:b w:val="0"/>
          <w:lang w:val="en-US"/>
        </w:rPr>
        <w:t xml:space="preserve">each run, the ozone gas line </w:t>
      </w:r>
      <w:r w:rsidR="004C0E9C" w:rsidRPr="001603CF">
        <w:rPr>
          <w:b w:val="0"/>
          <w:lang w:val="en-US"/>
        </w:rPr>
        <w:t>was redirected to the vent</w:t>
      </w:r>
      <w:r w:rsidR="00B36692" w:rsidRPr="001603CF">
        <w:rPr>
          <w:b w:val="0"/>
          <w:lang w:val="en-US"/>
        </w:rPr>
        <w:t>,</w:t>
      </w:r>
      <w:r w:rsidR="004C0E9C" w:rsidRPr="001603CF">
        <w:rPr>
          <w:b w:val="0"/>
          <w:lang w:val="en-US"/>
        </w:rPr>
        <w:t xml:space="preserve"> and the generator and lines were flushed with nitrogen. </w:t>
      </w:r>
    </w:p>
    <w:p w14:paraId="4DAD64FE" w14:textId="3A313466" w:rsidR="00DF3A0F" w:rsidRPr="001603CF" w:rsidRDefault="009C22A9">
      <w:pPr>
        <w:pStyle w:val="RSCB04AHeadingSection"/>
        <w:rPr>
          <w:lang w:val="en-US"/>
        </w:rPr>
      </w:pPr>
      <w:r w:rsidRPr="001603CF">
        <w:rPr>
          <w:lang w:val="en-US"/>
        </w:rPr>
        <w:t>R</w:t>
      </w:r>
      <w:r w:rsidR="00DF3A0F" w:rsidRPr="001603CF">
        <w:rPr>
          <w:lang w:val="en-US"/>
        </w:rPr>
        <w:t>esults and Discussion</w:t>
      </w:r>
    </w:p>
    <w:p w14:paraId="7AEA8754" w14:textId="717A606D" w:rsidR="007129D1" w:rsidRPr="001603CF" w:rsidRDefault="00D430D8">
      <w:pPr>
        <w:pStyle w:val="RSCB06BHeadingSub-Section"/>
        <w:rPr>
          <w:lang w:val="en-US"/>
        </w:rPr>
      </w:pPr>
      <w:r w:rsidRPr="001603CF">
        <w:rPr>
          <w:lang w:val="en-US"/>
        </w:rPr>
        <w:t>Computational design</w:t>
      </w:r>
    </w:p>
    <w:p w14:paraId="642D311A" w14:textId="448040F7" w:rsidR="00E37D8D" w:rsidRPr="001603CF" w:rsidRDefault="00985B96">
      <w:pPr>
        <w:pStyle w:val="RSCB02ArticleText"/>
        <w:rPr>
          <w:lang w:val="en-US"/>
        </w:rPr>
      </w:pPr>
      <w:r w:rsidRPr="001603CF">
        <w:rPr>
          <w:lang w:val="en-US"/>
        </w:rPr>
        <w:t xml:space="preserve">The access to </w:t>
      </w:r>
      <w:r w:rsidRPr="001603CF">
        <w:rPr>
          <w:b/>
          <w:lang w:val="en-US"/>
        </w:rPr>
        <w:t xml:space="preserve">HD </w:t>
      </w:r>
      <w:r w:rsidRPr="001603CF">
        <w:rPr>
          <w:lang w:val="en-US"/>
        </w:rPr>
        <w:t xml:space="preserve">is restricted to very few labs worldwide with military clearance. While such restriction is perfectly understandable given all the above, it is clearly a main limitation when it comes to the development of actual </w:t>
      </w:r>
      <w:r w:rsidRPr="001603CF">
        <w:rPr>
          <w:b/>
          <w:lang w:val="en-US"/>
        </w:rPr>
        <w:t>HD</w:t>
      </w:r>
      <w:r w:rsidRPr="001603CF">
        <w:rPr>
          <w:lang w:val="en-US"/>
        </w:rPr>
        <w:t xml:space="preserve"> neutralization protocols. </w:t>
      </w:r>
      <w:r w:rsidR="00663265" w:rsidRPr="001603CF">
        <w:rPr>
          <w:lang w:val="en-US"/>
        </w:rPr>
        <w:t>S</w:t>
      </w:r>
      <w:r w:rsidRPr="001603CF">
        <w:rPr>
          <w:lang w:val="en-US"/>
        </w:rPr>
        <w:t xml:space="preserve">afety </w:t>
      </w:r>
      <w:r w:rsidR="00806ECA" w:rsidRPr="001603CF">
        <w:rPr>
          <w:lang w:val="en-US"/>
        </w:rPr>
        <w:t>concerns</w:t>
      </w:r>
      <w:r w:rsidR="00663265" w:rsidRPr="001603CF">
        <w:rPr>
          <w:lang w:val="en-US"/>
        </w:rPr>
        <w:t xml:space="preserve"> </w:t>
      </w:r>
      <w:r w:rsidRPr="001603CF">
        <w:rPr>
          <w:lang w:val="en-US"/>
        </w:rPr>
        <w:t>are enough to trigger the search for alternative, low</w:t>
      </w:r>
      <w:r w:rsidR="00183A47" w:rsidRPr="001603CF">
        <w:rPr>
          <w:lang w:val="en-US"/>
        </w:rPr>
        <w:t>-</w:t>
      </w:r>
      <w:r w:rsidRPr="001603CF">
        <w:rPr>
          <w:lang w:val="en-US"/>
        </w:rPr>
        <w:t xml:space="preserve">toxicity structures, yet able to provide relevant chemical information. There </w:t>
      </w:r>
      <w:r w:rsidR="00183A47" w:rsidRPr="001603CF">
        <w:rPr>
          <w:lang w:val="en-US"/>
        </w:rPr>
        <w:t xml:space="preserve">is </w:t>
      </w:r>
      <w:r w:rsidRPr="001603CF">
        <w:rPr>
          <w:lang w:val="en-US"/>
        </w:rPr>
        <w:t xml:space="preserve">a wide range of </w:t>
      </w:r>
      <w:r w:rsidR="00663265" w:rsidRPr="001603CF">
        <w:rPr>
          <w:lang w:val="en-US"/>
        </w:rPr>
        <w:t xml:space="preserve">commercially available </w:t>
      </w:r>
      <w:r w:rsidRPr="001603CF">
        <w:rPr>
          <w:lang w:val="en-US"/>
        </w:rPr>
        <w:t xml:space="preserve">thioethers, and among them, both </w:t>
      </w:r>
      <w:r w:rsidRPr="001603CF">
        <w:rPr>
          <w:b/>
          <w:lang w:val="en-US"/>
        </w:rPr>
        <w:t>CEPS</w:t>
      </w:r>
      <w:r w:rsidRPr="001603CF">
        <w:rPr>
          <w:lang w:val="en-US"/>
        </w:rPr>
        <w:t xml:space="preserve"> and </w:t>
      </w:r>
      <w:r w:rsidRPr="001603CF">
        <w:rPr>
          <w:b/>
          <w:lang w:val="en-US"/>
        </w:rPr>
        <w:t>CEES</w:t>
      </w:r>
      <w:r w:rsidRPr="001603CF">
        <w:rPr>
          <w:lang w:val="en-US"/>
        </w:rPr>
        <w:t xml:space="preserve"> are commonly used </w:t>
      </w:r>
      <w:r w:rsidRPr="001603CF">
        <w:rPr>
          <w:b/>
          <w:lang w:val="en-US"/>
        </w:rPr>
        <w:t>HD</w:t>
      </w:r>
      <w:r w:rsidRPr="001603CF">
        <w:rPr>
          <w:lang w:val="en-US"/>
        </w:rPr>
        <w:t xml:space="preserve"> simulants </w:t>
      </w:r>
      <w:r w:rsidR="00663265" w:rsidRPr="001603CF">
        <w:rPr>
          <w:lang w:val="en-US"/>
        </w:rPr>
        <w:t>due to their</w:t>
      </w:r>
      <w:r w:rsidRPr="001603CF">
        <w:rPr>
          <w:lang w:val="en-US"/>
        </w:rPr>
        <w:t xml:space="preserve"> structural resemblance.</w:t>
      </w:r>
      <w:r w:rsidRPr="001603CF">
        <w:rPr>
          <w:b/>
          <w:lang w:val="en-US"/>
        </w:rPr>
        <w:t xml:space="preserve"> </w:t>
      </w:r>
      <w:r w:rsidRPr="001603CF">
        <w:rPr>
          <w:lang w:val="en-US"/>
        </w:rPr>
        <w:t>However, both</w:t>
      </w:r>
      <w:r w:rsidR="009C6E7B" w:rsidRPr="001603CF">
        <w:rPr>
          <w:lang w:val="en-US"/>
        </w:rPr>
        <w:t xml:space="preserve"> compounds</w:t>
      </w:r>
      <w:r w:rsidRPr="001603CF">
        <w:rPr>
          <w:lang w:val="en-US"/>
        </w:rPr>
        <w:t xml:space="preserve"> are toxic and severe vesicants, </w:t>
      </w:r>
      <w:r w:rsidR="00663265" w:rsidRPr="001603CF">
        <w:rPr>
          <w:lang w:val="en-US"/>
        </w:rPr>
        <w:t xml:space="preserve">and </w:t>
      </w:r>
      <w:r w:rsidRPr="001603CF">
        <w:rPr>
          <w:lang w:val="en-US"/>
        </w:rPr>
        <w:t>the</w:t>
      </w:r>
      <w:r w:rsidR="00663265" w:rsidRPr="001603CF">
        <w:rPr>
          <w:lang w:val="en-US"/>
        </w:rPr>
        <w:t>ir</w:t>
      </w:r>
      <w:r w:rsidRPr="001603CF">
        <w:rPr>
          <w:lang w:val="en-US"/>
        </w:rPr>
        <w:t xml:space="preserve"> use should not be taken lightly for the development of neutralization processes. Other suitable </w:t>
      </w:r>
      <w:r w:rsidR="005B404A" w:rsidRPr="001603CF">
        <w:rPr>
          <w:lang w:val="en-US"/>
        </w:rPr>
        <w:t xml:space="preserve">commercially available </w:t>
      </w:r>
      <w:r w:rsidRPr="001603CF">
        <w:rPr>
          <w:lang w:val="en-US"/>
        </w:rPr>
        <w:t xml:space="preserve">thioethers may </w:t>
      </w:r>
      <w:r w:rsidR="005B404A" w:rsidRPr="001603CF">
        <w:rPr>
          <w:lang w:val="en-US"/>
        </w:rPr>
        <w:t>exist</w:t>
      </w:r>
      <w:r w:rsidRPr="001603CF">
        <w:rPr>
          <w:lang w:val="en-US"/>
        </w:rPr>
        <w:t xml:space="preserve">, </w:t>
      </w:r>
      <w:r w:rsidR="005B404A" w:rsidRPr="001603CF">
        <w:rPr>
          <w:lang w:val="en-US"/>
        </w:rPr>
        <w:t xml:space="preserve">however </w:t>
      </w:r>
      <w:r w:rsidRPr="001603CF">
        <w:rPr>
          <w:lang w:val="en-US"/>
        </w:rPr>
        <w:t xml:space="preserve">sufficient quantitative information is </w:t>
      </w:r>
      <w:r w:rsidR="005B404A" w:rsidRPr="001603CF">
        <w:rPr>
          <w:lang w:val="en-US"/>
        </w:rPr>
        <w:t xml:space="preserve">necessary </w:t>
      </w:r>
      <w:r w:rsidRPr="001603CF">
        <w:rPr>
          <w:lang w:val="en-US"/>
        </w:rPr>
        <w:t xml:space="preserve">to </w:t>
      </w:r>
      <w:r w:rsidR="005B404A" w:rsidRPr="001603CF">
        <w:rPr>
          <w:lang w:val="en-US"/>
        </w:rPr>
        <w:t>support</w:t>
      </w:r>
      <w:r w:rsidRPr="001603CF">
        <w:rPr>
          <w:lang w:val="en-US"/>
        </w:rPr>
        <w:t xml:space="preserve"> </w:t>
      </w:r>
      <w:r w:rsidR="005B404A" w:rsidRPr="001603CF">
        <w:rPr>
          <w:lang w:val="en-US"/>
        </w:rPr>
        <w:t xml:space="preserve">their use </w:t>
      </w:r>
      <w:r w:rsidRPr="001603CF">
        <w:rPr>
          <w:lang w:val="en-US"/>
        </w:rPr>
        <w:t xml:space="preserve">as potential simulants. In an ideal scenario, a low </w:t>
      </w:r>
      <w:r w:rsidR="00E37D8D" w:rsidRPr="001603CF">
        <w:rPr>
          <w:lang w:val="en-US"/>
        </w:rPr>
        <w:t xml:space="preserve">toxicity, widely available thioether would be used to develop new process conditions, prior to transposition to a closer </w:t>
      </w:r>
      <w:r w:rsidR="00E37D8D" w:rsidRPr="001603CF">
        <w:rPr>
          <w:b/>
          <w:lang w:val="en-US"/>
        </w:rPr>
        <w:t xml:space="preserve">HD </w:t>
      </w:r>
      <w:r w:rsidR="00E37D8D" w:rsidRPr="001603CF">
        <w:rPr>
          <w:lang w:val="en-US"/>
        </w:rPr>
        <w:t xml:space="preserve">simulant. </w:t>
      </w:r>
      <w:r w:rsidR="00E03F1E" w:rsidRPr="001603CF">
        <w:rPr>
          <w:lang w:val="en-US"/>
        </w:rPr>
        <w:t>A</w:t>
      </w:r>
      <w:r w:rsidR="00E37D8D" w:rsidRPr="001603CF">
        <w:rPr>
          <w:lang w:val="en-US"/>
        </w:rPr>
        <w:t xml:space="preserve"> quantitative metric to claim chemical analogy </w:t>
      </w:r>
      <w:r w:rsidR="00E03F1E" w:rsidRPr="001603CF">
        <w:rPr>
          <w:lang w:val="en-US"/>
        </w:rPr>
        <w:t xml:space="preserve">between such a thioether and </w:t>
      </w:r>
      <w:r w:rsidR="00E37D8D" w:rsidRPr="001603CF">
        <w:rPr>
          <w:b/>
          <w:lang w:val="en-US"/>
        </w:rPr>
        <w:t>HD</w:t>
      </w:r>
      <w:r w:rsidR="00E37D8D" w:rsidRPr="001603CF">
        <w:rPr>
          <w:lang w:val="en-US"/>
        </w:rPr>
        <w:t xml:space="preserve"> can be accessed </w:t>
      </w:r>
      <w:r w:rsidR="00E37D8D" w:rsidRPr="001603CF">
        <w:rPr>
          <w:i/>
          <w:lang w:val="en-US"/>
        </w:rPr>
        <w:t>in silico</w:t>
      </w:r>
      <w:r w:rsidR="00E37D8D" w:rsidRPr="001603CF">
        <w:rPr>
          <w:lang w:val="en-US"/>
        </w:rPr>
        <w:t xml:space="preserve">. The availability of the non-bonding </w:t>
      </w:r>
      <w:r w:rsidR="00E37D8D" w:rsidRPr="001603CF">
        <w:rPr>
          <w:i/>
          <w:lang w:val="en-US"/>
        </w:rPr>
        <w:t>n</w:t>
      </w:r>
      <w:r w:rsidR="00E37D8D" w:rsidRPr="001603CF">
        <w:rPr>
          <w:vertAlign w:val="subscript"/>
          <w:lang w:val="en-US"/>
        </w:rPr>
        <w:t>S</w:t>
      </w:r>
      <w:r w:rsidR="00E37D8D" w:rsidRPr="001603CF">
        <w:rPr>
          <w:lang w:val="en-US"/>
        </w:rPr>
        <w:t xml:space="preserve"> orbitals through stereoelectronic interactions has been already proposed by our lab as a first metric to rank the potential candidates,</w:t>
      </w:r>
      <w:r w:rsidR="0065052C" w:rsidRPr="001603CF">
        <w:rPr>
          <w:lang w:val="en-US"/>
        </w:rPr>
        <w:fldChar w:fldCharType="begin" w:fldLock="1"/>
      </w:r>
      <w:r w:rsidR="00864EF1" w:rsidRPr="001603CF">
        <w:rPr>
          <w:lang w:val="en-US"/>
        </w:rPr>
        <w:instrText>ADDIN CSL_CITATION {"citationItems":[{"id":"ITEM-1","itemData":{"DOI":"10.1039/d0gc01142h","ISSN":"1463-9262","abstract":" Intensified chemical neutralization of a chemical warfare agent simulant CEES with air and light under continuous flow conditions.  A low footprint, mobile, robust and frugal chemical neutralization technology is reported for the oxidative neutralization of a mustard gas simulant. It relies on the inherent properties of a highly engineered continuous flow setup and carefully optimized and simple, yet robust, experimental conditions. The neutralization protocol uses only non-toxic, widely available and cheap chemicals. The continuous flow setup integrates a singlet oxygen generator and exploits its oxidative power to neutralize 2-chloroethyl ethyl sulfide ( CEES ), the most common thioether mustard gas simulant. The flow reactor can be connected to either pressurized oxygen or air and handles CEES as a 1 M solution in EtOH containing a trace amount (0.06 mol%) of a non-toxic and widely available photosensitizer (Methylene Blue). Upon irradiation with visible light (orange or white light), total and highly selective neutralization towards the corresponding non-toxic sulfoxide (1-chloro-2-(ethylsulfinyl)ethane, CEESO ) is obtained with reactor effluents containing less than 1% of the corresponding potentially toxic sulfone (1-chloro-2-(ethylsulfonyl)ethane, CEESO2 ). With a low footprint ( L × W × H 94 × 42 × 40 cm), this neutralization technology can be equipped on a vehicle for on-site interventions, localized at a neutralization facility or both. This experimental work is also supported with the computational rationalization of the reactivity of CEES towards singlet oxygen. ","author":[{"dropping-particle":"","family":"Emmanuel","given":"Noémie","non-dropping-particle":"","parse-names":false,"suffix":""},{"dropping-particle":"","family":"Bianchi","given":"Pauline","non-dropping-particle":"","parse-names":false,"suffix":""},{"dropping-particle":"","family":"Legros","given":"Julien","non-dropping-particle":"","parse-names":false,"suffix":""},{"dropping-particle":"","family":"Monbaliu","given":"Jean-Christophe M.","non-dropping-particle":"","parse-names":false,"suffix":""}],"container-title":"Green Chemistry","id":"ITEM-1","issued":{"date-parts":[["2020"]]},"page":"4105-4115","publisher":"Royal Society of Chemistry","title":"A safe and compact flow platform for the neutralization of a mustard gas simulant with air and light","type":"article-journal","volume":"22"},"uris":["http://www.mendeley.com/documents/?uuid=29a3104b-a9d6-4684-978c-391064f597d2"]}],"mendeley":{"formattedCitation":"&lt;sup&gt;19&lt;/sup&gt;","plainTextFormattedCitation":"19","previouslyFormattedCitation":"&lt;sup&gt;19&lt;/sup&gt;"},"properties":{"noteIndex":0},"schema":"https://github.com/citation-style-language/schema/raw/master/csl-citation.json"}</w:instrText>
      </w:r>
      <w:r w:rsidR="0065052C" w:rsidRPr="001603CF">
        <w:rPr>
          <w:lang w:val="en-US"/>
        </w:rPr>
        <w:fldChar w:fldCharType="separate"/>
      </w:r>
      <w:r w:rsidR="00864EF1" w:rsidRPr="001603CF">
        <w:rPr>
          <w:noProof/>
          <w:vertAlign w:val="superscript"/>
          <w:lang w:val="en-US"/>
        </w:rPr>
        <w:t>19</w:t>
      </w:r>
      <w:r w:rsidR="0065052C" w:rsidRPr="001603CF">
        <w:rPr>
          <w:lang w:val="en-US"/>
        </w:rPr>
        <w:fldChar w:fldCharType="end"/>
      </w:r>
      <w:r w:rsidR="00E37D8D" w:rsidRPr="001603CF">
        <w:rPr>
          <w:lang w:val="en-US"/>
        </w:rPr>
        <w:t xml:space="preserve"> </w:t>
      </w:r>
      <w:r w:rsidR="005B404A" w:rsidRPr="001603CF">
        <w:rPr>
          <w:lang w:val="en-US"/>
        </w:rPr>
        <w:t xml:space="preserve">though </w:t>
      </w:r>
      <w:r w:rsidR="00E37D8D" w:rsidRPr="001603CF">
        <w:rPr>
          <w:lang w:val="en-US"/>
        </w:rPr>
        <w:t xml:space="preserve">it </w:t>
      </w:r>
      <w:r w:rsidR="005B404A" w:rsidRPr="001603CF">
        <w:rPr>
          <w:lang w:val="en-US"/>
        </w:rPr>
        <w:t xml:space="preserve">was based </w:t>
      </w:r>
      <w:r w:rsidR="00E37D8D" w:rsidRPr="001603CF">
        <w:rPr>
          <w:lang w:val="en-US"/>
        </w:rPr>
        <w:t xml:space="preserve">only </w:t>
      </w:r>
      <w:r w:rsidR="005B404A" w:rsidRPr="001603CF">
        <w:rPr>
          <w:lang w:val="en-US"/>
        </w:rPr>
        <w:t>on chemical intuition</w:t>
      </w:r>
      <w:r w:rsidR="00E37D8D" w:rsidRPr="001603CF">
        <w:rPr>
          <w:lang w:val="en-US"/>
        </w:rPr>
        <w:t xml:space="preserve">. </w:t>
      </w:r>
      <w:r w:rsidR="005B404A" w:rsidRPr="001603CF">
        <w:rPr>
          <w:lang w:val="en-US"/>
        </w:rPr>
        <w:t>W</w:t>
      </w:r>
      <w:r w:rsidR="00E37D8D" w:rsidRPr="001603CF">
        <w:rPr>
          <w:lang w:val="en-US"/>
        </w:rPr>
        <w:t xml:space="preserve">e have </w:t>
      </w:r>
      <w:r w:rsidR="005B404A" w:rsidRPr="001603CF">
        <w:rPr>
          <w:lang w:val="en-US"/>
        </w:rPr>
        <w:t xml:space="preserve">now </w:t>
      </w:r>
      <w:r w:rsidR="00E37D8D" w:rsidRPr="001603CF">
        <w:rPr>
          <w:lang w:val="en-US"/>
        </w:rPr>
        <w:t xml:space="preserve">developed </w:t>
      </w:r>
      <w:r w:rsidR="00183A47" w:rsidRPr="001603CF">
        <w:rPr>
          <w:lang w:val="en-US"/>
        </w:rPr>
        <w:t xml:space="preserve">the </w:t>
      </w:r>
      <w:r w:rsidR="00E37D8D" w:rsidRPr="001603CF">
        <w:rPr>
          <w:lang w:val="en-US"/>
        </w:rPr>
        <w:t>necessary tools and know-how for accessing a more refined selection protocol. The latter relies both on Conceptual Density Functional Theory (CDFT)</w:t>
      </w:r>
      <w:r w:rsidR="0065052C" w:rsidRPr="001603CF">
        <w:rPr>
          <w:lang w:val="en-US"/>
        </w:rPr>
        <w:fldChar w:fldCharType="begin" w:fldLock="1"/>
      </w:r>
      <w:r w:rsidR="00864EF1" w:rsidRPr="001603CF">
        <w:rPr>
          <w:lang w:val="en-US"/>
        </w:rPr>
        <w:instrText>ADDIN CSL_CITATION {"citationItems":[{"id":"ITEM-1","itemData":{"DOI":"10.3390/molecules21060748","ISSN":"14203049","PMID":"27294896","abstract":"Theoretical reactivity indices based on the conceptual Density Functional Theory (DFT) have become a powerful tool for the semiquantitative study of organic reactivity. A large number of reactivity indices have been proposed in the literature. Herein, global quantities like the electronic chemical potential μ, the electrophilicity ω and the nucleophilicity N indices, and local condensed indices like the electrophilic Pk+ and nucleophilic Pk- Parr functions, as the most relevant indices for the study of organic reactivity, are discussed.","author":[{"dropping-particle":"","family":"Domingo","given":"Luis R.","non-dropping-particle":"","parse-names":false,"suffix":""},{"dropping-particle":"","family":"Ríos-Gutiérrez","given":"Mar","non-dropping-particle":"","parse-names":false,"suffix":""},{"dropping-particle":"","family":"Pérez","given":"Patricia","non-dropping-particle":"","parse-names":false,"suffix":""}],"container-title":"Molecules","id":"ITEM-1","issue":"6","issued":{"date-parts":[["2016"]]},"title":"Applications of the conceptual density functional theory indices to organic chemistry reactivity","type":"article-journal","volume":"21"},"uris":["http://www.mendeley.com/documents/?uuid=58d55291-89c6-4b61-bdce-df4e6e99a59b"]},{"id":"ITEM-2","itemData":{"DOI":"10.1021/cr990029p","ISSN":"00092665","author":[{"dropping-particle":"","family":"Geerlings","given":"P.","non-dropping-particle":"","parse-names":false,"suffix":""},{"dropping-particle":"","family":"Proft","given":"F.","non-dropping-particle":"De","parse-names":false,"suffix":""},{"dropping-particle":"","family":"Langenaeker","given":"W.","non-dropping-particle":"","parse-names":false,"suffix":""}],"container-title":"Chemical Reviews","id":"ITEM-2","issue":"5","issued":{"date-parts":[["2003"]]},"page":"1793-1873","title":"Conceptual density functional theory","type":"article-journal","volume":"103"},"uris":["http://www.mendeley.com/documents/?uuid=98918723-c866-47e8-8c75-a60396b089f5"]}],"mendeley":{"formattedCitation":"&lt;sup&gt;29,30&lt;/sup&gt;","plainTextFormattedCitation":"29,30","previouslyFormattedCitation":"&lt;sup&gt;29,30&lt;/sup&gt;"},"properties":{"noteIndex":0},"schema":"https://github.com/citation-style-language/schema/raw/master/csl-citation.json"}</w:instrText>
      </w:r>
      <w:r w:rsidR="0065052C" w:rsidRPr="001603CF">
        <w:rPr>
          <w:lang w:val="en-US"/>
        </w:rPr>
        <w:fldChar w:fldCharType="separate"/>
      </w:r>
      <w:r w:rsidR="00864EF1" w:rsidRPr="001603CF">
        <w:rPr>
          <w:noProof/>
          <w:vertAlign w:val="superscript"/>
          <w:lang w:val="en-US"/>
        </w:rPr>
        <w:t>29,30</w:t>
      </w:r>
      <w:r w:rsidR="0065052C" w:rsidRPr="001603CF">
        <w:rPr>
          <w:lang w:val="en-US"/>
        </w:rPr>
        <w:fldChar w:fldCharType="end"/>
      </w:r>
      <w:r w:rsidR="00E37D8D" w:rsidRPr="001603CF">
        <w:rPr>
          <w:lang w:val="en-US"/>
        </w:rPr>
        <w:t xml:space="preserve"> and on the accurate calculation of activation barriers through our open-source software.</w:t>
      </w:r>
      <w:r w:rsidR="0065052C" w:rsidRPr="001603CF">
        <w:rPr>
          <w:lang w:val="en-US"/>
        </w:rPr>
        <w:fldChar w:fldCharType="begin" w:fldLock="1"/>
      </w:r>
      <w:r w:rsidR="00864EF1" w:rsidRPr="001603CF">
        <w:rPr>
          <w:lang w:val="en-US"/>
        </w:rPr>
        <w:instrText>ADDIN CSL_CITATION {"citationItems":[{"id":"ITEM-1","itemData":{"DOI":"10.5281/ZENODO.8116089","author":[{"dropping-particle":"","family":"Monbaliu","given":"Jean-Christophe","non-dropping-particle":"","parse-names":false,"suffix":""},{"dropping-particle":"","family":"Bianchi","given":"Pauline","non-dropping-particle":"","parse-names":false,"suffix":""}],"id":"ITEM-1","issued":{"date-parts":[["2023","7","5"]]},"title":"SnapPy","type":"article"},"uris":["http://www.mendeley.com/documents/?uuid=559945ed-515e-3492-a762-c32897589242"]}],"mendeley":{"formattedCitation":"&lt;sup&gt;28&lt;/sup&gt;","plainTextFormattedCitation":"28","previouslyFormattedCitation":"&lt;sup&gt;28&lt;/sup&gt;"},"properties":{"noteIndex":0},"schema":"https://github.com/citation-style-language/schema/raw/master/csl-citation.json"}</w:instrText>
      </w:r>
      <w:r w:rsidR="0065052C" w:rsidRPr="001603CF">
        <w:rPr>
          <w:lang w:val="en-US"/>
        </w:rPr>
        <w:fldChar w:fldCharType="separate"/>
      </w:r>
      <w:r w:rsidR="00864EF1" w:rsidRPr="001603CF">
        <w:rPr>
          <w:noProof/>
          <w:vertAlign w:val="superscript"/>
          <w:lang w:val="en-US"/>
        </w:rPr>
        <w:t>28</w:t>
      </w:r>
      <w:r w:rsidR="0065052C" w:rsidRPr="001603CF">
        <w:rPr>
          <w:lang w:val="en-US"/>
        </w:rPr>
        <w:fldChar w:fldCharType="end"/>
      </w:r>
      <w:r w:rsidR="00E37D8D" w:rsidRPr="001603CF">
        <w:rPr>
          <w:lang w:val="en-US"/>
        </w:rPr>
        <w:t xml:space="preserve"> The combination of both provided a powerful tool </w:t>
      </w:r>
      <w:r w:rsidR="002B3B4C" w:rsidRPr="001603CF">
        <w:rPr>
          <w:lang w:val="en-US"/>
        </w:rPr>
        <w:t xml:space="preserve">to </w:t>
      </w:r>
      <w:r w:rsidR="00E37D8D" w:rsidRPr="001603CF">
        <w:rPr>
          <w:lang w:val="en-US"/>
        </w:rPr>
        <w:t xml:space="preserve">extract </w:t>
      </w:r>
      <w:r w:rsidR="002B3B4C" w:rsidRPr="001603CF">
        <w:rPr>
          <w:lang w:val="en-US"/>
        </w:rPr>
        <w:t xml:space="preserve">the </w:t>
      </w:r>
      <w:r w:rsidR="00E37D8D" w:rsidRPr="001603CF">
        <w:rPr>
          <w:lang w:val="en-US"/>
        </w:rPr>
        <w:t>information</w:t>
      </w:r>
      <w:r w:rsidR="002B3B4C" w:rsidRPr="001603CF">
        <w:rPr>
          <w:lang w:val="en-US"/>
        </w:rPr>
        <w:t xml:space="preserve"> necessary to draw</w:t>
      </w:r>
      <w:r w:rsidR="00EC00C7" w:rsidRPr="001603CF">
        <w:rPr>
          <w:lang w:val="en-US"/>
        </w:rPr>
        <w:t xml:space="preserve"> chemical</w:t>
      </w:r>
      <w:r w:rsidR="002B3B4C" w:rsidRPr="001603CF">
        <w:rPr>
          <w:lang w:val="en-US"/>
        </w:rPr>
        <w:t xml:space="preserve"> analogies between the</w:t>
      </w:r>
      <w:r w:rsidR="00EC00C7" w:rsidRPr="001603CF">
        <w:rPr>
          <w:lang w:val="en-US"/>
        </w:rPr>
        <w:t xml:space="preserve"> species</w:t>
      </w:r>
      <w:r w:rsidR="00E37D8D" w:rsidRPr="001603CF">
        <w:rPr>
          <w:lang w:val="en-US"/>
        </w:rPr>
        <w:t xml:space="preserve">. We believe that the increasing reliance on </w:t>
      </w:r>
      <w:r w:rsidR="00E37D8D" w:rsidRPr="001603CF">
        <w:rPr>
          <w:i/>
          <w:lang w:val="en-US"/>
        </w:rPr>
        <w:t xml:space="preserve">in silico </w:t>
      </w:r>
      <w:r w:rsidR="00E37D8D" w:rsidRPr="001603CF">
        <w:rPr>
          <w:lang w:val="en-US"/>
        </w:rPr>
        <w:t xml:space="preserve">methods to predict chemical behavior can also contribute </w:t>
      </w:r>
      <w:r w:rsidR="002B3B4C" w:rsidRPr="001603CF">
        <w:rPr>
          <w:lang w:val="en-US"/>
        </w:rPr>
        <w:t xml:space="preserve">to </w:t>
      </w:r>
      <w:r w:rsidR="00E37D8D" w:rsidRPr="001603CF">
        <w:rPr>
          <w:lang w:val="en-US"/>
        </w:rPr>
        <w:t>reduc</w:t>
      </w:r>
      <w:r w:rsidR="00E03F1E" w:rsidRPr="001603CF">
        <w:rPr>
          <w:lang w:val="en-US"/>
        </w:rPr>
        <w:t>ing</w:t>
      </w:r>
      <w:r w:rsidR="00E37D8D" w:rsidRPr="001603CF">
        <w:rPr>
          <w:lang w:val="en-US"/>
        </w:rPr>
        <w:t xml:space="preserve"> the amount of waste generated </w:t>
      </w:r>
      <w:r w:rsidR="002B3B4C" w:rsidRPr="001603CF">
        <w:rPr>
          <w:lang w:val="en-US"/>
        </w:rPr>
        <w:t xml:space="preserve">in </w:t>
      </w:r>
      <w:r w:rsidR="00E37D8D" w:rsidRPr="001603CF">
        <w:rPr>
          <w:lang w:val="en-US"/>
        </w:rPr>
        <w:t>experimental trial-and-error and optimization phases, specifically when toxic compounds are involved.</w:t>
      </w:r>
      <w:r w:rsidR="0065052C" w:rsidRPr="001603CF">
        <w:rPr>
          <w:lang w:val="en-US"/>
        </w:rPr>
        <w:fldChar w:fldCharType="begin" w:fldLock="1"/>
      </w:r>
      <w:r w:rsidR="00864EF1" w:rsidRPr="001603CF">
        <w:rPr>
          <w:lang w:val="en-US"/>
        </w:rPr>
        <w:instrText>ADDIN CSL_CITATION {"citationItems":[{"id":"ITEM-1","itemData":{"DOI":"10.1016/j.psep.2023.02.001","ISSN":"09575820","abstract":"After World War II, the Baltic Sea was contaminated by dumping unused sulfur mustard (SM) and other chemical warfare agents (CWAs), which now constitutes a huge environmental hazard. We use both experimental and theoretical methods to understand the reactivity of SM in water, in particular the hydrolysis, which is one of the chemical reactions leading to the neutralization of SM. Real conditions present in the Baltic Sea are represented by performing Car-Parrinello molecular dynamics simulations for sulfur mustard in explicit water solution at finite temperature. We study the relative occurrence and stability of various SM conformers in water and analyze the solute–solvent interactions, with special focus on the formation of intra- and intermolecular hydrogen bonds and their lifetime. A missing piece toward the understanding of the sulfonium cation formation and SM hydrolysis reaction is provided by obtaining the activation energy for SM decomposition in water solution from gas chromatography–mass spectrometry (GC-MS) experiments. The complex mechanism of SM hydrolysis is also studied by umbrella sampling simulations to obtain the free energy barrier for the sulfonium cation formation and to provide an atomistic view of the reaction process.","author":[{"dropping-particle":"","family":"Klöffel","given":"Tobias","non-dropping-particle":"","parse-names":false,"suffix":""},{"dropping-particle":"","family":"Gordon","given":"Diana","non-dropping-particle":"","parse-names":false,"suffix":""},{"dropping-particle":"","family":"Popiel","given":"Stanislaw","non-dropping-particle":"","parse-names":false,"suffix":""},{"dropping-particle":"","family":"Nawala","given":"Jakub","non-dropping-particle":"","parse-names":false,"suffix":""},{"dropping-particle":"","family":"Meyer","given":"Bernd","non-dropping-particle":"","parse-names":false,"suffix":""},{"dropping-particle":"","family":"Rodziewicz","given":"Pawel","non-dropping-particle":"","parse-names":false,"suffix":""}],"container-title":"Process Safety and Environmental Protection","id":"ITEM-1","issue":"February","issued":{"date-parts":[["2023"]]},"page":"105-112","title":"Understanding the mechanism of the sulfur mustard hydrolysis reaction on the atomistic level from experiment and first-principles simulations","type":"article-journal","volume":"172"},"uris":["http://www.mendeley.com/documents/?uuid=02de5556-52d5-4ae7-90b1-4593d3bc5216"]}],"mendeley":{"formattedCitation":"&lt;sup&gt;31&lt;/sup&gt;","plainTextFormattedCitation":"31","previouslyFormattedCitation":"&lt;sup&gt;31&lt;/sup&gt;"},"properties":{"noteIndex":0},"schema":"https://github.com/citation-style-language/schema/raw/master/csl-citation.json"}</w:instrText>
      </w:r>
      <w:r w:rsidR="0065052C" w:rsidRPr="001603CF">
        <w:rPr>
          <w:lang w:val="en-US"/>
        </w:rPr>
        <w:fldChar w:fldCharType="separate"/>
      </w:r>
      <w:r w:rsidR="00864EF1" w:rsidRPr="001603CF">
        <w:rPr>
          <w:noProof/>
          <w:vertAlign w:val="superscript"/>
          <w:lang w:val="en-US"/>
        </w:rPr>
        <w:t>31</w:t>
      </w:r>
      <w:r w:rsidR="0065052C" w:rsidRPr="001603CF">
        <w:rPr>
          <w:lang w:val="en-US"/>
        </w:rPr>
        <w:fldChar w:fldCharType="end"/>
      </w:r>
      <w:r w:rsidR="00E37D8D" w:rsidRPr="001603CF">
        <w:rPr>
          <w:lang w:val="en-US"/>
        </w:rPr>
        <w:t xml:space="preserve"> </w:t>
      </w:r>
    </w:p>
    <w:p w14:paraId="3C2BF949" w14:textId="4821FE1B" w:rsidR="00E37D8D" w:rsidRPr="001603CF" w:rsidRDefault="00E37D8D">
      <w:pPr>
        <w:pStyle w:val="RSCB02ArticleText"/>
        <w:ind w:firstLine="284"/>
        <w:rPr>
          <w:lang w:val="en-US"/>
        </w:rPr>
      </w:pPr>
      <w:r w:rsidRPr="001603CF">
        <w:rPr>
          <w:lang w:val="en-US"/>
        </w:rPr>
        <w:t xml:space="preserve">In the presence of ozone, the sulfur atom of </w:t>
      </w:r>
      <w:r w:rsidRPr="001603CF">
        <w:rPr>
          <w:b/>
          <w:lang w:val="en-US"/>
        </w:rPr>
        <w:t>HD</w:t>
      </w:r>
      <w:r w:rsidRPr="001603CF">
        <w:rPr>
          <w:lang w:val="en-US"/>
        </w:rPr>
        <w:t xml:space="preserve"> is expected to behave as a nucl</w:t>
      </w:r>
      <w:r w:rsidR="00183A47" w:rsidRPr="001603CF">
        <w:rPr>
          <w:lang w:val="en-US"/>
        </w:rPr>
        <w:t>e</w:t>
      </w:r>
      <w:r w:rsidRPr="001603CF">
        <w:rPr>
          <w:lang w:val="en-US"/>
        </w:rPr>
        <w:t>ophile,</w:t>
      </w:r>
      <w:r w:rsidR="0065052C" w:rsidRPr="001603CF">
        <w:rPr>
          <w:lang w:val="en-US"/>
        </w:rPr>
        <w:fldChar w:fldCharType="begin" w:fldLock="1"/>
      </w:r>
      <w:r w:rsidR="00864EF1" w:rsidRPr="001603CF">
        <w:rPr>
          <w:lang w:val="en-US"/>
        </w:rPr>
        <w:instrText>ADDIN CSL_CITATION {"citationItems":[{"id":"ITEM-1","itemData":{"author":[{"dropping-particle":"","family":"Thompson","given":"Quentin E","non-dropping-particle":"","parse-names":false,"suffix":""}],"container-title":"Journal of the American Chemical Society","id":"ITEM-1","issue":"10","issued":{"date-parts":[["1961"]]},"page":"845-851","title":"Ozone Oxidation of Nucleophilic Substances. I. Tertiary Phosphite Esters","type":"article-journal","volume":"845"},"uris":["http://www.mendeley.com/documents/?uuid=ca74089a-bbff-4030-9ba6-00c054c3e1eb"]}],"mendeley":{"formattedCitation":"&lt;sup&gt;32&lt;/sup&gt;","plainTextFormattedCitation":"32","previouslyFormattedCitation":"&lt;sup&gt;32&lt;/sup&gt;"},"properties":{"noteIndex":0},"schema":"https://github.com/citation-style-language/schema/raw/master/csl-citation.json"}</w:instrText>
      </w:r>
      <w:r w:rsidR="0065052C" w:rsidRPr="001603CF">
        <w:rPr>
          <w:lang w:val="en-US"/>
        </w:rPr>
        <w:fldChar w:fldCharType="separate"/>
      </w:r>
      <w:r w:rsidR="00864EF1" w:rsidRPr="001603CF">
        <w:rPr>
          <w:noProof/>
          <w:vertAlign w:val="superscript"/>
          <w:lang w:val="en-US"/>
        </w:rPr>
        <w:t>32</w:t>
      </w:r>
      <w:r w:rsidR="0065052C" w:rsidRPr="001603CF">
        <w:rPr>
          <w:lang w:val="en-US"/>
        </w:rPr>
        <w:fldChar w:fldCharType="end"/>
      </w:r>
      <w:r w:rsidRPr="001603CF">
        <w:rPr>
          <w:lang w:val="en-US"/>
        </w:rPr>
        <w:t xml:space="preserve"> which is confirmed </w:t>
      </w:r>
      <w:r w:rsidR="00EC00C7" w:rsidRPr="001603CF">
        <w:rPr>
          <w:lang w:val="en-US"/>
        </w:rPr>
        <w:t xml:space="preserve">by </w:t>
      </w:r>
      <w:r w:rsidRPr="001603CF">
        <w:rPr>
          <w:lang w:val="en-US"/>
        </w:rPr>
        <w:t>the computations of the reaction mechanism (see below). Therefore, the local nucleophilicity (</w:t>
      </w:r>
      <w:r w:rsidRPr="001603CF">
        <w:rPr>
          <w:i/>
          <w:lang w:val="en-US"/>
        </w:rPr>
        <w:t>N</w:t>
      </w:r>
      <w:r w:rsidRPr="001603CF">
        <w:rPr>
          <w:vertAlign w:val="subscript"/>
          <w:lang w:val="en-US"/>
        </w:rPr>
        <w:t>S</w:t>
      </w:r>
      <w:r w:rsidRPr="001603CF">
        <w:rPr>
          <w:lang w:val="en-US"/>
        </w:rPr>
        <w:t>)</w:t>
      </w:r>
      <w:r w:rsidR="0065052C" w:rsidRPr="001603CF">
        <w:rPr>
          <w:lang w:val="en-US"/>
        </w:rPr>
        <w:fldChar w:fldCharType="begin" w:fldLock="1"/>
      </w:r>
      <w:r w:rsidR="00864EF1" w:rsidRPr="001603CF">
        <w:rPr>
          <w:lang w:val="en-US"/>
        </w:rPr>
        <w:instrText>ADDIN CSL_CITATION {"citationItems":[{"id":"ITEM-1","itemData":{"DOI":"10.3390/molecules21060748","ISSN":"14203049","PMID":"27294896","abstract":"Theoretical reactivity indices based on the conceptual Density Functional Theory (DFT) have become a powerful tool for the semiquantitative study of organic reactivity. A large number of reactivity indices have been proposed in the literature. Herein, global quantities like the electronic chemical potential μ, the electrophilicity ω and the nucleophilicity N indices, and local condensed indices like the electrophilic Pk+ and nucleophilic Pk- Parr functions, as the most relevant indices for the study of organic reactivity, are discussed.","author":[{"dropping-particle":"","family":"Domingo","given":"Luis R.","non-dropping-particle":"","parse-names":false,"suffix":""},{"dropping-particle":"","family":"Ríos-Gutiérrez","given":"Mar","non-dropping-particle":"","parse-names":false,"suffix":""},{"dropping-particle":"","family":"Pérez","given":"Patricia","non-dropping-particle":"","parse-names":false,"suffix":""}],"container-title":"Molecules","id":"ITEM-1","issue":"6","issued":{"date-parts":[["2016"]]},"title":"Applications of the conceptual density functional theory indices to organic chemistry reactivity","type":"article-journal","volume":"21"},"uris":["http://www.mendeley.com/documents/?uuid=58d55291-89c6-4b61-bdce-df4e6e99a59b"]}],"mendeley":{"formattedCitation":"&lt;sup&gt;29&lt;/sup&gt;","plainTextFormattedCitation":"29","previouslyFormattedCitation":"&lt;sup&gt;29&lt;/sup&gt;"},"properties":{"noteIndex":0},"schema":"https://github.com/citation-style-language/schema/raw/master/csl-citation.json"}</w:instrText>
      </w:r>
      <w:r w:rsidR="0065052C" w:rsidRPr="001603CF">
        <w:rPr>
          <w:lang w:val="en-US"/>
        </w:rPr>
        <w:fldChar w:fldCharType="separate"/>
      </w:r>
      <w:r w:rsidR="00864EF1" w:rsidRPr="001603CF">
        <w:rPr>
          <w:noProof/>
          <w:vertAlign w:val="superscript"/>
          <w:lang w:val="en-US"/>
        </w:rPr>
        <w:t>29</w:t>
      </w:r>
      <w:r w:rsidR="0065052C" w:rsidRPr="001603CF">
        <w:rPr>
          <w:lang w:val="en-US"/>
        </w:rPr>
        <w:fldChar w:fldCharType="end"/>
      </w:r>
      <w:r w:rsidRPr="001603CF">
        <w:rPr>
          <w:lang w:val="en-US"/>
        </w:rPr>
        <w:t xml:space="preserve"> on the sulfur atom of </w:t>
      </w:r>
      <w:r w:rsidRPr="001603CF">
        <w:rPr>
          <w:b/>
          <w:lang w:val="en-US"/>
        </w:rPr>
        <w:t>HD</w:t>
      </w:r>
      <w:r w:rsidRPr="001603CF">
        <w:rPr>
          <w:lang w:val="en-US"/>
        </w:rPr>
        <w:t xml:space="preserve"> and six potential simulants was computed at the B3LYP</w:t>
      </w:r>
      <w:r w:rsidR="00B52B20" w:rsidRPr="001603CF">
        <w:rPr>
          <w:lang w:val="en-US"/>
        </w:rPr>
        <w:t>-D3BJ</w:t>
      </w:r>
      <w:r w:rsidRPr="001603CF">
        <w:rPr>
          <w:lang w:val="en-US"/>
        </w:rPr>
        <w:t xml:space="preserve">/6-31+G* level in ethanol (Figure 2a) using a classical approach in CDFT. The six potential thioether simulant candidates included </w:t>
      </w:r>
      <w:r w:rsidR="00876E89" w:rsidRPr="001603CF">
        <w:rPr>
          <w:lang w:val="en-US"/>
        </w:rPr>
        <w:t xml:space="preserve">methyl </w:t>
      </w:r>
      <w:r w:rsidR="00E71219" w:rsidRPr="001603CF">
        <w:rPr>
          <w:lang w:val="en-US"/>
        </w:rPr>
        <w:t xml:space="preserve">phenyl </w:t>
      </w:r>
      <w:r w:rsidR="00876E89" w:rsidRPr="001603CF">
        <w:rPr>
          <w:lang w:val="en-US"/>
        </w:rPr>
        <w:t xml:space="preserve">sulfide </w:t>
      </w:r>
      <w:r w:rsidRPr="001603CF">
        <w:rPr>
          <w:lang w:val="en-US"/>
        </w:rPr>
        <w:t>(</w:t>
      </w:r>
      <w:r w:rsidRPr="001603CF">
        <w:rPr>
          <w:b/>
          <w:lang w:val="en-US"/>
        </w:rPr>
        <w:t>1a</w:t>
      </w:r>
      <w:r w:rsidRPr="001603CF">
        <w:rPr>
          <w:lang w:val="en-US"/>
        </w:rPr>
        <w:t>), dipropyl sulfide (</w:t>
      </w:r>
      <w:r w:rsidRPr="001603CF">
        <w:rPr>
          <w:b/>
          <w:lang w:val="en-US"/>
        </w:rPr>
        <w:t>1b</w:t>
      </w:r>
      <w:r w:rsidRPr="001603CF">
        <w:rPr>
          <w:lang w:val="en-US"/>
        </w:rPr>
        <w:t>), diphenyl sulfide (</w:t>
      </w:r>
      <w:r w:rsidRPr="001603CF">
        <w:rPr>
          <w:b/>
          <w:lang w:val="en-US"/>
        </w:rPr>
        <w:t>1c</w:t>
      </w:r>
      <w:r w:rsidRPr="001603CF">
        <w:rPr>
          <w:lang w:val="en-US"/>
        </w:rPr>
        <w:t>), dibenzo[b,d]thiophene (</w:t>
      </w:r>
      <w:r w:rsidRPr="001603CF">
        <w:rPr>
          <w:b/>
          <w:lang w:val="en-US"/>
        </w:rPr>
        <w:t>1d</w:t>
      </w:r>
      <w:r w:rsidRPr="001603CF">
        <w:rPr>
          <w:lang w:val="en-US"/>
        </w:rPr>
        <w:t>), 2-chloroethyl phenyl sulfide (</w:t>
      </w:r>
      <w:r w:rsidRPr="001603CF">
        <w:rPr>
          <w:b/>
          <w:lang w:val="en-US"/>
        </w:rPr>
        <w:t>CEPS</w:t>
      </w:r>
      <w:r w:rsidRPr="001603CF">
        <w:rPr>
          <w:lang w:val="en-US"/>
        </w:rPr>
        <w:t xml:space="preserve">) and </w:t>
      </w:r>
      <w:r w:rsidR="00183A47" w:rsidRPr="001603CF">
        <w:rPr>
          <w:lang w:val="en-US"/>
        </w:rPr>
        <w:t>2-chloroethyl ethyl sulfide</w:t>
      </w:r>
      <w:r w:rsidRPr="001603CF">
        <w:rPr>
          <w:lang w:val="en-US"/>
        </w:rPr>
        <w:t xml:space="preserve"> (</w:t>
      </w:r>
      <w:r w:rsidRPr="001603CF">
        <w:rPr>
          <w:b/>
          <w:lang w:val="en-US"/>
        </w:rPr>
        <w:t>CEES</w:t>
      </w:r>
      <w:r w:rsidRPr="001603CF">
        <w:rPr>
          <w:lang w:val="en-US"/>
        </w:rPr>
        <w:t>).</w:t>
      </w:r>
    </w:p>
    <w:p w14:paraId="375F9076" w14:textId="4341A902" w:rsidR="008A5532" w:rsidRPr="001603CF" w:rsidRDefault="008A5532">
      <w:pPr>
        <w:pStyle w:val="RSCB02ArticleText"/>
        <w:ind w:firstLine="284"/>
        <w:rPr>
          <w:lang w:val="en-US"/>
        </w:rPr>
      </w:pPr>
      <w:r w:rsidRPr="001603CF">
        <w:rPr>
          <w:lang w:val="en-US"/>
        </w:rPr>
        <w:t xml:space="preserve">The local nucleophilicity on </w:t>
      </w:r>
      <w:r w:rsidRPr="001603CF">
        <w:rPr>
          <w:b/>
          <w:lang w:val="en-US"/>
        </w:rPr>
        <w:t xml:space="preserve">1b </w:t>
      </w:r>
      <w:r w:rsidRPr="001603CF">
        <w:rPr>
          <w:lang w:val="en-US"/>
        </w:rPr>
        <w:t>(</w:t>
      </w:r>
      <w:r w:rsidRPr="001603CF">
        <w:rPr>
          <w:i/>
          <w:lang w:val="en-US"/>
        </w:rPr>
        <w:t>N</w:t>
      </w:r>
      <w:r w:rsidRPr="001603CF">
        <w:rPr>
          <w:i/>
          <w:vertAlign w:val="subscript"/>
          <w:lang w:val="en-US"/>
        </w:rPr>
        <w:t xml:space="preserve">S </w:t>
      </w:r>
      <w:r w:rsidRPr="001603CF">
        <w:rPr>
          <w:lang w:val="en-US"/>
        </w:rPr>
        <w:t>= 2.1)</w:t>
      </w:r>
      <w:r w:rsidRPr="001603CF">
        <w:rPr>
          <w:b/>
          <w:lang w:val="en-US"/>
        </w:rPr>
        <w:t xml:space="preserve"> </w:t>
      </w:r>
      <w:r w:rsidRPr="001603CF">
        <w:rPr>
          <w:lang w:val="en-US"/>
        </w:rPr>
        <w:t>emphasizes a stronger nucleophilic behavior than the other computed thio</w:t>
      </w:r>
      <w:r w:rsidR="00183A47" w:rsidRPr="001603CF">
        <w:rPr>
          <w:lang w:val="en-US"/>
        </w:rPr>
        <w:t>e</w:t>
      </w:r>
      <w:r w:rsidRPr="001603CF">
        <w:rPr>
          <w:lang w:val="en-US"/>
        </w:rPr>
        <w:t xml:space="preserve">thers. Conversely, </w:t>
      </w:r>
      <w:r w:rsidRPr="001603CF">
        <w:rPr>
          <w:b/>
          <w:lang w:val="en-US"/>
        </w:rPr>
        <w:t>1c</w:t>
      </w:r>
      <w:r w:rsidRPr="001603CF">
        <w:rPr>
          <w:lang w:val="en-US"/>
        </w:rPr>
        <w:t xml:space="preserve"> (</w:t>
      </w:r>
      <w:r w:rsidRPr="001603CF">
        <w:rPr>
          <w:i/>
          <w:lang w:val="en-US"/>
        </w:rPr>
        <w:t>N</w:t>
      </w:r>
      <w:r w:rsidRPr="001603CF">
        <w:rPr>
          <w:i/>
          <w:vertAlign w:val="subscript"/>
          <w:lang w:val="en-US"/>
        </w:rPr>
        <w:t xml:space="preserve">S </w:t>
      </w:r>
      <w:r w:rsidRPr="001603CF">
        <w:rPr>
          <w:lang w:val="en-US"/>
        </w:rPr>
        <w:t>= 1.0)</w:t>
      </w:r>
      <w:r w:rsidRPr="001603CF">
        <w:rPr>
          <w:b/>
          <w:lang w:val="en-US"/>
        </w:rPr>
        <w:t xml:space="preserve"> </w:t>
      </w:r>
      <w:r w:rsidRPr="001603CF">
        <w:rPr>
          <w:lang w:val="en-US"/>
        </w:rPr>
        <w:t xml:space="preserve">and </w:t>
      </w:r>
      <w:r w:rsidRPr="001603CF">
        <w:rPr>
          <w:b/>
          <w:lang w:val="en-US"/>
        </w:rPr>
        <w:t>1d</w:t>
      </w:r>
      <w:r w:rsidRPr="001603CF">
        <w:rPr>
          <w:lang w:val="en-US"/>
        </w:rPr>
        <w:t xml:space="preserve"> (</w:t>
      </w:r>
      <w:r w:rsidRPr="001603CF">
        <w:rPr>
          <w:i/>
          <w:lang w:val="en-US"/>
        </w:rPr>
        <w:t>N</w:t>
      </w:r>
      <w:r w:rsidRPr="001603CF">
        <w:rPr>
          <w:i/>
          <w:vertAlign w:val="subscript"/>
          <w:lang w:val="en-US"/>
        </w:rPr>
        <w:t xml:space="preserve">S </w:t>
      </w:r>
      <w:r w:rsidRPr="001603CF">
        <w:rPr>
          <w:lang w:val="en-US"/>
        </w:rPr>
        <w:t>= 0.8)</w:t>
      </w:r>
      <w:r w:rsidRPr="001603CF">
        <w:rPr>
          <w:b/>
          <w:lang w:val="en-US"/>
        </w:rPr>
        <w:t xml:space="preserve"> </w:t>
      </w:r>
      <w:r w:rsidRPr="001603CF">
        <w:rPr>
          <w:lang w:val="en-US"/>
        </w:rPr>
        <w:t xml:space="preserve">appeared at the antipode, their nucleophilicity being reduced through delocalization. </w:t>
      </w:r>
      <w:r w:rsidRPr="001603CF">
        <w:rPr>
          <w:b/>
          <w:lang w:val="en-US"/>
        </w:rPr>
        <w:t xml:space="preserve">CEES </w:t>
      </w:r>
      <w:r w:rsidRPr="001603CF">
        <w:rPr>
          <w:lang w:val="en-US"/>
        </w:rPr>
        <w:t>(</w:t>
      </w:r>
      <w:r w:rsidRPr="001603CF">
        <w:rPr>
          <w:i/>
          <w:lang w:val="en-US"/>
        </w:rPr>
        <w:t>N</w:t>
      </w:r>
      <w:r w:rsidRPr="001603CF">
        <w:rPr>
          <w:i/>
          <w:vertAlign w:val="subscript"/>
          <w:lang w:val="en-US"/>
        </w:rPr>
        <w:t xml:space="preserve">S </w:t>
      </w:r>
      <w:r w:rsidRPr="001603CF">
        <w:rPr>
          <w:lang w:val="en-US"/>
        </w:rPr>
        <w:t xml:space="preserve">= 1.9), </w:t>
      </w:r>
      <w:r w:rsidRPr="001603CF">
        <w:rPr>
          <w:b/>
          <w:lang w:val="en-US"/>
        </w:rPr>
        <w:t>1a</w:t>
      </w:r>
      <w:r w:rsidRPr="001603CF">
        <w:rPr>
          <w:lang w:val="en-US"/>
        </w:rPr>
        <w:t xml:space="preserve"> (</w:t>
      </w:r>
      <w:r w:rsidRPr="001603CF">
        <w:rPr>
          <w:i/>
          <w:lang w:val="en-US"/>
        </w:rPr>
        <w:t>N</w:t>
      </w:r>
      <w:r w:rsidRPr="001603CF">
        <w:rPr>
          <w:i/>
          <w:vertAlign w:val="subscript"/>
          <w:lang w:val="en-US"/>
        </w:rPr>
        <w:t xml:space="preserve">S </w:t>
      </w:r>
      <w:r w:rsidRPr="001603CF">
        <w:rPr>
          <w:lang w:val="en-US"/>
        </w:rPr>
        <w:t xml:space="preserve">= 1.8) and </w:t>
      </w:r>
      <w:r w:rsidRPr="001603CF">
        <w:rPr>
          <w:b/>
          <w:lang w:val="en-US"/>
        </w:rPr>
        <w:t xml:space="preserve">CEPS </w:t>
      </w:r>
      <w:r w:rsidRPr="001603CF">
        <w:rPr>
          <w:lang w:val="en-US"/>
        </w:rPr>
        <w:t>(</w:t>
      </w:r>
      <w:r w:rsidRPr="001603CF">
        <w:rPr>
          <w:i/>
          <w:lang w:val="en-US"/>
        </w:rPr>
        <w:t>N</w:t>
      </w:r>
      <w:r w:rsidRPr="001603CF">
        <w:rPr>
          <w:i/>
          <w:vertAlign w:val="subscript"/>
          <w:lang w:val="en-US"/>
        </w:rPr>
        <w:t xml:space="preserve">S </w:t>
      </w:r>
      <w:r w:rsidRPr="001603CF">
        <w:rPr>
          <w:lang w:val="en-US"/>
        </w:rPr>
        <w:t xml:space="preserve">= 1.6) </w:t>
      </w:r>
      <w:r w:rsidRPr="001603CF">
        <w:rPr>
          <w:lang w:val="en-US"/>
        </w:rPr>
        <w:lastRenderedPageBreak/>
        <w:t xml:space="preserve">demonstrated local nucleophilicities akin to </w:t>
      </w:r>
      <w:r w:rsidRPr="001603CF">
        <w:rPr>
          <w:b/>
          <w:lang w:val="en-US"/>
        </w:rPr>
        <w:t>HD</w:t>
      </w:r>
      <w:r w:rsidRPr="001603CF">
        <w:rPr>
          <w:lang w:val="en-US"/>
        </w:rPr>
        <w:t xml:space="preserve"> (</w:t>
      </w:r>
      <w:r w:rsidRPr="001603CF">
        <w:rPr>
          <w:i/>
          <w:lang w:val="en-US"/>
        </w:rPr>
        <w:t>N</w:t>
      </w:r>
      <w:r w:rsidRPr="001603CF">
        <w:rPr>
          <w:i/>
          <w:vertAlign w:val="subscript"/>
          <w:lang w:val="en-US"/>
        </w:rPr>
        <w:t xml:space="preserve">S </w:t>
      </w:r>
      <w:r w:rsidRPr="001603CF">
        <w:rPr>
          <w:lang w:val="en-US"/>
        </w:rPr>
        <w:t>= 1.</w:t>
      </w:r>
      <w:r w:rsidR="00183A47" w:rsidRPr="001603CF">
        <w:rPr>
          <w:lang w:val="en-US"/>
        </w:rPr>
        <w:t>8</w:t>
      </w:r>
      <w:r w:rsidRPr="001603CF">
        <w:rPr>
          <w:lang w:val="en-US"/>
        </w:rPr>
        <w:t xml:space="preserve">). This initial analysis underscores </w:t>
      </w:r>
      <w:r w:rsidRPr="001603CF">
        <w:rPr>
          <w:b/>
          <w:lang w:val="en-US"/>
        </w:rPr>
        <w:t>1a</w:t>
      </w:r>
      <w:r w:rsidRPr="001603CF">
        <w:rPr>
          <w:lang w:val="en-US"/>
        </w:rPr>
        <w:t xml:space="preserve"> and </w:t>
      </w:r>
      <w:r w:rsidRPr="001603CF">
        <w:rPr>
          <w:b/>
          <w:lang w:val="en-US"/>
        </w:rPr>
        <w:t>CEES</w:t>
      </w:r>
      <w:r w:rsidRPr="001603CF">
        <w:rPr>
          <w:lang w:val="en-US"/>
        </w:rPr>
        <w:t xml:space="preserve"> as the closest </w:t>
      </w:r>
      <w:r w:rsidRPr="001603CF">
        <w:rPr>
          <w:b/>
          <w:lang w:val="en-US"/>
        </w:rPr>
        <w:t>HD</w:t>
      </w:r>
      <w:r w:rsidRPr="001603CF">
        <w:rPr>
          <w:lang w:val="en-US"/>
        </w:rPr>
        <w:t xml:space="preserve"> simulants in terms of local nucleophilicity. Refining the analysis through the computation of Molecular Electrostatic Potential (MEP) surfaces corroborated the CDFT trends. MEP surfaces also reveal the intense electron-withdrawing effect of chlorinated substituents (Figure 2a), thus providing more insight </w:t>
      </w:r>
      <w:r w:rsidR="00183A47" w:rsidRPr="001603CF">
        <w:rPr>
          <w:lang w:val="en-US"/>
        </w:rPr>
        <w:t>int</w:t>
      </w:r>
      <w:r w:rsidRPr="001603CF">
        <w:rPr>
          <w:lang w:val="en-US"/>
        </w:rPr>
        <w:t xml:space="preserve">o the necessary requirements to mimic the reactivity of </w:t>
      </w:r>
      <w:r w:rsidRPr="001603CF">
        <w:rPr>
          <w:b/>
          <w:lang w:val="en-US"/>
        </w:rPr>
        <w:t>HD</w:t>
      </w:r>
      <w:r w:rsidRPr="001603CF">
        <w:rPr>
          <w:lang w:val="en-US"/>
        </w:rPr>
        <w:t xml:space="preserve">. From there, it became apparent that </w:t>
      </w:r>
      <w:r w:rsidRPr="001603CF">
        <w:rPr>
          <w:b/>
          <w:lang w:val="en-US"/>
        </w:rPr>
        <w:t>1</w:t>
      </w:r>
      <w:r w:rsidR="00E71219" w:rsidRPr="001603CF">
        <w:rPr>
          <w:b/>
          <w:lang w:val="en-US"/>
        </w:rPr>
        <w:t>a</w:t>
      </w:r>
      <w:r w:rsidRPr="001603CF">
        <w:rPr>
          <w:lang w:val="en-US"/>
        </w:rPr>
        <w:t xml:space="preserve"> is </w:t>
      </w:r>
      <w:r w:rsidR="00E26D40" w:rsidRPr="001603CF">
        <w:rPr>
          <w:lang w:val="en-US"/>
        </w:rPr>
        <w:t xml:space="preserve">a promising </w:t>
      </w:r>
      <w:r w:rsidRPr="001603CF">
        <w:rPr>
          <w:lang w:val="en-US"/>
        </w:rPr>
        <w:t xml:space="preserve">simulant for </w:t>
      </w:r>
      <w:r w:rsidRPr="001603CF">
        <w:rPr>
          <w:b/>
          <w:lang w:val="en-US"/>
        </w:rPr>
        <w:t>HD</w:t>
      </w:r>
      <w:r w:rsidR="00E26D40" w:rsidRPr="001603CF">
        <w:rPr>
          <w:lang w:val="en-US"/>
        </w:rPr>
        <w:t xml:space="preserve">, given its low toxicity compared to </w:t>
      </w:r>
      <w:r w:rsidR="00E26D40" w:rsidRPr="001603CF">
        <w:rPr>
          <w:b/>
          <w:lang w:val="en-US"/>
        </w:rPr>
        <w:t>CEES</w:t>
      </w:r>
      <w:r w:rsidRPr="001603CF">
        <w:rPr>
          <w:lang w:val="en-US"/>
        </w:rPr>
        <w:t xml:space="preserve">. While being structurally different, it mimics the nucleophilicity of the sulfur atom on </w:t>
      </w:r>
      <w:r w:rsidRPr="001603CF">
        <w:rPr>
          <w:b/>
          <w:lang w:val="en-US"/>
        </w:rPr>
        <w:t>HD</w:t>
      </w:r>
      <w:r w:rsidR="00806ECA" w:rsidRPr="001603CF">
        <w:rPr>
          <w:bCs/>
          <w:lang w:val="en-US"/>
        </w:rPr>
        <w:t>,</w:t>
      </w:r>
      <w:r w:rsidRPr="001603CF">
        <w:rPr>
          <w:lang w:val="en-US"/>
        </w:rPr>
        <w:t xml:space="preserve"> yet it lacks </w:t>
      </w:r>
      <w:r w:rsidR="00806ECA" w:rsidRPr="001603CF">
        <w:rPr>
          <w:lang w:val="en-US"/>
        </w:rPr>
        <w:t xml:space="preserve">the </w:t>
      </w:r>
      <w:r w:rsidRPr="001603CF">
        <w:rPr>
          <w:lang w:val="en-US"/>
        </w:rPr>
        <w:t xml:space="preserve">activated C-Cl bond. </w:t>
      </w:r>
      <w:r w:rsidRPr="001603CF">
        <w:rPr>
          <w:b/>
          <w:lang w:val="en-US"/>
        </w:rPr>
        <w:t xml:space="preserve">CEES </w:t>
      </w:r>
      <w:r w:rsidRPr="001603CF">
        <w:rPr>
          <w:lang w:val="en-US"/>
        </w:rPr>
        <w:t xml:space="preserve">is the most trustworthy simulant, combining both similar sulfur local nucleophilicity and </w:t>
      </w:r>
      <w:r w:rsidR="00806ECA" w:rsidRPr="001603CF">
        <w:rPr>
          <w:lang w:val="en-US"/>
        </w:rPr>
        <w:t xml:space="preserve">the influence </w:t>
      </w:r>
      <w:r w:rsidRPr="001603CF">
        <w:rPr>
          <w:lang w:val="en-US"/>
        </w:rPr>
        <w:t xml:space="preserve">of </w:t>
      </w:r>
      <w:r w:rsidR="00806ECA" w:rsidRPr="001603CF">
        <w:rPr>
          <w:lang w:val="en-US"/>
        </w:rPr>
        <w:t xml:space="preserve">at least </w:t>
      </w:r>
      <w:r w:rsidRPr="001603CF">
        <w:rPr>
          <w:lang w:val="en-US"/>
        </w:rPr>
        <w:t xml:space="preserve">one activated C-Cl bond. On the other hand, despite structural proximity to </w:t>
      </w:r>
      <w:r w:rsidRPr="001603CF">
        <w:rPr>
          <w:b/>
          <w:lang w:val="en-US"/>
        </w:rPr>
        <w:t>CEES</w:t>
      </w:r>
      <w:r w:rsidRPr="001603CF">
        <w:rPr>
          <w:lang w:val="en-US"/>
        </w:rPr>
        <w:t xml:space="preserve">, </w:t>
      </w:r>
      <w:r w:rsidRPr="001603CF">
        <w:rPr>
          <w:b/>
          <w:lang w:val="en-US"/>
        </w:rPr>
        <w:t>CEPS</w:t>
      </w:r>
      <w:r w:rsidRPr="001603CF">
        <w:rPr>
          <w:lang w:val="en-US"/>
        </w:rPr>
        <w:t xml:space="preserve"> does not emerge as an optimal simulant, with a decreased </w:t>
      </w:r>
      <w:r w:rsidRPr="001603CF">
        <w:rPr>
          <w:i/>
          <w:lang w:val="en-US"/>
        </w:rPr>
        <w:t>N</w:t>
      </w:r>
      <w:r w:rsidRPr="001603CF">
        <w:rPr>
          <w:i/>
          <w:vertAlign w:val="subscript"/>
          <w:lang w:val="en-US"/>
        </w:rPr>
        <w:t>S</w:t>
      </w:r>
      <w:r w:rsidRPr="001603CF">
        <w:rPr>
          <w:i/>
          <w:lang w:val="en-US"/>
        </w:rPr>
        <w:t xml:space="preserve">, </w:t>
      </w:r>
      <w:r w:rsidR="00806ECA" w:rsidRPr="001603CF">
        <w:rPr>
          <w:lang w:val="en-US"/>
        </w:rPr>
        <w:t xml:space="preserve">which </w:t>
      </w:r>
      <w:r w:rsidRPr="001603CF">
        <w:rPr>
          <w:lang w:val="en-US"/>
        </w:rPr>
        <w:t>likely entails distinct chemical behavior.</w:t>
      </w:r>
    </w:p>
    <w:p w14:paraId="48FD8A97" w14:textId="11588CEA" w:rsidR="0058009E" w:rsidRPr="001603CF" w:rsidRDefault="008558F4">
      <w:pPr>
        <w:pStyle w:val="RSCI03FigureSchemeChartUncaptioned"/>
        <w:jc w:val="both"/>
        <w:rPr>
          <w:lang w:val="en-US"/>
        </w:rPr>
      </w:pPr>
      <w:r w:rsidRPr="001603CF">
        <w:rPr>
          <w:b/>
          <w:noProof/>
          <w:lang w:val="en-US"/>
        </w:rPr>
        <w:drawing>
          <wp:inline distT="0" distB="0" distL="0" distR="0" wp14:anchorId="0D22BA90" wp14:editId="372C4496">
            <wp:extent cx="3168015" cy="5429885"/>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68015" cy="5429885"/>
                    </a:xfrm>
                    <a:prstGeom prst="rect">
                      <a:avLst/>
                    </a:prstGeom>
                  </pic:spPr>
                </pic:pic>
              </a:graphicData>
            </a:graphic>
          </wp:inline>
        </w:drawing>
      </w:r>
      <w:r w:rsidR="0058009E" w:rsidRPr="001603CF">
        <w:rPr>
          <w:b/>
          <w:lang w:val="en-US"/>
        </w:rPr>
        <w:t xml:space="preserve"> Fig. 2. (a) </w:t>
      </w:r>
      <w:r w:rsidR="0058009E" w:rsidRPr="001603CF">
        <w:rPr>
          <w:i/>
          <w:lang w:val="en-US"/>
        </w:rPr>
        <w:t>In silico</w:t>
      </w:r>
      <w:r w:rsidR="0058009E" w:rsidRPr="001603CF">
        <w:rPr>
          <w:lang w:val="en-US"/>
        </w:rPr>
        <w:t xml:space="preserve"> </w:t>
      </w:r>
      <w:r w:rsidR="0058009E" w:rsidRPr="001603CF">
        <w:rPr>
          <w:b/>
          <w:lang w:val="en-US"/>
        </w:rPr>
        <w:t>HD</w:t>
      </w:r>
      <w:r w:rsidR="0058009E" w:rsidRPr="001603CF">
        <w:rPr>
          <w:lang w:val="en-US"/>
        </w:rPr>
        <w:t xml:space="preserve"> simulant selection at the B3LYP/6-31+G*//M08HX-6-311+G** level (SMD = EtOH) (Supporting Information, section 1.2). </w:t>
      </w:r>
      <w:r w:rsidR="0058009E" w:rsidRPr="001603CF">
        <w:rPr>
          <w:i/>
          <w:lang w:val="en-US"/>
        </w:rPr>
        <w:t>N</w:t>
      </w:r>
      <w:r w:rsidR="0058009E" w:rsidRPr="001603CF">
        <w:rPr>
          <w:lang w:val="en-US"/>
        </w:rPr>
        <w:t xml:space="preserve">s refers to the local nucleophilicity at the sulfur atom; </w:t>
      </w:r>
      <w:r w:rsidR="0058009E" w:rsidRPr="001603CF">
        <w:rPr>
          <w:rFonts w:cstheme="minorHAnsi"/>
          <w:lang w:val="en-US"/>
        </w:rPr>
        <w:t>∆</w:t>
      </w:r>
      <w:r w:rsidR="0058009E" w:rsidRPr="001603CF">
        <w:rPr>
          <w:i/>
          <w:lang w:val="en-US"/>
        </w:rPr>
        <w:t>G</w:t>
      </w:r>
      <w:r w:rsidR="0058009E" w:rsidRPr="001603CF">
        <w:rPr>
          <w:color w:val="202122"/>
          <w:shd w:val="clear" w:color="auto" w:fill="FFFFFF"/>
          <w:vertAlign w:val="superscript"/>
          <w:lang w:val="en-US"/>
        </w:rPr>
        <w:t>‡</w:t>
      </w:r>
      <w:r w:rsidR="0058009E" w:rsidRPr="001603CF">
        <w:rPr>
          <w:b/>
          <w:lang w:val="en-US"/>
        </w:rPr>
        <w:t xml:space="preserve"> </w:t>
      </w:r>
      <w:r w:rsidR="0058009E" w:rsidRPr="001603CF">
        <w:rPr>
          <w:lang w:val="en-US"/>
        </w:rPr>
        <w:t>is the activation</w:t>
      </w:r>
      <w:r w:rsidR="0058009E" w:rsidRPr="001603CF">
        <w:rPr>
          <w:b/>
          <w:lang w:val="en-US"/>
        </w:rPr>
        <w:t xml:space="preserve"> </w:t>
      </w:r>
      <w:r w:rsidR="0058009E" w:rsidRPr="001603CF">
        <w:rPr>
          <w:lang w:val="en-US"/>
        </w:rPr>
        <w:t xml:space="preserve">barrier for the sulfoxidation, and for the overoxidation to sulfone (in brackets); </w:t>
      </w:r>
      <w:r w:rsidR="0058009E" w:rsidRPr="001603CF">
        <w:rPr>
          <w:i/>
          <w:lang w:val="en-US"/>
        </w:rPr>
        <w:t>t</w:t>
      </w:r>
      <w:r w:rsidR="0058009E" w:rsidRPr="001603CF">
        <w:rPr>
          <w:vertAlign w:val="subscript"/>
          <w:lang w:val="en-US"/>
        </w:rPr>
        <w:t>99%</w:t>
      </w:r>
      <w:r w:rsidR="0058009E" w:rsidRPr="001603CF">
        <w:rPr>
          <w:lang w:val="en-US"/>
        </w:rPr>
        <w:t xml:space="preserve"> is the </w:t>
      </w:r>
      <w:r w:rsidR="0058009E" w:rsidRPr="001603CF">
        <w:rPr>
          <w:lang w:val="en-US"/>
        </w:rPr>
        <w:t xml:space="preserve">time to reach 99% conv. of the substrate at 0.1 M and 10 °C; </w:t>
      </w:r>
      <w:r w:rsidR="0058009E" w:rsidRPr="001603CF">
        <w:rPr>
          <w:i/>
          <w:lang w:val="en-US"/>
        </w:rPr>
        <w:t>Da</w:t>
      </w:r>
      <w:r w:rsidR="0058009E" w:rsidRPr="001603CF">
        <w:rPr>
          <w:lang w:val="en-US"/>
        </w:rPr>
        <w:t xml:space="preserve"> is the Damköhler number. Inserts on the left-hand side depict the Molecular Electrostatic Potential (MEP) surfaces (in red: negative potential up to -0.03 au, in blue: positive potential up to 0.03 au). Color code: green, good simulants for </w:t>
      </w:r>
      <w:r w:rsidR="0058009E" w:rsidRPr="001603CF">
        <w:rPr>
          <w:b/>
          <w:lang w:val="en-US"/>
        </w:rPr>
        <w:t>HD</w:t>
      </w:r>
      <w:r w:rsidR="0058009E" w:rsidRPr="001603CF">
        <w:rPr>
          <w:lang w:val="en-US"/>
        </w:rPr>
        <w:t xml:space="preserve">; yellow, average simulant for </w:t>
      </w:r>
      <w:r w:rsidR="0058009E" w:rsidRPr="001603CF">
        <w:rPr>
          <w:b/>
          <w:lang w:val="en-US"/>
        </w:rPr>
        <w:t>HD</w:t>
      </w:r>
      <w:r w:rsidR="0058009E" w:rsidRPr="001603CF">
        <w:rPr>
          <w:lang w:val="en-US"/>
        </w:rPr>
        <w:t>; red, poor simulants.</w:t>
      </w:r>
      <w:r w:rsidR="0058009E" w:rsidRPr="001603CF">
        <w:rPr>
          <w:b/>
          <w:lang w:val="en-US"/>
        </w:rPr>
        <w:t xml:space="preserve"> (b)</w:t>
      </w:r>
      <w:r w:rsidR="0058009E" w:rsidRPr="001603CF">
        <w:rPr>
          <w:lang w:val="en-US"/>
        </w:rPr>
        <w:t xml:space="preserve"> Transition state structures (B3LYP/6-31+G*) and activation energies for the oxidation of </w:t>
      </w:r>
      <w:r w:rsidR="0058009E" w:rsidRPr="001603CF">
        <w:rPr>
          <w:b/>
          <w:lang w:val="en-US"/>
        </w:rPr>
        <w:t>HD</w:t>
      </w:r>
      <w:r w:rsidR="0058009E" w:rsidRPr="001603CF">
        <w:rPr>
          <w:lang w:val="en-US"/>
        </w:rPr>
        <w:t xml:space="preserve"> toward </w:t>
      </w:r>
      <w:r w:rsidR="0058009E" w:rsidRPr="001603CF">
        <w:rPr>
          <w:b/>
          <w:lang w:val="en-US"/>
        </w:rPr>
        <w:t xml:space="preserve">HDO </w:t>
      </w:r>
      <w:r w:rsidR="0058009E" w:rsidRPr="001603CF">
        <w:rPr>
          <w:lang w:val="en-US"/>
        </w:rPr>
        <w:t xml:space="preserve">and </w:t>
      </w:r>
      <w:r w:rsidR="0058009E" w:rsidRPr="001603CF">
        <w:rPr>
          <w:b/>
          <w:lang w:val="en-US"/>
        </w:rPr>
        <w:t>HDO</w:t>
      </w:r>
      <w:r w:rsidR="0058009E" w:rsidRPr="001603CF">
        <w:rPr>
          <w:b/>
          <w:vertAlign w:val="subscript"/>
          <w:lang w:val="en-US"/>
        </w:rPr>
        <w:t>2</w:t>
      </w:r>
      <w:r w:rsidR="0058009E" w:rsidRPr="001603CF">
        <w:rPr>
          <w:lang w:val="en-US"/>
        </w:rPr>
        <w:t xml:space="preserve"> (Supporting Information, sections 1.3 and 1.4). </w:t>
      </w:r>
    </w:p>
    <w:p w14:paraId="6835C90B" w14:textId="6B6A750E" w:rsidR="008A5532" w:rsidRPr="001603CF" w:rsidRDefault="008A5532">
      <w:pPr>
        <w:pStyle w:val="RSCB02ArticleText"/>
        <w:ind w:firstLine="284"/>
        <w:rPr>
          <w:rFonts w:cstheme="minorHAnsi"/>
          <w:lang w:val="en-US"/>
        </w:rPr>
      </w:pPr>
      <w:r w:rsidRPr="001603CF">
        <w:rPr>
          <w:lang w:val="en-US"/>
        </w:rPr>
        <w:t xml:space="preserve">The relevance of the sulfur local nucleophilicity as a suitable metric for the selection of </w:t>
      </w:r>
      <w:r w:rsidRPr="001603CF">
        <w:rPr>
          <w:b/>
          <w:lang w:val="en-US"/>
        </w:rPr>
        <w:t xml:space="preserve">HD </w:t>
      </w:r>
      <w:r w:rsidRPr="001603CF">
        <w:rPr>
          <w:lang w:val="en-US"/>
        </w:rPr>
        <w:t xml:space="preserve">simulants was further validated </w:t>
      </w:r>
      <w:r w:rsidRPr="001603CF">
        <w:rPr>
          <w:i/>
          <w:lang w:val="en-US"/>
        </w:rPr>
        <w:t>in silico</w:t>
      </w:r>
      <w:r w:rsidRPr="001603CF">
        <w:rPr>
          <w:lang w:val="en-US"/>
        </w:rPr>
        <w:t xml:space="preserve">. Transition states associated with the oxidation of thioethers </w:t>
      </w:r>
      <w:r w:rsidRPr="001603CF">
        <w:rPr>
          <w:b/>
          <w:lang w:val="en-US"/>
        </w:rPr>
        <w:t>1a-d</w:t>
      </w:r>
      <w:r w:rsidRPr="001603CF">
        <w:rPr>
          <w:lang w:val="en-US"/>
        </w:rPr>
        <w:t>,</w:t>
      </w:r>
      <w:r w:rsidRPr="001603CF">
        <w:rPr>
          <w:b/>
          <w:lang w:val="en-US"/>
        </w:rPr>
        <w:t xml:space="preserve"> CEPS, CEES </w:t>
      </w:r>
      <w:r w:rsidRPr="001603CF">
        <w:rPr>
          <w:lang w:val="en-US"/>
        </w:rPr>
        <w:t xml:space="preserve">and </w:t>
      </w:r>
      <w:r w:rsidRPr="001603CF">
        <w:rPr>
          <w:b/>
          <w:lang w:val="en-US"/>
        </w:rPr>
        <w:t>HD</w:t>
      </w:r>
      <w:r w:rsidRPr="001603CF">
        <w:rPr>
          <w:lang w:val="en-US"/>
        </w:rPr>
        <w:t xml:space="preserve"> were computed in EtOH toward the corresponding sulfoxides </w:t>
      </w:r>
      <w:r w:rsidRPr="001603CF">
        <w:rPr>
          <w:b/>
          <w:lang w:val="en-US"/>
        </w:rPr>
        <w:t>2a-d</w:t>
      </w:r>
      <w:r w:rsidRPr="001603CF">
        <w:rPr>
          <w:lang w:val="en-US"/>
        </w:rPr>
        <w:t xml:space="preserve">, </w:t>
      </w:r>
      <w:r w:rsidRPr="001603CF">
        <w:rPr>
          <w:b/>
          <w:lang w:val="en-US"/>
        </w:rPr>
        <w:t xml:space="preserve">CEPSO, CEESO </w:t>
      </w:r>
      <w:r w:rsidRPr="001603CF">
        <w:rPr>
          <w:lang w:val="en-US"/>
        </w:rPr>
        <w:t xml:space="preserve">and </w:t>
      </w:r>
      <w:r w:rsidRPr="001603CF">
        <w:rPr>
          <w:b/>
          <w:lang w:val="en-US"/>
        </w:rPr>
        <w:t>HDO</w:t>
      </w:r>
      <w:r w:rsidRPr="001603CF">
        <w:rPr>
          <w:lang w:val="en-US"/>
        </w:rPr>
        <w:t xml:space="preserve">, as well as for the undesired overoxidation to sulfones </w:t>
      </w:r>
      <w:r w:rsidRPr="001603CF">
        <w:rPr>
          <w:b/>
          <w:lang w:val="en-US"/>
        </w:rPr>
        <w:t>3a-d</w:t>
      </w:r>
      <w:r w:rsidRPr="001603CF">
        <w:rPr>
          <w:lang w:val="en-US"/>
        </w:rPr>
        <w:t xml:space="preserve">, </w:t>
      </w:r>
      <w:r w:rsidRPr="001603CF">
        <w:rPr>
          <w:b/>
          <w:lang w:val="en-US"/>
        </w:rPr>
        <w:t>CEPSO</w:t>
      </w:r>
      <w:r w:rsidRPr="001603CF">
        <w:rPr>
          <w:b/>
          <w:vertAlign w:val="subscript"/>
          <w:lang w:val="en-US"/>
        </w:rPr>
        <w:t>2</w:t>
      </w:r>
      <w:r w:rsidRPr="001603CF">
        <w:rPr>
          <w:b/>
          <w:lang w:val="en-US"/>
        </w:rPr>
        <w:t>, CEESO</w:t>
      </w:r>
      <w:r w:rsidRPr="001603CF">
        <w:rPr>
          <w:b/>
          <w:vertAlign w:val="subscript"/>
          <w:lang w:val="en-US"/>
        </w:rPr>
        <w:t>2</w:t>
      </w:r>
      <w:r w:rsidRPr="001603CF">
        <w:rPr>
          <w:b/>
          <w:lang w:val="en-US"/>
        </w:rPr>
        <w:t xml:space="preserve"> </w:t>
      </w:r>
      <w:r w:rsidRPr="001603CF">
        <w:rPr>
          <w:lang w:val="en-US"/>
        </w:rPr>
        <w:t xml:space="preserve">and </w:t>
      </w:r>
      <w:r w:rsidRPr="001603CF">
        <w:rPr>
          <w:b/>
          <w:lang w:val="en-US"/>
        </w:rPr>
        <w:t>HDO</w:t>
      </w:r>
      <w:r w:rsidRPr="001603CF">
        <w:rPr>
          <w:b/>
          <w:vertAlign w:val="subscript"/>
          <w:lang w:val="en-US"/>
        </w:rPr>
        <w:t>2</w:t>
      </w:r>
      <w:r w:rsidRPr="001603CF">
        <w:rPr>
          <w:lang w:val="en-US"/>
        </w:rPr>
        <w:t xml:space="preserve"> (Figures 2a,b</w:t>
      </w:r>
      <w:r w:rsidR="00770FD4" w:rsidRPr="001603CF">
        <w:rPr>
          <w:lang w:val="en-US"/>
        </w:rPr>
        <w:t xml:space="preserve"> and Supporting Information, Section</w:t>
      </w:r>
      <w:r w:rsidR="004209E9" w:rsidRPr="001603CF">
        <w:rPr>
          <w:lang w:val="en-US"/>
        </w:rPr>
        <w:t>s</w:t>
      </w:r>
      <w:r w:rsidR="00770FD4" w:rsidRPr="001603CF">
        <w:rPr>
          <w:lang w:val="en-US"/>
        </w:rPr>
        <w:t xml:space="preserve"> </w:t>
      </w:r>
      <w:r w:rsidR="00183A47" w:rsidRPr="001603CF">
        <w:rPr>
          <w:lang w:val="en-US"/>
        </w:rPr>
        <w:t>1.3 and 1.4</w:t>
      </w:r>
      <w:r w:rsidRPr="001603CF">
        <w:rPr>
          <w:lang w:val="en-US"/>
        </w:rPr>
        <w:t>). The corresponding activation barriers (</w:t>
      </w:r>
      <w:r w:rsidRPr="001603CF">
        <w:rPr>
          <w:rFonts w:cstheme="minorHAnsi"/>
          <w:lang w:val="en-US"/>
        </w:rPr>
        <w:t>Δ</w:t>
      </w:r>
      <w:r w:rsidRPr="001603CF">
        <w:rPr>
          <w:rFonts w:cstheme="minorHAnsi"/>
          <w:i/>
          <w:lang w:val="en-US"/>
        </w:rPr>
        <w:t>G</w:t>
      </w:r>
      <w:r w:rsidRPr="001603CF">
        <w:rPr>
          <w:rFonts w:cstheme="minorHAnsi"/>
          <w:vertAlign w:val="superscript"/>
          <w:lang w:val="en-US"/>
        </w:rPr>
        <w:sym w:font="Symbol" w:char="F0B9"/>
      </w:r>
      <w:r w:rsidRPr="001603CF">
        <w:rPr>
          <w:rFonts w:cstheme="minorHAnsi"/>
          <w:lang w:val="en-US"/>
        </w:rPr>
        <w:t xml:space="preserve">) </w:t>
      </w:r>
      <w:r w:rsidRPr="001603CF">
        <w:rPr>
          <w:lang w:val="en-US"/>
        </w:rPr>
        <w:t xml:space="preserve">follow a similar trend to the local nucleophilicity index, as illustrated in Figure 2a. </w:t>
      </w:r>
      <w:r w:rsidR="00D631BF" w:rsidRPr="001603CF">
        <w:rPr>
          <w:lang w:val="en-US"/>
        </w:rPr>
        <w:t xml:space="preserve">In </w:t>
      </w:r>
      <w:r w:rsidRPr="001603CF">
        <w:rPr>
          <w:lang w:val="en-US"/>
        </w:rPr>
        <w:t xml:space="preserve">general, the higher the sulfur local nucleophilicity, the lower the activation barrier, at least for the critical sulfoxidation. These activation barriers can be connected to inherent kinetics through Eyring’s equation (Supporting Information, Section </w:t>
      </w:r>
      <w:r w:rsidR="00183A47" w:rsidRPr="001603CF">
        <w:rPr>
          <w:lang w:val="en-US"/>
        </w:rPr>
        <w:t>1.1</w:t>
      </w:r>
      <w:r w:rsidRPr="001603CF">
        <w:rPr>
          <w:lang w:val="en-US"/>
        </w:rPr>
        <w:t xml:space="preserve">). For the sulfoxidation, the oxidations of all thioether substrates are characterized </w:t>
      </w:r>
      <w:r w:rsidR="0065052C" w:rsidRPr="001603CF">
        <w:rPr>
          <w:lang w:val="en-US"/>
        </w:rPr>
        <w:t xml:space="preserve">by </w:t>
      </w:r>
      <w:r w:rsidRPr="001603CF">
        <w:rPr>
          <w:lang w:val="en-US"/>
        </w:rPr>
        <w:t>low activation barriers (</w:t>
      </w:r>
      <w:r w:rsidRPr="001603CF">
        <w:rPr>
          <w:rFonts w:cstheme="minorHAnsi"/>
          <w:lang w:val="en-US"/>
        </w:rPr>
        <w:t>Δ</w:t>
      </w:r>
      <w:r w:rsidRPr="001603CF">
        <w:rPr>
          <w:rFonts w:cstheme="minorHAnsi"/>
          <w:i/>
          <w:lang w:val="en-US"/>
        </w:rPr>
        <w:t>G</w:t>
      </w:r>
      <w:r w:rsidRPr="001603CF">
        <w:rPr>
          <w:rFonts w:cstheme="minorHAnsi"/>
          <w:vertAlign w:val="superscript"/>
          <w:lang w:val="en-US"/>
        </w:rPr>
        <w:sym w:font="Symbol" w:char="F0B9"/>
      </w:r>
      <w:r w:rsidRPr="001603CF">
        <w:rPr>
          <w:rFonts w:cstheme="minorHAnsi"/>
          <w:vertAlign w:val="superscript"/>
          <w:lang w:val="en-US"/>
        </w:rPr>
        <w:t xml:space="preserve"> </w:t>
      </w:r>
      <w:r w:rsidRPr="001603CF">
        <w:rPr>
          <w:lang w:val="en-US"/>
        </w:rPr>
        <w:t>&lt;8 kcal mol</w:t>
      </w:r>
      <w:r w:rsidRPr="001603CF">
        <w:rPr>
          <w:vertAlign w:val="superscript"/>
          <w:lang w:val="en-US"/>
        </w:rPr>
        <w:t>-1</w:t>
      </w:r>
      <w:r w:rsidRPr="001603CF">
        <w:rPr>
          <w:lang w:val="en-US"/>
        </w:rPr>
        <w:t>), which translates to reaction completion below 1 s (at 10 °C and 0.</w:t>
      </w:r>
      <w:r w:rsidR="0058009E" w:rsidRPr="001603CF">
        <w:rPr>
          <w:lang w:val="en-US"/>
        </w:rPr>
        <w:t>1</w:t>
      </w:r>
      <w:r w:rsidRPr="001603CF">
        <w:rPr>
          <w:lang w:val="en-US"/>
        </w:rPr>
        <w:t xml:space="preserve"> M). The overoxidation to the undesired sulfones comes with a higher activation barrier, at least for substrates </w:t>
      </w:r>
      <w:r w:rsidRPr="001603CF">
        <w:rPr>
          <w:b/>
          <w:lang w:val="en-US"/>
        </w:rPr>
        <w:t>1a,b</w:t>
      </w:r>
      <w:r w:rsidRPr="001603CF">
        <w:rPr>
          <w:lang w:val="en-US"/>
        </w:rPr>
        <w:t xml:space="preserve">, </w:t>
      </w:r>
      <w:r w:rsidRPr="001603CF">
        <w:rPr>
          <w:b/>
          <w:lang w:val="en-US"/>
        </w:rPr>
        <w:t>CEPS</w:t>
      </w:r>
      <w:r w:rsidRPr="001603CF">
        <w:rPr>
          <w:lang w:val="en-US"/>
        </w:rPr>
        <w:t xml:space="preserve">, </w:t>
      </w:r>
      <w:r w:rsidRPr="001603CF">
        <w:rPr>
          <w:b/>
          <w:lang w:val="en-US"/>
        </w:rPr>
        <w:t>CEES</w:t>
      </w:r>
      <w:r w:rsidRPr="001603CF">
        <w:rPr>
          <w:lang w:val="en-US"/>
        </w:rPr>
        <w:t xml:space="preserve"> and </w:t>
      </w:r>
      <w:r w:rsidRPr="001603CF">
        <w:rPr>
          <w:b/>
          <w:lang w:val="en-US"/>
        </w:rPr>
        <w:t xml:space="preserve">HD </w:t>
      </w:r>
      <w:r w:rsidRPr="001603CF">
        <w:rPr>
          <w:lang w:val="en-US"/>
        </w:rPr>
        <w:t xml:space="preserve">(3.1 &lt; </w:t>
      </w:r>
      <w:r w:rsidRPr="001603CF">
        <w:rPr>
          <w:rFonts w:cstheme="minorHAnsi"/>
          <w:lang w:val="en-US"/>
        </w:rPr>
        <w:t>ΔΔ</w:t>
      </w:r>
      <w:r w:rsidRPr="001603CF">
        <w:rPr>
          <w:rFonts w:cstheme="minorHAnsi"/>
          <w:i/>
          <w:lang w:val="en-US"/>
        </w:rPr>
        <w:t>G</w:t>
      </w:r>
      <w:r w:rsidRPr="001603CF">
        <w:rPr>
          <w:rFonts w:cstheme="minorHAnsi"/>
          <w:vertAlign w:val="superscript"/>
          <w:lang w:val="en-US"/>
        </w:rPr>
        <w:sym w:font="Symbol" w:char="F0B9"/>
      </w:r>
      <w:r w:rsidRPr="001603CF">
        <w:rPr>
          <w:rFonts w:cstheme="minorHAnsi"/>
          <w:vertAlign w:val="superscript"/>
          <w:lang w:val="en-US"/>
        </w:rPr>
        <w:t xml:space="preserve"> </w:t>
      </w:r>
      <w:r w:rsidRPr="001603CF">
        <w:rPr>
          <w:rFonts w:cstheme="minorHAnsi"/>
          <w:lang w:val="en-US"/>
        </w:rPr>
        <w:t>&lt; 6 kcal mol</w:t>
      </w:r>
      <w:r w:rsidRPr="001603CF">
        <w:rPr>
          <w:rFonts w:cstheme="minorHAnsi"/>
          <w:vertAlign w:val="superscript"/>
          <w:lang w:val="en-US"/>
        </w:rPr>
        <w:t>-1</w:t>
      </w:r>
      <w:r w:rsidRPr="001603CF">
        <w:rPr>
          <w:rFonts w:cstheme="minorHAnsi"/>
          <w:lang w:val="en-US"/>
        </w:rPr>
        <w:t xml:space="preserve">). For compounds </w:t>
      </w:r>
      <w:r w:rsidRPr="001603CF">
        <w:rPr>
          <w:rFonts w:cstheme="minorHAnsi"/>
          <w:b/>
          <w:lang w:val="en-US"/>
        </w:rPr>
        <w:t>1c,d</w:t>
      </w:r>
      <w:r w:rsidRPr="001603CF">
        <w:rPr>
          <w:rFonts w:cstheme="minorHAnsi"/>
          <w:lang w:val="en-US"/>
        </w:rPr>
        <w:t>, the overoxidation appear</w:t>
      </w:r>
      <w:r w:rsidR="00E71219" w:rsidRPr="001603CF">
        <w:rPr>
          <w:rFonts w:cstheme="minorHAnsi"/>
          <w:lang w:val="en-US"/>
        </w:rPr>
        <w:t>s</w:t>
      </w:r>
      <w:r w:rsidRPr="001603CF">
        <w:rPr>
          <w:rFonts w:cstheme="minorHAnsi"/>
          <w:lang w:val="en-US"/>
        </w:rPr>
        <w:t xml:space="preserve"> to be more favorable than the sulfoxidation by 0.5-0.8 kcal mol</w:t>
      </w:r>
      <w:r w:rsidRPr="001603CF">
        <w:rPr>
          <w:rFonts w:cstheme="minorHAnsi"/>
          <w:vertAlign w:val="superscript"/>
          <w:lang w:val="en-US"/>
        </w:rPr>
        <w:t>-1</w:t>
      </w:r>
      <w:r w:rsidRPr="001603CF">
        <w:rPr>
          <w:rFonts w:cstheme="minorHAnsi"/>
          <w:lang w:val="en-US"/>
        </w:rPr>
        <w:t xml:space="preserve">. Nevertheless, </w:t>
      </w:r>
      <w:r w:rsidR="004F0DBC" w:rsidRPr="001603CF">
        <w:rPr>
          <w:rFonts w:cstheme="minorHAnsi"/>
          <w:lang w:val="en-US"/>
        </w:rPr>
        <w:t>computational results confirm</w:t>
      </w:r>
      <w:r w:rsidR="00D05DC9" w:rsidRPr="001603CF">
        <w:rPr>
          <w:rFonts w:cstheme="minorHAnsi"/>
          <w:lang w:val="en-US"/>
        </w:rPr>
        <w:t xml:space="preserve"> selectivity issues</w:t>
      </w:r>
      <w:r w:rsidR="004F0DBC" w:rsidRPr="001603CF">
        <w:rPr>
          <w:rFonts w:cstheme="minorHAnsi"/>
          <w:lang w:val="en-US"/>
        </w:rPr>
        <w:t xml:space="preserve"> </w:t>
      </w:r>
      <w:r w:rsidRPr="001603CF">
        <w:rPr>
          <w:rFonts w:cstheme="minorHAnsi"/>
          <w:lang w:val="en-US"/>
        </w:rPr>
        <w:t>in all instances</w:t>
      </w:r>
      <w:r w:rsidR="00D05DC9" w:rsidRPr="001603CF">
        <w:rPr>
          <w:rFonts w:cstheme="minorHAnsi"/>
          <w:lang w:val="en-US"/>
        </w:rPr>
        <w:t>, since</w:t>
      </w:r>
      <w:r w:rsidRPr="001603CF">
        <w:rPr>
          <w:rFonts w:cstheme="minorHAnsi"/>
          <w:lang w:val="en-US"/>
        </w:rPr>
        <w:t xml:space="preserve"> </w:t>
      </w:r>
      <w:r w:rsidR="004F0DBC" w:rsidRPr="001603CF">
        <w:rPr>
          <w:rFonts w:cstheme="minorHAnsi"/>
          <w:lang w:val="en-US"/>
        </w:rPr>
        <w:t xml:space="preserve">the </w:t>
      </w:r>
      <w:r w:rsidRPr="001603CF">
        <w:rPr>
          <w:rFonts w:cstheme="minorHAnsi"/>
          <w:lang w:val="en-US"/>
        </w:rPr>
        <w:t>activation barriers for</w:t>
      </w:r>
      <w:r w:rsidR="00183A47" w:rsidRPr="001603CF">
        <w:rPr>
          <w:rFonts w:cstheme="minorHAnsi"/>
          <w:lang w:val="en-US"/>
        </w:rPr>
        <w:t xml:space="preserve"> </w:t>
      </w:r>
      <w:r w:rsidRPr="001603CF">
        <w:rPr>
          <w:rFonts w:cstheme="minorHAnsi"/>
          <w:lang w:val="en-US"/>
        </w:rPr>
        <w:t>overoxidation also translate into extremely fast kinetics, with 99% conversion expected below 1 s under the same conditions. It can therefore be concluded that these reactions are clearly limited by diffusion (</w:t>
      </w:r>
      <w:r w:rsidRPr="001603CF">
        <w:rPr>
          <w:rFonts w:cstheme="minorHAnsi"/>
          <w:i/>
          <w:lang w:val="en-US"/>
        </w:rPr>
        <w:t>Da &gt; 1</w:t>
      </w:r>
      <w:r w:rsidRPr="001603CF">
        <w:rPr>
          <w:rFonts w:cstheme="minorHAnsi"/>
          <w:lang w:val="en-US"/>
        </w:rPr>
        <w:t>)</w:t>
      </w:r>
      <w:r w:rsidR="0065052C" w:rsidRPr="001603CF">
        <w:rPr>
          <w:rFonts w:cstheme="minorHAnsi"/>
          <w:lang w:val="en-US"/>
        </w:rPr>
        <w:fldChar w:fldCharType="begin" w:fldLock="1"/>
      </w:r>
      <w:r w:rsidR="00864EF1" w:rsidRPr="001603CF">
        <w:rPr>
          <w:rFonts w:cstheme="minorHAnsi"/>
          <w:lang w:val="en-US"/>
        </w:rPr>
        <w:instrText>ADDIN CSL_CITATION {"citationItems":[{"id":"ITEM-1","itemData":{"DOI":"10.1021/op200349f","ISSN":"10836160","abstract":"Continuous flow chemistry is being used increasingly; however, without detailed knowledge of reaction engineering, it can be difficult to judge whether dispersion and mixing are important factors on reaction outcome. Understanding these effects can result in improved choices of reactor dimensions and give insight for reactor scale-up. We provide an overview of both dispersive and mixing effects in flow systems and present simple relationships for determining whether mixing or dispersion is important for a given flow system. These results are summarized in convenient charts to enable the experimentalist to identify conditions with potential mixing or dispersion problems. The information also expedites design changes, such as inclusion or changes of mixers and changes in reaction tube diameters. As a case study, application of the principles to a glycosylation reaction results in increased throughput and cleaner product profiles compared to previously reported results. © 2012 American Chemical Society.","author":[{"dropping-particle":"","family":"Nagy","given":"Kevin D.","non-dropping-particle":"","parse-names":false,"suffix":""},{"dropping-particle":"","family":"Shen","given":"Bo","non-dropping-particle":"","parse-names":false,"suffix":""},{"dropping-particle":"","family":"Jamison","given":"Timothy F.","non-dropping-particle":"","parse-names":false,"suffix":""},{"dropping-particle":"","family":"Jensen","given":"Klavs F.","non-dropping-particle":"","parse-names":false,"suffix":""}],"container-title":"Organic Process Research and Development","id":"ITEM-1","issue":"5","issued":{"date-parts":[["2012"]]},"page":"976-981","title":"Mixing and dispersion in small-scale flow systems","type":"article-journal","volume":"16"},"uris":["http://www.mendeley.com/documents/?uuid=c04eff0c-dfa9-4853-ad6f-3b02fc44ee01"]}],"mendeley":{"formattedCitation":"&lt;sup&gt;33&lt;/sup&gt;","plainTextFormattedCitation":"33","previouslyFormattedCitation":"&lt;sup&gt;33&lt;/sup&gt;"},"properties":{"noteIndex":0},"schema":"https://github.com/citation-style-language/schema/raw/master/csl-citation.json"}</w:instrText>
      </w:r>
      <w:r w:rsidR="0065052C" w:rsidRPr="001603CF">
        <w:rPr>
          <w:rFonts w:cstheme="minorHAnsi"/>
          <w:lang w:val="en-US"/>
        </w:rPr>
        <w:fldChar w:fldCharType="separate"/>
      </w:r>
      <w:r w:rsidR="00864EF1" w:rsidRPr="001603CF">
        <w:rPr>
          <w:rFonts w:cstheme="minorHAnsi"/>
          <w:noProof/>
          <w:vertAlign w:val="superscript"/>
          <w:lang w:val="en-US"/>
        </w:rPr>
        <w:t>33</w:t>
      </w:r>
      <w:r w:rsidR="0065052C" w:rsidRPr="001603CF">
        <w:rPr>
          <w:rFonts w:cstheme="minorHAnsi"/>
          <w:lang w:val="en-US"/>
        </w:rPr>
        <w:fldChar w:fldCharType="end"/>
      </w:r>
      <w:r w:rsidRPr="001603CF">
        <w:rPr>
          <w:rFonts w:cstheme="minorHAnsi"/>
          <w:lang w:val="en-US"/>
        </w:rPr>
        <w:t xml:space="preserve"> and require high mixing efficiency to avoid </w:t>
      </w:r>
      <w:r w:rsidRPr="001603CF">
        <w:rPr>
          <w:lang w:val="en-US"/>
        </w:rPr>
        <w:t xml:space="preserve">concentration gradients. Selectivity towards the sulfoxide will therefore critically depend on both the selection of an appropriate setup allowing for short reaction times and high mixing efficiency, as well as an appropriate quenching of any remaining ozone. </w:t>
      </w:r>
    </w:p>
    <w:p w14:paraId="726EA474" w14:textId="44D34898" w:rsidR="008A5532" w:rsidRPr="001603CF" w:rsidRDefault="008A5532">
      <w:pPr>
        <w:pStyle w:val="RSCB02ArticleText"/>
        <w:ind w:firstLine="284"/>
        <w:rPr>
          <w:lang w:val="en-US"/>
        </w:rPr>
      </w:pPr>
      <w:r w:rsidRPr="001603CF">
        <w:rPr>
          <w:lang w:val="en-US"/>
        </w:rPr>
        <w:t xml:space="preserve">This scenario emphasizes a case where conventional batch protocols encounter challenges in fulfilling these criteria. Furthermore, batch ozonolysis typically demands sub-zero temperatures to mitigate the potential for explosive reactions. This </w:t>
      </w:r>
      <w:r w:rsidR="00D05DC9" w:rsidRPr="001603CF">
        <w:rPr>
          <w:lang w:val="en-US"/>
        </w:rPr>
        <w:t xml:space="preserve">prompted us to </w:t>
      </w:r>
      <w:r w:rsidRPr="001603CF">
        <w:rPr>
          <w:lang w:val="en-US"/>
        </w:rPr>
        <w:t>develop</w:t>
      </w:r>
      <w:r w:rsidR="00D05DC9" w:rsidRPr="001603CF">
        <w:rPr>
          <w:lang w:val="en-US"/>
        </w:rPr>
        <w:t xml:space="preserve"> </w:t>
      </w:r>
      <w:r w:rsidRPr="001603CF">
        <w:rPr>
          <w:lang w:val="en-US"/>
        </w:rPr>
        <w:t xml:space="preserve">flow conditions, where dedicated flow reactors are meticulously engineered to sustain optimal mixing efficiency. Both the ability to integrate </w:t>
      </w:r>
      <w:r w:rsidR="00C22420" w:rsidRPr="001603CF">
        <w:rPr>
          <w:i/>
          <w:lang w:val="en-US"/>
        </w:rPr>
        <w:t>in</w:t>
      </w:r>
      <w:r w:rsidR="00C22420" w:rsidRPr="001603CF">
        <w:rPr>
          <w:lang w:val="en-US"/>
        </w:rPr>
        <w:t xml:space="preserve"> </w:t>
      </w:r>
      <w:r w:rsidRPr="001603CF">
        <w:rPr>
          <w:i/>
          <w:lang w:val="en-US"/>
        </w:rPr>
        <w:t>situ</w:t>
      </w:r>
      <w:r w:rsidRPr="001603CF">
        <w:rPr>
          <w:lang w:val="en-US"/>
        </w:rPr>
        <w:t xml:space="preserve"> quenching capabilities and the absence of headspace </w:t>
      </w:r>
      <w:r w:rsidR="00D05DC9" w:rsidRPr="001603CF">
        <w:rPr>
          <w:lang w:val="en-US"/>
        </w:rPr>
        <w:t xml:space="preserve">were </w:t>
      </w:r>
      <w:r w:rsidRPr="001603CF">
        <w:rPr>
          <w:lang w:val="en-US"/>
        </w:rPr>
        <w:t xml:space="preserve">also </w:t>
      </w:r>
      <w:r w:rsidR="00D05DC9" w:rsidRPr="001603CF">
        <w:rPr>
          <w:lang w:val="en-US"/>
        </w:rPr>
        <w:t xml:space="preserve">considered </w:t>
      </w:r>
      <w:r w:rsidRPr="001603CF">
        <w:rPr>
          <w:lang w:val="en-US"/>
        </w:rPr>
        <w:t>as important safety feature</w:t>
      </w:r>
      <w:r w:rsidR="00183A47" w:rsidRPr="001603CF">
        <w:rPr>
          <w:lang w:val="en-US"/>
        </w:rPr>
        <w:t>s</w:t>
      </w:r>
      <w:r w:rsidRPr="001603CF">
        <w:rPr>
          <w:lang w:val="en-US"/>
        </w:rPr>
        <w:t xml:space="preserve"> for potentially flammable and/or explosive mixtures.</w:t>
      </w:r>
      <w:r w:rsidR="0065052C" w:rsidRPr="001603CF">
        <w:rPr>
          <w:lang w:val="en-US"/>
        </w:rPr>
        <w:fldChar w:fldCharType="begin" w:fldLock="1"/>
      </w:r>
      <w:r w:rsidR="00864EF1" w:rsidRPr="001603CF">
        <w:rPr>
          <w:lang w:val="en-US"/>
        </w:rPr>
        <w:instrText>ADDIN CSL_CITATION {"citationItems":[{"id":"ITEM-1","itemData":{"DOI":"10.1039/d1re00520k","ISSN":"20589883","abstract":"The oxidation reaction is one of the most important transformations in synthetic chemistry, allowing for the introduction and modification of various functional groups. Continuous flow chemistry involving the use of channels or tubing to conduct a reaction has received a remarkable amount of attention in academia and industry. The technology provides reduced reaction times, higher selectivities, straightforward scalability, and the possibility to safely use hazardous intermediates and gaseous reactants. This review presents an up-to-date overview of oxidation chemistry using various oxidants in continuous flow microreactors. In addition, the advantages of using molecular oxygen as the most environmentally benign oxidant in photochemistry and biochemistry are discussed.","author":[{"dropping-particle":"","family":"Wan","given":"Li","non-dropping-particle":"","parse-names":false,"suffix":""},{"dropping-particle":"","family":"Jiang","given":"Meifen","non-dropping-particle":"","parse-names":false,"suffix":""},{"dropping-particle":"","family":"Cheng","given":"Dang","non-dropping-particle":"","parse-names":false,"suffix":""},{"dropping-particle":"","family":"Liu","given":"Minjie","non-dropping-particle":"","parse-names":false,"suffix":""},{"dropping-particle":"","family":"Chen","given":"Fener","non-dropping-particle":"","parse-names":false,"suffix":""}],"container-title":"Reaction Chemistry and Engineering","id":"ITEM-1","issue":"3","issued":{"date-parts":[["2022"]]},"page":"490-550","publisher":"Royal Society of Chemistry","title":"Continuous flow technology-a tool for safer oxidation chemistry","type":"article-journal","volume":"7"},"uris":["http://www.mendeley.com/documents/?uuid=fe8f71c5-2619-4660-a877-8c268e5b801e"]}],"mendeley":{"formattedCitation":"&lt;sup&gt;34&lt;/sup&gt;","plainTextFormattedCitation":"34","previouslyFormattedCitation":"&lt;sup&gt;34&lt;/sup&gt;"},"properties":{"noteIndex":0},"schema":"https://github.com/citation-style-language/schema/raw/master/csl-citation.json"}</w:instrText>
      </w:r>
      <w:r w:rsidR="0065052C" w:rsidRPr="001603CF">
        <w:rPr>
          <w:lang w:val="en-US"/>
        </w:rPr>
        <w:fldChar w:fldCharType="separate"/>
      </w:r>
      <w:r w:rsidR="00864EF1" w:rsidRPr="001603CF">
        <w:rPr>
          <w:noProof/>
          <w:vertAlign w:val="superscript"/>
          <w:lang w:val="en-US"/>
        </w:rPr>
        <w:t>34</w:t>
      </w:r>
      <w:r w:rsidR="0065052C" w:rsidRPr="001603CF">
        <w:rPr>
          <w:lang w:val="en-US"/>
        </w:rPr>
        <w:fldChar w:fldCharType="end"/>
      </w:r>
      <w:r w:rsidRPr="001603CF">
        <w:rPr>
          <w:lang w:val="en-US"/>
        </w:rPr>
        <w:t xml:space="preserve"> </w:t>
      </w:r>
    </w:p>
    <w:p w14:paraId="2CBA72C6" w14:textId="77777777" w:rsidR="008A5532" w:rsidRPr="001603CF" w:rsidRDefault="008A5532">
      <w:pPr>
        <w:pStyle w:val="RSCB07BHeadingSub-Section-standalone"/>
        <w:rPr>
          <w:lang w:val="en-US"/>
        </w:rPr>
      </w:pPr>
      <w:r w:rsidRPr="001603CF">
        <w:rPr>
          <w:lang w:val="en-US"/>
        </w:rPr>
        <w:t>Experimental validation</w:t>
      </w:r>
    </w:p>
    <w:p w14:paraId="07D1D938" w14:textId="3F7FA58D" w:rsidR="008A5532" w:rsidRPr="001603CF" w:rsidRDefault="008A5532">
      <w:pPr>
        <w:pStyle w:val="RSCB02ArticleText"/>
        <w:rPr>
          <w:lang w:val="en-US"/>
        </w:rPr>
      </w:pPr>
      <w:r w:rsidRPr="001603CF">
        <w:rPr>
          <w:lang w:val="en-US"/>
        </w:rPr>
        <w:t xml:space="preserve">There is precedent for the ozonolysis </w:t>
      </w:r>
      <w:r w:rsidR="005077B9" w:rsidRPr="001603CF">
        <w:rPr>
          <w:lang w:val="en-US"/>
        </w:rPr>
        <w:t xml:space="preserve">of various substrates </w:t>
      </w:r>
      <w:r w:rsidRPr="001603CF">
        <w:rPr>
          <w:lang w:val="en-US"/>
        </w:rPr>
        <w:t>under continuous flow (micro and mesofluidic setups).</w:t>
      </w:r>
      <w:r w:rsidR="0065052C" w:rsidRPr="001603CF">
        <w:rPr>
          <w:lang w:val="en-US"/>
        </w:rPr>
        <w:fldChar w:fldCharType="begin" w:fldLock="1"/>
      </w:r>
      <w:r w:rsidR="00864EF1" w:rsidRPr="001603CF">
        <w:rPr>
          <w:lang w:val="en-US"/>
        </w:rPr>
        <w:instrText>ADDIN CSL_CITATION {"citationItems":[{"id":"ITEM-1","itemData":{"DOI":"10.1021/acs.oprd.1c00008","ISSN":"1520586X","abstract":"Despite its synthetic relevance, ozonolysis is still an underused reaction in the synthetic chemistry industries. This can be attributed to safety issues while handling the ozone itself, alongside extra hazard related to unstable reaction intermediates. Flow chemistry is inherently safer as it involves a small volume of reagent at any given time. Here, to address safety and technical issues, we describe the design and testing of an ozone dosing line. A global risk assessment and the description of the setup, the analytics, are presented in detail. This new dosing line enabled the successful scale-up of β-pinene ozonolysis in flow, with a productivity of over 16 g/h.","author":[{"dropping-particle":"","family":"Vaz","given":"Margaux","non-dropping-particle":"","parse-names":false,"suffix":""},{"dropping-particle":"","family":"Courboin","given":"Daniel","non-dropping-particle":"","parse-names":false,"suffix":""},{"dropping-particle":"","family":"Winter","given":"Marc","non-dropping-particle":"","parse-names":false,"suffix":""},{"dropping-particle":"","family":"Roth","given":"Philippe M.C.","non-dropping-particle":"","parse-names":false,"suffix":""}],"container-title":"Organic Process Research and Development","id":"ITEM-1","issue":"7","issued":{"date-parts":[["2021"]]},"page":"1589-1597","title":"Scale-Up of Ozonolysis using Inherently Safer Technology in Continuous Flow under Pressure: Case Study on β-Pinene","type":"article-journal","volume":"25"},"uris":["http://www.mendeley.com/documents/?uuid=15e05377-d357-4244-9233-a9d5a7bec561"]},{"id":"ITEM-2","itemData":{"DOI":"10.1039/d1re00264c","ISSN":"20589883","abstract":"Ozonolysis reactions are generally high-yielding, highly selective, and sustainable processes, especially when performed in green solvents. However, ozonolysis is underutilized in organic synthesis and chemical manufacture due to the safety concerns associated with handling ozone (O3) gas and the highly reactive ozonide intermediate. In this article, the development of ozonolysis reactions within a dedicated microreactor platform suitable for gas-liquid transformations is described. The optimization of the reaction conditions for the ozonolysis of cyclohexene to hexanedial, and thioanisole to methyl phenyl sulfoxide is presented. Cyclohexene is transformed to hexanedial in 94% yield at 0 °C within 1.7 seconds. In a similar fashion, the ozonolysis of thioanisole was achieved in 99% yield at 0 °C within &lt;1 second. A 3D printed heat flow calorimeter was used to measure the heat of reaction for the ozonolysis of thioanisole, giving a value of -165 ± 4 kJ mol-1. A 3 hour long run achieved a throughput of 1.77 g h-1 for methyl phenyl sulfoxide, which corresponds to a space time yield of 1.84 kg L-1 h-1 for this intensified process. This journal is","author":[{"dropping-particle":"","family":"Polterauer","given":"Dominik","non-dropping-particle":"","parse-names":false,"suffix":""},{"dropping-particle":"","family":"Roberge","given":"Dominique M.","non-dropping-particle":"","parse-names":false,"suffix":""},{"dropping-particle":"","family":"Hanselmann","given":"Paul","non-dropping-particle":"","parse-names":false,"suffix":""},{"dropping-particle":"","family":"Elsner","given":"Petteri","non-dropping-particle":"","parse-names":false,"suffix":""},{"dropping-particle":"","family":"Hone","given":"Christopher A.","non-dropping-particle":"","parse-names":false,"suffix":""},{"dropping-particle":"","family":"Kappe","given":"C. Oliver","non-dropping-particle":"","parse-names":false,"suffix":""}],"container-title":"Reaction Chemistry and Engineering","id":"ITEM-2","issue":"12","issued":{"date-parts":[["2021"]]},"page":"2253-2258","publisher":"Royal Society of Chemistry","title":"Process intensification of ozonolysis reactions using dedicated microstructured reactors","type":"article-journal","volume":"6"},"uris":["http://www.mendeley.com/documents/?uuid=b4fcf500-4480-4ec2-a2f2-ac86ce004f84"]},{"id":"ITEM-3","itemData":{"DOI":"10.1007/s41981-022-00220-6","ISSN":"20630212","abstract":"Due to the inherent safety and high mass/heat transfer efficiency of microreactor, the continuous micro-reaction technology has been widely applied in hazardous chemistry recently. In this work, a continuous ozonolysis system based on micro-packed bed reactors (µPBRs) was developed with the synthesis of benzaldehyde as a model reaction. The effects of operating variables (e.g., stirring time, molar ozone/olefin ratio, reaction pressure, reaction temperature and liquid residence time) on the olefins conversion and product distribution were investigated. Based on the experimental results, the optimum reaction conditions are as follows: stirring time 1 h, molar ratio of ozone to olefin 1.2, reaction pressure 0.1 MPa, and the reaction temperature ranging from − 15 to 10</w:instrText>
      </w:r>
      <w:r w:rsidR="00864EF1" w:rsidRPr="001603CF">
        <w:rPr>
          <w:rFonts w:ascii="Cambria Math" w:hAnsi="Cambria Math" w:cs="Cambria Math"/>
          <w:lang w:val="en-US"/>
        </w:rPr>
        <w:instrText>℃</w:instrText>
      </w:r>
      <w:r w:rsidR="00864EF1" w:rsidRPr="001603CF">
        <w:rPr>
          <w:lang w:val="en-US"/>
        </w:rPr>
        <w:instrText>, as opposed to the low temperature (&lt;-50</w:instrText>
      </w:r>
      <w:r w:rsidR="00864EF1" w:rsidRPr="001603CF">
        <w:rPr>
          <w:rFonts w:ascii="Cambria Math" w:hAnsi="Cambria Math" w:cs="Cambria Math"/>
          <w:lang w:val="en-US"/>
        </w:rPr>
        <w:instrText>℃</w:instrText>
      </w:r>
      <w:r w:rsidR="00864EF1" w:rsidRPr="001603CF">
        <w:rPr>
          <w:lang w:val="en-US"/>
        </w:rPr>
        <w:instrText>) routinely employed for batch operation. In addition, the full conversion of styrene and a benzaldehyde yield of ~ 93% was observed with the liquid residence time of 3.8–30.8 s. Consequently, the flow ozonolysis technique upon µPBRs allows for a sustainable, safe and efficient approach to oxidize olefins to aldehydes/ketones compared to traditional methods.","author":[{"dropping-particle":"","family":"Lou","given":"Fengyan","non-dropping-particle":"","parse-names":false,"suffix":""},{"dropping-particle":"","family":"Cao","given":"Qiang","non-dropping-particle":"","parse-names":false,"suffix":""},{"dropping-particle":"","family":"Zhang","given":"Chenghao","non-dropping-particle":"","parse-names":false,"suffix":""},{"dropping-particle":"","family":"Ai","given":"Ning","non-dropping-particle":"","parse-names":false,"suffix":""},{"dropping-particle":"","family":"Wang","given":"Qining","non-dropping-particle":"","parse-names":false,"suffix":""},{"dropping-particle":"","family":"Zhang","given":"Jisong","non-dropping-particle":"","parse-names":false,"suffix":""}],"container-title":"Journal of Flow Chemistry","id":"ITEM-3","issue":"3","issued":{"date-parts":[["2022"]]},"page":"307-315","title":"Continuous synthesis of benzaldehyde by ozonolysis of styrene in a micro-packed bed reactor","type":"article-journal","volume":"12"},"uris":["http://www.mendeley.com/documents/?uuid=bf372e9b-1edd-44c8-8533-431af15d069e"]},{"id":"ITEM-4","itemData":{"DOI":"10.1039/c7re00084g","ISSN":"20589883","abstract":"Efficient ozonolysis of quinoline, electron deficient 8-nitroquinoline, and electron rich 6-methoxyquinoline is conducted in a Corning low flow reactor (Corning LFR) with recycling. The conversions of quinoline and 8-nitroquinoline from single-pass experiments were 75.6 and 52.4%, respectively. Upon successive oxidative work-up in a batch reactor, pyridine-2,3-dicarboxylic acid was obtained in 72.7 and 24.7% yields from the ozonolysis products of quinoline and 8-nitroquinoline, respectively. The recycling increased the overall conversions to 95.2 and 76.9%, respectively. For 6-methoxyquinoline, the conversion from the single-pass experiment, 45.2%, was increased to 73.5% with recycling under a higher liquid flow rate and substrate concentration for ozonolysis. Experimental results, conversions, residence time distribution (RTD), and the overall mass transfer coefficient are included in reactor models to determine the rate constants for ozonolysis. Predictions with the rate constants for quinoline, 8-nitroquinoline, and 6-methoxyquinoline show good agreement with the experimental results for different recycle ratios and concentrations of ozone and substrates.","author":[{"dropping-particle":"","family":"Lee","given":"Kyoungmi","non-dropping-particle":"","parse-names":false,"suffix":""},{"dropping-particle":"","family":"Lin","given":"Hongkun","non-dropping-particle":"","parse-names":false,"suffix":""},{"dropping-particle":"","family":"Jensen","given":"Klavs F.","non-dropping-particle":"","parse-names":false,"suffix":""}],"container-title":"Reaction Chemistry and Engineering","id":"ITEM-4","issue":"5","issued":{"date-parts":[["2017"]]},"page":"696-702","publisher":"Royal Society of Chemistry","title":"Ozonolysis of quinoline and quinoline derivatives in a Corning low flow reactor","type":"article-journal","volume":"2"},"uris":["http://www.mendeley.com/documents/?uuid=9be6cbce-a866-4a36-b6a9-54747cfd0be9"]},{"id":"ITEM-5","itemData":{"DOI":"10.1021/ol102984h","ISSN":"15237060","abstract":"Several important types of ozonolysis reactions have been performed in a continuous flow device that is able to perform both the ozonolysis and quenching steps in flow mode. This technique allows safe and scalable ozonolysis reactions to be performed on a laboratory scale.(Figure Presented) © 2011 American Chemical Society.","author":[{"dropping-particle":"","family":"Irfan","given":"Muhammad","non-dropping-particle":"","parse-names":false,"suffix":""},{"dropping-particle":"","family":"Glasnov","given":"Toma N.","non-dropping-particle":"","parse-names":false,"suffix":""},{"dropping-particle":"","family":"Kappe","given":"C. Oliver","non-dropping-particle":"","parse-names":false,"suffix":""}],"container-title":"Organic Letters","id":"ITEM-5","issue":"5","issued":{"date-parts":[["2011"]]},"page":"984-987","title":"Continuous flow ozonolysis in a laboratory scale reactor","type":"article-journal","volume":"13"},"uris":["http://www.mendeley.com/documents/?uuid=ec986b7a-2fe6-4227-9653-0befa7218217"]},{"id":"ITEM-6","itemData":{"DOI":"10.1556/1846.2015.00010","ISSN":"20630212","abstract":"Ozonolysis of alkenes in liquid phase is conducted from micro scales to milli scales using a multichannel microreactor, a Corning low-flow reactor (LFR), and a Corning advanced-flow reactor (AFR). For the mass transfer limited test case of ozonolysis of 1-decene, maximum conversions that depend on the ozone availability in the gas phase are achieved regardless of the operating conditions, proving an excellent mass transfer in all three reactors. Ozonolysis of Sudan Red 7B dye provides visualization of the completion of the reaction in the glass-made AFR and LFR. Overall mass transfer coefficients are estimated to be on the order of 1/s in both the LFR and AFR, increasing with both liquid and gas flow rates. These values are within the same range observed in microchannels and one order of magnitude larger than in other conventional contactors.","author":[{"dropping-particle":"","family":"Nieves-Remacha","given":"María José","non-dropping-particle":"","parse-names":false,"suffix":""},{"dropping-particle":"","family":"Jensen","given":"Klavs F.","non-dropping-particle":"","parse-names":false,"suffix":""}],"container-title":"Journal of Flow Chemistry","id":"ITEM-6","issue":"3","issued":{"date-parts":[["2015"]]},"page":"160-165","title":"Mass transfer characteristics of ozonolysis in microreactors and advanced-flow reactors","type":"article-journal","volume":"5"},"uris":["http://www.mendeley.com/documents/?uuid=aa068fc0-d332-4fde-ba0d-218ec5634cdf"]},{"id":"ITEM-7","itemData":{"DOI":"10.1021/ol100322t","ISSN":"15237060","abstract":"(Figure Presented) A flow-through chemistry apparatus has been developed which allows gases and liquids to contact via a semipermeable Teflon AF-2400 membrane. In this preliminary investigation, the concept was proven by application to the ozonolysls of a series of alkenes. © 2010 American Chemical Society.","author":[{"dropping-particle":"","family":"O'Brien","given":"Matthew","non-dropping-particle":"","parse-names":false,"suffix":""},{"dropping-particle":"","family":"Baxendale","given":"Ian R.","non-dropping-particle":"","parse-names":false,"suffix":""},{"dropping-particle":"V.","family":"Ley","given":"Steven","non-dropping-particle":"","parse-names":false,"suffix":""}],"container-title":"Organic Letters","id":"ITEM-7","issue":"7","issued":{"date-parts":[["2010"]]},"page":"1596-1598","title":"Flow ozonolysis using a semipermeable Teflon AF-2400 membrane to effect gas - Liquid contact","type":"article-journal","volume":"12"},"uris":["http://www.mendeley.com/documents/?uuid=f23503ad-8c94-43c1-a478-ebb8137a69ee"]}],"mendeley":{"formattedCitation":"&lt;sup&gt;35–41&lt;/sup&gt;","plainTextFormattedCitation":"35–41","previouslyFormattedCitation":"&lt;sup&gt;35–41&lt;/sup&gt;"},"properties":{"noteIndex":0},"schema":"https://github.com/citation-style-language/schema/raw/master/csl-citation.json"}</w:instrText>
      </w:r>
      <w:r w:rsidR="0065052C" w:rsidRPr="001603CF">
        <w:rPr>
          <w:lang w:val="en-US"/>
        </w:rPr>
        <w:fldChar w:fldCharType="separate"/>
      </w:r>
      <w:r w:rsidR="00864EF1" w:rsidRPr="001603CF">
        <w:rPr>
          <w:noProof/>
          <w:vertAlign w:val="superscript"/>
          <w:lang w:val="en-US"/>
        </w:rPr>
        <w:t>35–41</w:t>
      </w:r>
      <w:r w:rsidR="0065052C" w:rsidRPr="001603CF">
        <w:rPr>
          <w:lang w:val="en-US"/>
        </w:rPr>
        <w:fldChar w:fldCharType="end"/>
      </w:r>
      <w:r w:rsidRPr="001603CF">
        <w:rPr>
          <w:lang w:val="en-US"/>
        </w:rPr>
        <w:t xml:space="preserve"> </w:t>
      </w:r>
      <w:r w:rsidR="0065052C" w:rsidRPr="001603CF">
        <w:rPr>
          <w:lang w:val="en-US"/>
        </w:rPr>
        <w:t>H</w:t>
      </w:r>
      <w:r w:rsidRPr="001603CF">
        <w:rPr>
          <w:lang w:val="en-US"/>
        </w:rPr>
        <w:t>ere, experiments were performed using a commercial Corning® Advanced-Flow™ Reactor (AFR) specifically designed for a minimal footprint (AFR</w:t>
      </w:r>
      <w:r w:rsidRPr="001603CF">
        <w:rPr>
          <w:vertAlign w:val="superscript"/>
          <w:lang w:val="en-US"/>
        </w:rPr>
        <w:t>TM</w:t>
      </w:r>
      <w:r w:rsidRPr="001603CF">
        <w:rPr>
          <w:lang w:val="en-US"/>
        </w:rPr>
        <w:t xml:space="preserve"> LowFlow). The reactor configuration featured 2 LowFlow glass fluidic modules (FM, 0.5 </w:t>
      </w:r>
      <w:r w:rsidRPr="001603CF">
        <w:rPr>
          <w:lang w:val="en-US"/>
        </w:rPr>
        <w:lastRenderedPageBreak/>
        <w:t>mL internal volume each) specifically designed for high mass transfer in liquid-gas biphasic systems. Both FMs were connected in series and featured an embedded high-performance heat exchanger. The reactor setup was fed upstream with compressed ozone (</w:t>
      </w:r>
      <w:r w:rsidR="00C56DAC" w:rsidRPr="001603CF">
        <w:rPr>
          <w:lang w:val="en-US"/>
        </w:rPr>
        <w:t>10</w:t>
      </w:r>
      <w:r w:rsidRPr="001603CF">
        <w:rPr>
          <w:lang w:val="en-US"/>
        </w:rPr>
        <w:t xml:space="preserve"> bar) and with a liquid feed of thioether in ethanol. </w:t>
      </w:r>
      <w:r w:rsidR="00473F11" w:rsidRPr="001603CF">
        <w:rPr>
          <w:lang w:val="en-US"/>
        </w:rPr>
        <w:t>The pressurized ozone generator has been reported elsewhere.</w:t>
      </w:r>
      <w:r w:rsidR="00473F11" w:rsidRPr="001603CF">
        <w:rPr>
          <w:lang w:val="en-US"/>
        </w:rPr>
        <w:fldChar w:fldCharType="begin" w:fldLock="1"/>
      </w:r>
      <w:r w:rsidR="00864EF1" w:rsidRPr="001603CF">
        <w:rPr>
          <w:lang w:val="en-US"/>
        </w:rPr>
        <w:instrText>ADDIN CSL_CITATION {"citationItems":[{"id":"ITEM-1","itemData":{"DOI":"10.1021/acs.oprd.1c00008","ISSN":"1520586X","abstract":"Despite its synthetic relevance, ozonolysis is still an underused reaction in the synthetic chemistry industries. This can be attributed to safety issues while handling the ozone itself, alongside extra hazard related to unstable reaction intermediates. Flow chemistry is inherently safer as it involves a small volume of reagent at any given time. Here, to address safety and technical issues, we describe the design and testing of an ozone dosing line. A global risk assessment and the description of the setup, the analytics, are presented in detail. This new dosing line enabled the successful scale-up of β-pinene ozonolysis in flow, with a productivity of over 16 g/h.","author":[{"dropping-particle":"","family":"Vaz","given":"Margaux","non-dropping-particle":"","parse-names":false,"suffix":""},{"dropping-particle":"","family":"Courboin","given":"Daniel","non-dropping-particle":"","parse-names":false,"suffix":""},{"dropping-particle":"","family":"Winter","given":"Marc","non-dropping-particle":"","parse-names":false,"suffix":""},{"dropping-particle":"","family":"Roth","given":"Philippe M.C.","non-dropping-particle":"","parse-names":false,"suffix":""}],"container-title":"Organic Process Research and Development","id":"ITEM-1","issue":"7","issued":{"date-parts":[["2021"]]},"page":"1589-1597","title":"Scale-Up of Ozonolysis using Inherently Safer Technology in Continuous Flow under Pressure: Case Study on β-Pinene","type":"article-journal","volume":"25"},"uris":["http://www.mendeley.com/documents/?uuid=15e05377-d357-4244-9233-a9d5a7bec561"]}],"mendeley":{"formattedCitation":"&lt;sup&gt;35&lt;/sup&gt;","plainTextFormattedCitation":"35","previouslyFormattedCitation":"&lt;sup&gt;35&lt;/sup&gt;"},"properties":{"noteIndex":0},"schema":"https://github.com/citation-style-language/schema/raw/master/csl-citation.json"}</w:instrText>
      </w:r>
      <w:r w:rsidR="00473F11" w:rsidRPr="001603CF">
        <w:rPr>
          <w:lang w:val="en-US"/>
        </w:rPr>
        <w:fldChar w:fldCharType="separate"/>
      </w:r>
      <w:r w:rsidR="00864EF1" w:rsidRPr="001603CF">
        <w:rPr>
          <w:noProof/>
          <w:vertAlign w:val="superscript"/>
          <w:lang w:val="en-US"/>
        </w:rPr>
        <w:t>35</w:t>
      </w:r>
      <w:r w:rsidR="00473F11" w:rsidRPr="001603CF">
        <w:rPr>
          <w:lang w:val="en-US"/>
        </w:rPr>
        <w:fldChar w:fldCharType="end"/>
      </w:r>
      <w:r w:rsidR="00473F11" w:rsidRPr="001603CF">
        <w:rPr>
          <w:lang w:val="en-US"/>
        </w:rPr>
        <w:t xml:space="preserve"> </w:t>
      </w:r>
      <w:r w:rsidRPr="001603CF">
        <w:rPr>
          <w:lang w:val="en-US"/>
        </w:rPr>
        <w:t xml:space="preserve">FM1 was used for the oxidation of various </w:t>
      </w:r>
      <w:r w:rsidRPr="001603CF">
        <w:rPr>
          <w:b/>
          <w:lang w:val="en-US"/>
        </w:rPr>
        <w:t>HD</w:t>
      </w:r>
      <w:r w:rsidRPr="001603CF">
        <w:rPr>
          <w:lang w:val="en-US"/>
        </w:rPr>
        <w:t xml:space="preserve"> thioether simulants with ozone, while FM2 was used to quench the reaction mixture (aqueous sodium thiosulfate, 0.</w:t>
      </w:r>
      <w:r w:rsidR="00C07425" w:rsidRPr="001603CF">
        <w:rPr>
          <w:lang w:val="en-US"/>
        </w:rPr>
        <w:t>5</w:t>
      </w:r>
      <w:r w:rsidRPr="001603CF">
        <w:rPr>
          <w:lang w:val="en-US"/>
        </w:rPr>
        <w:t xml:space="preserve"> M). Note here that the in-line quench is an additional safety feature to neutralize any unreacted ozone prior to the collection of reaction effluents. The reactor effluents were analyzed either by HPLC or GC-FID (</w:t>
      </w:r>
      <w:r w:rsidR="00E670C7" w:rsidRPr="001603CF">
        <w:rPr>
          <w:lang w:val="en-US"/>
        </w:rPr>
        <w:t>Supporting Information</w:t>
      </w:r>
      <w:r w:rsidRPr="001603CF">
        <w:rPr>
          <w:lang w:val="en-US"/>
        </w:rPr>
        <w:t>, Section 3.</w:t>
      </w:r>
      <w:r w:rsidR="004209E9" w:rsidRPr="001603CF">
        <w:rPr>
          <w:lang w:val="en-US"/>
        </w:rPr>
        <w:t>2</w:t>
      </w:r>
      <w:r w:rsidRPr="001603CF">
        <w:rPr>
          <w:lang w:val="en-US"/>
        </w:rPr>
        <w:t>). A simplified flow chart for the ozone neutralization platform is depicted in Figure 3</w:t>
      </w:r>
      <w:r w:rsidR="00E670C7" w:rsidRPr="001603CF">
        <w:rPr>
          <w:lang w:val="en-US"/>
        </w:rPr>
        <w:t>a</w:t>
      </w:r>
      <w:r w:rsidRPr="001603CF">
        <w:rPr>
          <w:lang w:val="en-US"/>
        </w:rPr>
        <w:t xml:space="preserve"> (</w:t>
      </w:r>
      <w:r w:rsidR="00E670C7" w:rsidRPr="001603CF">
        <w:rPr>
          <w:lang w:val="en-US"/>
        </w:rPr>
        <w:t xml:space="preserve">Supporting Information, Section 2 and 4 </w:t>
      </w:r>
      <w:r w:rsidRPr="001603CF">
        <w:rPr>
          <w:lang w:val="en-US"/>
        </w:rPr>
        <w:t xml:space="preserve">for detailed setup and experimental protocols, </w:t>
      </w:r>
      <w:r w:rsidR="00402DE1" w:rsidRPr="001603CF">
        <w:rPr>
          <w:lang w:val="en-US"/>
        </w:rPr>
        <w:t>photos</w:t>
      </w:r>
      <w:r w:rsidR="000D0FF5" w:rsidRPr="001603CF">
        <w:rPr>
          <w:lang w:val="en-US"/>
        </w:rPr>
        <w:t>,</w:t>
      </w:r>
      <w:r w:rsidRPr="001603CF">
        <w:rPr>
          <w:lang w:val="en-US"/>
        </w:rPr>
        <w:t xml:space="preserve"> and risk analysis). </w:t>
      </w:r>
    </w:p>
    <w:p w14:paraId="06C219FE" w14:textId="173AAA1C" w:rsidR="002B2F17" w:rsidRPr="001603CF" w:rsidRDefault="008558F4">
      <w:pPr>
        <w:pStyle w:val="RSCI03FigureSchemeChartUncaptioned"/>
        <w:jc w:val="both"/>
        <w:rPr>
          <w:lang w:val="en-US"/>
        </w:rPr>
      </w:pPr>
      <w:r w:rsidRPr="001603CF">
        <w:rPr>
          <w:b/>
          <w:noProof/>
          <w:lang w:val="en-US"/>
        </w:rPr>
        <w:drawing>
          <wp:inline distT="0" distB="0" distL="0" distR="0" wp14:anchorId="409CACE5" wp14:editId="1E4B5D23">
            <wp:extent cx="3168015" cy="4511675"/>
            <wp:effectExtent l="0" t="0" r="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3.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68015" cy="4511675"/>
                    </a:xfrm>
                    <a:prstGeom prst="rect">
                      <a:avLst/>
                    </a:prstGeom>
                  </pic:spPr>
                </pic:pic>
              </a:graphicData>
            </a:graphic>
          </wp:inline>
        </w:drawing>
      </w:r>
      <w:r w:rsidR="00F92E47" w:rsidRPr="001603CF">
        <w:rPr>
          <w:b/>
          <w:lang w:val="en-US"/>
        </w:rPr>
        <w:t xml:space="preserve">Fig. </w:t>
      </w:r>
      <w:r w:rsidR="00F121B0" w:rsidRPr="001603CF">
        <w:rPr>
          <w:b/>
          <w:lang w:val="en-US"/>
        </w:rPr>
        <w:t>3</w:t>
      </w:r>
      <w:r w:rsidR="00F92E47" w:rsidRPr="001603CF">
        <w:rPr>
          <w:b/>
          <w:lang w:val="en-US"/>
        </w:rPr>
        <w:t xml:space="preserve">. (a) </w:t>
      </w:r>
      <w:r w:rsidR="00F92E47" w:rsidRPr="001603CF">
        <w:rPr>
          <w:lang w:val="en-US"/>
        </w:rPr>
        <w:t xml:space="preserve">Simplified flow chart. </w:t>
      </w:r>
      <w:r w:rsidR="00F92E47" w:rsidRPr="001603CF">
        <w:rPr>
          <w:b/>
          <w:lang w:val="en-US"/>
        </w:rPr>
        <w:t>(b)</w:t>
      </w:r>
      <w:r w:rsidR="00F92E47" w:rsidRPr="001603CF">
        <w:rPr>
          <w:lang w:val="en-US"/>
        </w:rPr>
        <w:t xml:space="preserve">  </w:t>
      </w:r>
      <w:r w:rsidR="00F93BA9" w:rsidRPr="001603CF">
        <w:rPr>
          <w:lang w:val="en-US"/>
        </w:rPr>
        <w:t xml:space="preserve">Structure </w:t>
      </w:r>
      <w:r w:rsidR="00B96B15" w:rsidRPr="001603CF">
        <w:rPr>
          <w:lang w:val="en-US"/>
        </w:rPr>
        <w:t>of</w:t>
      </w:r>
      <w:r w:rsidR="00F93BA9" w:rsidRPr="001603CF">
        <w:rPr>
          <w:lang w:val="en-US"/>
        </w:rPr>
        <w:t xml:space="preserve"> the different product</w:t>
      </w:r>
      <w:r w:rsidR="00F8688A" w:rsidRPr="001603CF">
        <w:rPr>
          <w:lang w:val="en-US"/>
        </w:rPr>
        <w:t>s</w:t>
      </w:r>
      <w:r w:rsidR="00F93BA9" w:rsidRPr="001603CF">
        <w:rPr>
          <w:lang w:val="en-US"/>
        </w:rPr>
        <w:t xml:space="preserve"> </w:t>
      </w:r>
      <w:r w:rsidR="00B96B15" w:rsidRPr="001603CF">
        <w:rPr>
          <w:lang w:val="en-US"/>
        </w:rPr>
        <w:t>observed</w:t>
      </w:r>
      <w:r w:rsidR="00F93BA9" w:rsidRPr="001603CF">
        <w:rPr>
          <w:lang w:val="en-US"/>
        </w:rPr>
        <w:t xml:space="preserve"> upon ozone oxidation </w:t>
      </w:r>
      <w:r w:rsidR="00B96B15" w:rsidRPr="001603CF">
        <w:rPr>
          <w:lang w:val="en-US"/>
        </w:rPr>
        <w:t>of</w:t>
      </w:r>
      <w:r w:rsidR="002B2F17" w:rsidRPr="001603CF">
        <w:rPr>
          <w:lang w:val="en-US"/>
        </w:rPr>
        <w:t xml:space="preserve"> compounds </w:t>
      </w:r>
      <w:r w:rsidR="002B2F17" w:rsidRPr="001603CF">
        <w:rPr>
          <w:b/>
          <w:lang w:val="en-US"/>
        </w:rPr>
        <w:t>1a</w:t>
      </w:r>
      <w:r w:rsidR="00F93BA9" w:rsidRPr="001603CF">
        <w:rPr>
          <w:b/>
          <w:lang w:val="en-US"/>
        </w:rPr>
        <w:t>,b</w:t>
      </w:r>
      <w:r w:rsidR="001D26BF" w:rsidRPr="001603CF">
        <w:rPr>
          <w:b/>
          <w:lang w:val="en-US"/>
        </w:rPr>
        <w:t>,</w:t>
      </w:r>
      <w:r w:rsidR="002B2F17" w:rsidRPr="001603CF">
        <w:rPr>
          <w:b/>
          <w:lang w:val="en-US"/>
        </w:rPr>
        <w:t xml:space="preserve"> CEPS</w:t>
      </w:r>
      <w:r w:rsidR="00B96B15" w:rsidRPr="001603CF">
        <w:rPr>
          <w:b/>
          <w:lang w:val="en-US"/>
        </w:rPr>
        <w:t>,</w:t>
      </w:r>
      <w:r w:rsidR="00F93BA9" w:rsidRPr="001603CF">
        <w:rPr>
          <w:b/>
          <w:lang w:val="en-US"/>
        </w:rPr>
        <w:t xml:space="preserve"> </w:t>
      </w:r>
      <w:r w:rsidR="00F93BA9" w:rsidRPr="001603CF">
        <w:rPr>
          <w:lang w:val="en-US"/>
        </w:rPr>
        <w:t xml:space="preserve">and </w:t>
      </w:r>
      <w:r w:rsidR="00F93BA9" w:rsidRPr="001603CF">
        <w:rPr>
          <w:b/>
          <w:lang w:val="en-US"/>
        </w:rPr>
        <w:t>CEES</w:t>
      </w:r>
      <w:r w:rsidR="002B2F17" w:rsidRPr="001603CF">
        <w:rPr>
          <w:lang w:val="en-US"/>
        </w:rPr>
        <w:t xml:space="preserve"> </w:t>
      </w:r>
      <w:r w:rsidR="00B96B15" w:rsidRPr="001603CF">
        <w:rPr>
          <w:lang w:val="en-US"/>
        </w:rPr>
        <w:t>i</w:t>
      </w:r>
      <w:r w:rsidR="002B2F17" w:rsidRPr="001603CF">
        <w:rPr>
          <w:lang w:val="en-US"/>
        </w:rPr>
        <w:t>n the crude reactor effluents</w:t>
      </w:r>
      <w:r w:rsidR="00E162F2" w:rsidRPr="001603CF">
        <w:rPr>
          <w:lang w:val="en-US"/>
        </w:rPr>
        <w:t xml:space="preserve"> (see Table </w:t>
      </w:r>
      <w:r w:rsidR="00F121B0" w:rsidRPr="001603CF">
        <w:rPr>
          <w:lang w:val="en-US"/>
        </w:rPr>
        <w:t>1)</w:t>
      </w:r>
      <w:r w:rsidR="00E162F2" w:rsidRPr="001603CF">
        <w:rPr>
          <w:lang w:val="en-US"/>
        </w:rPr>
        <w:t xml:space="preserve">. Feed solutions for compounds </w:t>
      </w:r>
      <w:r w:rsidR="00E162F2" w:rsidRPr="001603CF">
        <w:rPr>
          <w:b/>
          <w:lang w:val="en-US"/>
        </w:rPr>
        <w:t>1a,b</w:t>
      </w:r>
      <w:r w:rsidR="001D26BF" w:rsidRPr="001603CF">
        <w:rPr>
          <w:b/>
          <w:lang w:val="en-US"/>
        </w:rPr>
        <w:t>,</w:t>
      </w:r>
      <w:r w:rsidR="00E162F2" w:rsidRPr="001603CF">
        <w:rPr>
          <w:b/>
          <w:lang w:val="en-US"/>
        </w:rPr>
        <w:t xml:space="preserve"> CEPS</w:t>
      </w:r>
      <w:r w:rsidR="00B96B15" w:rsidRPr="001603CF">
        <w:rPr>
          <w:b/>
          <w:lang w:val="en-US"/>
        </w:rPr>
        <w:t>,</w:t>
      </w:r>
      <w:r w:rsidR="00E162F2" w:rsidRPr="001603CF">
        <w:rPr>
          <w:lang w:val="en-US"/>
        </w:rPr>
        <w:t xml:space="preserve"> and </w:t>
      </w:r>
      <w:r w:rsidR="00E162F2" w:rsidRPr="001603CF">
        <w:rPr>
          <w:b/>
          <w:lang w:val="en-US"/>
        </w:rPr>
        <w:t>CEES</w:t>
      </w:r>
      <w:r w:rsidR="00E162F2" w:rsidRPr="001603CF">
        <w:rPr>
          <w:lang w:val="en-US"/>
        </w:rPr>
        <w:t xml:space="preserve"> were prepared in EtOH (0.</w:t>
      </w:r>
      <w:r w:rsidR="0058009E" w:rsidRPr="001603CF">
        <w:rPr>
          <w:lang w:val="en-US"/>
        </w:rPr>
        <w:t>1</w:t>
      </w:r>
      <w:r w:rsidR="00E162F2" w:rsidRPr="001603CF">
        <w:rPr>
          <w:lang w:val="en-US"/>
        </w:rPr>
        <w:t xml:space="preserve"> or 0.5 M, see Table </w:t>
      </w:r>
      <w:r w:rsidR="00F121B0" w:rsidRPr="001603CF">
        <w:rPr>
          <w:lang w:val="en-US"/>
        </w:rPr>
        <w:t>1</w:t>
      </w:r>
      <w:r w:rsidR="00E162F2" w:rsidRPr="001603CF">
        <w:rPr>
          <w:lang w:val="en-US"/>
        </w:rPr>
        <w:t>). The rea</w:t>
      </w:r>
      <w:r w:rsidR="001D26BF" w:rsidRPr="001603CF">
        <w:rPr>
          <w:lang w:val="en-US"/>
        </w:rPr>
        <w:t xml:space="preserve">ctor effluent was quenched with </w:t>
      </w:r>
      <w:r w:rsidR="00F37282" w:rsidRPr="001603CF">
        <w:rPr>
          <w:lang w:val="en-US"/>
        </w:rPr>
        <w:t>0.</w:t>
      </w:r>
      <w:r w:rsidR="00967699" w:rsidRPr="001603CF">
        <w:rPr>
          <w:lang w:val="en-US"/>
        </w:rPr>
        <w:t>5</w:t>
      </w:r>
      <w:r w:rsidR="00F37282" w:rsidRPr="001603CF">
        <w:rPr>
          <w:lang w:val="en-US"/>
        </w:rPr>
        <w:t xml:space="preserve"> M </w:t>
      </w:r>
      <w:r w:rsidR="001D26BF" w:rsidRPr="001603CF">
        <w:rPr>
          <w:lang w:val="en-US"/>
        </w:rPr>
        <w:t>aqueous sodium thiosulfate</w:t>
      </w:r>
      <w:r w:rsidR="00F37282" w:rsidRPr="001603CF">
        <w:rPr>
          <w:lang w:val="en-US"/>
        </w:rPr>
        <w:t>. All experiments were monitored with an ozone detector at the outlet of the reactor.</w:t>
      </w:r>
      <w:r w:rsidR="001D26BF" w:rsidRPr="001603CF">
        <w:rPr>
          <w:lang w:val="en-US"/>
        </w:rPr>
        <w:t xml:space="preserve"> </w:t>
      </w:r>
    </w:p>
    <w:p w14:paraId="4905D4A2" w14:textId="55545F61" w:rsidR="00DC54CD" w:rsidRPr="001603CF" w:rsidRDefault="00E75654">
      <w:pPr>
        <w:pStyle w:val="RSCB02ArticleText"/>
        <w:ind w:firstLine="284"/>
        <w:rPr>
          <w:lang w:val="en-US"/>
        </w:rPr>
      </w:pPr>
      <w:r w:rsidRPr="001603CF">
        <w:rPr>
          <w:lang w:val="en-US"/>
        </w:rPr>
        <w:t xml:space="preserve">Validation of the </w:t>
      </w:r>
      <w:r w:rsidRPr="001603CF">
        <w:rPr>
          <w:i/>
          <w:lang w:val="en-US"/>
        </w:rPr>
        <w:t>in silico</w:t>
      </w:r>
      <w:r w:rsidRPr="001603CF">
        <w:rPr>
          <w:lang w:val="en-US"/>
        </w:rPr>
        <w:t xml:space="preserve"> predictions was </w:t>
      </w:r>
      <w:r w:rsidR="00986D4E">
        <w:rPr>
          <w:lang w:val="en-US"/>
        </w:rPr>
        <w:t xml:space="preserve">next </w:t>
      </w:r>
      <w:r w:rsidR="00C07425" w:rsidRPr="001603CF">
        <w:rPr>
          <w:lang w:val="en-US"/>
        </w:rPr>
        <w:t>performed</w:t>
      </w:r>
      <w:r w:rsidRPr="001603CF">
        <w:rPr>
          <w:lang w:val="en-US"/>
        </w:rPr>
        <w:t xml:space="preserve">. </w:t>
      </w:r>
      <w:r w:rsidR="00364D51" w:rsidRPr="001603CF">
        <w:rPr>
          <w:lang w:val="en-US"/>
        </w:rPr>
        <w:t xml:space="preserve">Among the small libraries of potential </w:t>
      </w:r>
      <w:r w:rsidR="00364D51" w:rsidRPr="001603CF">
        <w:rPr>
          <w:b/>
          <w:lang w:val="en-US"/>
        </w:rPr>
        <w:t xml:space="preserve">HD </w:t>
      </w:r>
      <w:r w:rsidR="00364D51" w:rsidRPr="001603CF">
        <w:rPr>
          <w:lang w:val="en-US"/>
        </w:rPr>
        <w:t xml:space="preserve">simulants, 3 thioethers were picked </w:t>
      </w:r>
      <w:r w:rsidRPr="001603CF">
        <w:rPr>
          <w:lang w:val="en-US"/>
        </w:rPr>
        <w:t xml:space="preserve">to </w:t>
      </w:r>
      <w:r w:rsidR="0028071E" w:rsidRPr="001603CF">
        <w:rPr>
          <w:lang w:val="en-US"/>
        </w:rPr>
        <w:t xml:space="preserve">experimentally represent 3 </w:t>
      </w:r>
      <w:r w:rsidR="00AD2DDE" w:rsidRPr="001603CF">
        <w:rPr>
          <w:lang w:val="en-US"/>
        </w:rPr>
        <w:t>different</w:t>
      </w:r>
      <w:r w:rsidR="00364D51" w:rsidRPr="001603CF">
        <w:rPr>
          <w:lang w:val="en-US"/>
        </w:rPr>
        <w:t xml:space="preserve"> </w:t>
      </w:r>
      <w:r w:rsidR="00364D51" w:rsidRPr="001603CF">
        <w:rPr>
          <w:lang w:val="en-US"/>
        </w:rPr>
        <w:t>computed</w:t>
      </w:r>
      <w:r w:rsidR="00AD2DDE" w:rsidRPr="001603CF">
        <w:rPr>
          <w:lang w:val="en-US"/>
        </w:rPr>
        <w:t xml:space="preserve"> </w:t>
      </w:r>
      <w:r w:rsidR="0028071E" w:rsidRPr="001603CF">
        <w:rPr>
          <w:lang w:val="en-US"/>
        </w:rPr>
        <w:t xml:space="preserve">local </w:t>
      </w:r>
      <w:r w:rsidR="00AD2DDE" w:rsidRPr="001603CF">
        <w:rPr>
          <w:lang w:val="en-US"/>
        </w:rPr>
        <w:t xml:space="preserve">nucleophilicities. Specifically, we chose to explore </w:t>
      </w:r>
      <w:r w:rsidR="00AD2DDE" w:rsidRPr="001603CF">
        <w:rPr>
          <w:b/>
          <w:bCs/>
          <w:lang w:val="en-US"/>
        </w:rPr>
        <w:t>1a</w:t>
      </w:r>
      <w:r w:rsidR="005F73FA" w:rsidRPr="001603CF">
        <w:rPr>
          <w:b/>
          <w:bCs/>
          <w:lang w:val="en-US"/>
        </w:rPr>
        <w:t xml:space="preserve"> </w:t>
      </w:r>
      <w:r w:rsidR="005F73FA" w:rsidRPr="001603CF">
        <w:rPr>
          <w:lang w:val="en-US"/>
        </w:rPr>
        <w:t>(</w:t>
      </w:r>
      <w:r w:rsidR="005F73FA" w:rsidRPr="001603CF">
        <w:rPr>
          <w:i/>
          <w:iCs/>
          <w:lang w:val="en-US"/>
        </w:rPr>
        <w:t>N</w:t>
      </w:r>
      <w:r w:rsidR="005F73FA" w:rsidRPr="001603CF">
        <w:rPr>
          <w:vertAlign w:val="subscript"/>
          <w:lang w:val="en-US"/>
        </w:rPr>
        <w:t>s</w:t>
      </w:r>
      <w:r w:rsidR="005F73FA" w:rsidRPr="001603CF">
        <w:rPr>
          <w:lang w:val="en-US"/>
        </w:rPr>
        <w:t xml:space="preserve"> 1.8)</w:t>
      </w:r>
      <w:r w:rsidR="00AD2DDE" w:rsidRPr="001603CF">
        <w:rPr>
          <w:lang w:val="en-US"/>
        </w:rPr>
        <w:t xml:space="preserve">, as the most </w:t>
      </w:r>
      <w:r w:rsidRPr="001603CF">
        <w:rPr>
          <w:lang w:val="en-US"/>
        </w:rPr>
        <w:t>similar</w:t>
      </w:r>
      <w:r w:rsidR="00AD2DDE" w:rsidRPr="001603CF">
        <w:rPr>
          <w:lang w:val="en-US"/>
        </w:rPr>
        <w:t xml:space="preserve"> analogue to </w:t>
      </w:r>
      <w:r w:rsidR="00AD2DDE" w:rsidRPr="001603CF">
        <w:rPr>
          <w:b/>
          <w:bCs/>
          <w:lang w:val="en-US"/>
        </w:rPr>
        <w:t>CEES</w:t>
      </w:r>
      <w:r w:rsidR="00AD2DDE" w:rsidRPr="001603CF">
        <w:rPr>
          <w:lang w:val="en-US"/>
        </w:rPr>
        <w:t xml:space="preserve"> </w:t>
      </w:r>
      <w:r w:rsidR="005F73FA" w:rsidRPr="001603CF">
        <w:rPr>
          <w:lang w:val="en-US"/>
        </w:rPr>
        <w:t>(</w:t>
      </w:r>
      <w:r w:rsidR="005F73FA" w:rsidRPr="001603CF">
        <w:rPr>
          <w:i/>
          <w:iCs/>
          <w:lang w:val="en-US"/>
        </w:rPr>
        <w:t>N</w:t>
      </w:r>
      <w:r w:rsidR="005F73FA" w:rsidRPr="001603CF">
        <w:rPr>
          <w:vertAlign w:val="subscript"/>
          <w:lang w:val="en-US"/>
        </w:rPr>
        <w:t>s</w:t>
      </w:r>
      <w:r w:rsidR="005F73FA" w:rsidRPr="001603CF">
        <w:rPr>
          <w:lang w:val="en-US"/>
        </w:rPr>
        <w:t xml:space="preserve"> 1.9) </w:t>
      </w:r>
      <w:r w:rsidR="00AD2DDE" w:rsidRPr="001603CF">
        <w:rPr>
          <w:lang w:val="en-US"/>
        </w:rPr>
        <w:t xml:space="preserve">according to our computations; </w:t>
      </w:r>
      <w:r w:rsidR="00AD2DDE" w:rsidRPr="001603CF">
        <w:rPr>
          <w:b/>
          <w:bCs/>
          <w:lang w:val="en-US"/>
        </w:rPr>
        <w:t>1b</w:t>
      </w:r>
      <w:r w:rsidR="00AD2DDE" w:rsidRPr="001603CF">
        <w:rPr>
          <w:lang w:val="en-US"/>
        </w:rPr>
        <w:t xml:space="preserve"> </w:t>
      </w:r>
      <w:r w:rsidR="005F73FA" w:rsidRPr="001603CF">
        <w:rPr>
          <w:lang w:val="en-US"/>
        </w:rPr>
        <w:t>(</w:t>
      </w:r>
      <w:r w:rsidR="005F73FA" w:rsidRPr="001603CF">
        <w:rPr>
          <w:i/>
          <w:iCs/>
          <w:lang w:val="en-US"/>
        </w:rPr>
        <w:t>N</w:t>
      </w:r>
      <w:r w:rsidR="005F73FA" w:rsidRPr="001603CF">
        <w:rPr>
          <w:vertAlign w:val="subscript"/>
          <w:lang w:val="en-US"/>
        </w:rPr>
        <w:t>s</w:t>
      </w:r>
      <w:r w:rsidR="005F73FA" w:rsidRPr="001603CF">
        <w:rPr>
          <w:lang w:val="en-US"/>
        </w:rPr>
        <w:t xml:space="preserve"> 2.1) </w:t>
      </w:r>
      <w:r w:rsidR="00AD2DDE" w:rsidRPr="001603CF">
        <w:rPr>
          <w:lang w:val="en-US"/>
        </w:rPr>
        <w:t xml:space="preserve">as an example of a </w:t>
      </w:r>
      <w:r w:rsidR="006D3866" w:rsidRPr="001603CF">
        <w:rPr>
          <w:lang w:val="en-US"/>
        </w:rPr>
        <w:t xml:space="preserve">sulfide with a higher nucleophilicity than </w:t>
      </w:r>
      <w:r w:rsidR="00883D95" w:rsidRPr="001603CF">
        <w:rPr>
          <w:b/>
          <w:bCs/>
          <w:lang w:val="en-US"/>
        </w:rPr>
        <w:t>CEES</w:t>
      </w:r>
      <w:r w:rsidR="00883D95" w:rsidRPr="001603CF">
        <w:rPr>
          <w:lang w:val="en-US"/>
        </w:rPr>
        <w:t xml:space="preserve">; and </w:t>
      </w:r>
      <w:r w:rsidR="00883D95" w:rsidRPr="001603CF">
        <w:rPr>
          <w:b/>
          <w:bCs/>
          <w:lang w:val="en-US"/>
        </w:rPr>
        <w:t>CEPS</w:t>
      </w:r>
      <w:r w:rsidR="00883D95" w:rsidRPr="001603CF">
        <w:rPr>
          <w:lang w:val="en-US"/>
        </w:rPr>
        <w:t xml:space="preserve"> </w:t>
      </w:r>
      <w:r w:rsidR="005F73FA" w:rsidRPr="001603CF">
        <w:rPr>
          <w:lang w:val="en-US"/>
        </w:rPr>
        <w:t>(</w:t>
      </w:r>
      <w:r w:rsidR="005F73FA" w:rsidRPr="001603CF">
        <w:rPr>
          <w:i/>
          <w:iCs/>
          <w:lang w:val="en-US"/>
        </w:rPr>
        <w:t>N</w:t>
      </w:r>
      <w:r w:rsidR="005F73FA" w:rsidRPr="001603CF">
        <w:rPr>
          <w:vertAlign w:val="subscript"/>
          <w:lang w:val="en-US"/>
        </w:rPr>
        <w:t>s</w:t>
      </w:r>
      <w:r w:rsidR="005F73FA" w:rsidRPr="001603CF">
        <w:rPr>
          <w:lang w:val="en-US"/>
        </w:rPr>
        <w:t xml:space="preserve"> 1.6) </w:t>
      </w:r>
      <w:r w:rsidR="00883D95" w:rsidRPr="001603CF">
        <w:rPr>
          <w:lang w:val="en-US"/>
        </w:rPr>
        <w:t>as an analogue with lesser reactivity</w:t>
      </w:r>
      <w:r w:rsidR="005F73FA" w:rsidRPr="001603CF">
        <w:rPr>
          <w:lang w:val="en-US"/>
        </w:rPr>
        <w:t xml:space="preserve"> </w:t>
      </w:r>
      <w:r w:rsidR="00EF0B65" w:rsidRPr="001603CF">
        <w:rPr>
          <w:lang w:val="en-US"/>
        </w:rPr>
        <w:t xml:space="preserve">and that </w:t>
      </w:r>
      <w:r w:rsidR="005F73FA" w:rsidRPr="001603CF">
        <w:rPr>
          <w:lang w:val="en-US"/>
        </w:rPr>
        <w:t xml:space="preserve">is frequently used as a </w:t>
      </w:r>
      <w:r w:rsidR="005F73FA" w:rsidRPr="001603CF">
        <w:rPr>
          <w:b/>
          <w:bCs/>
          <w:lang w:val="en-US"/>
        </w:rPr>
        <w:t>CEES</w:t>
      </w:r>
      <w:r w:rsidR="005F73FA" w:rsidRPr="001603CF">
        <w:rPr>
          <w:lang w:val="en-US"/>
        </w:rPr>
        <w:t xml:space="preserve"> </w:t>
      </w:r>
      <w:r w:rsidR="004F39D0" w:rsidRPr="001603CF">
        <w:rPr>
          <w:lang w:val="en-US"/>
        </w:rPr>
        <w:t>simulant</w:t>
      </w:r>
      <w:r w:rsidRPr="001603CF">
        <w:rPr>
          <w:lang w:val="en-US"/>
        </w:rPr>
        <w:t xml:space="preserve">. </w:t>
      </w:r>
      <w:r w:rsidR="00C07425" w:rsidRPr="001603CF">
        <w:rPr>
          <w:lang w:val="en-US"/>
        </w:rPr>
        <w:t>The c</w:t>
      </w:r>
      <w:r w:rsidR="00CD7DBF" w:rsidRPr="001603CF">
        <w:rPr>
          <w:lang w:val="en-US"/>
        </w:rPr>
        <w:t xml:space="preserve">onditions </w:t>
      </w:r>
      <w:r w:rsidR="00883D95" w:rsidRPr="001603CF">
        <w:rPr>
          <w:lang w:val="en-US"/>
        </w:rPr>
        <w:t xml:space="preserve">selected for </w:t>
      </w:r>
      <w:r w:rsidR="00CD7DBF" w:rsidRPr="001603CF">
        <w:rPr>
          <w:lang w:val="en-US"/>
        </w:rPr>
        <w:t>the</w:t>
      </w:r>
      <w:r w:rsidR="00DD7F67" w:rsidRPr="001603CF">
        <w:rPr>
          <w:lang w:val="en-US"/>
        </w:rPr>
        <w:t xml:space="preserve"> computational</w:t>
      </w:r>
      <w:r w:rsidR="00CD7DBF" w:rsidRPr="001603CF">
        <w:rPr>
          <w:lang w:val="en-US"/>
        </w:rPr>
        <w:t xml:space="preserve"> kinetics study were </w:t>
      </w:r>
      <w:r w:rsidR="0045009B" w:rsidRPr="001603CF">
        <w:rPr>
          <w:lang w:val="en-US"/>
        </w:rPr>
        <w:t>implemented</w:t>
      </w:r>
      <w:r w:rsidR="00CD7DBF" w:rsidRPr="001603CF">
        <w:rPr>
          <w:lang w:val="en-US"/>
        </w:rPr>
        <w:t xml:space="preserve"> experimentally</w:t>
      </w:r>
      <w:r w:rsidR="00EF0B65" w:rsidRPr="001603CF">
        <w:rPr>
          <w:lang w:val="en-US"/>
        </w:rPr>
        <w:t xml:space="preserve">, </w:t>
      </w:r>
      <w:r w:rsidR="00EF0B65" w:rsidRPr="001603CF">
        <w:rPr>
          <w:i/>
          <w:lang w:val="en-US"/>
        </w:rPr>
        <w:t>i.e.</w:t>
      </w:r>
      <w:r w:rsidR="00EF0B65" w:rsidRPr="001603CF">
        <w:rPr>
          <w:lang w:val="en-US"/>
        </w:rPr>
        <w:t>,</w:t>
      </w:r>
      <w:r w:rsidR="00883D95" w:rsidRPr="001603CF">
        <w:rPr>
          <w:lang w:val="en-US"/>
        </w:rPr>
        <w:t xml:space="preserve"> 0.1 M</w:t>
      </w:r>
      <w:r w:rsidR="00EF0B65" w:rsidRPr="001603CF">
        <w:rPr>
          <w:lang w:val="en-US"/>
        </w:rPr>
        <w:t xml:space="preserve"> concentration of the sulfide</w:t>
      </w:r>
      <w:r w:rsidR="00883D95" w:rsidRPr="001603CF">
        <w:rPr>
          <w:lang w:val="en-US"/>
        </w:rPr>
        <w:t xml:space="preserve"> in EtOH</w:t>
      </w:r>
      <w:r w:rsidR="00EF0B65" w:rsidRPr="001603CF">
        <w:rPr>
          <w:lang w:val="en-US"/>
        </w:rPr>
        <w:t xml:space="preserve"> and 1</w:t>
      </w:r>
      <w:r w:rsidR="004F39D0" w:rsidRPr="001603CF">
        <w:rPr>
          <w:lang w:val="en-US"/>
        </w:rPr>
        <w:t xml:space="preserve"> s</w:t>
      </w:r>
      <w:r w:rsidR="00EF0B65" w:rsidRPr="001603CF">
        <w:rPr>
          <w:lang w:val="en-US"/>
        </w:rPr>
        <w:t xml:space="preserve"> of residence time</w:t>
      </w:r>
      <w:r w:rsidR="00CD7DBF" w:rsidRPr="001603CF">
        <w:rPr>
          <w:lang w:val="en-US"/>
        </w:rPr>
        <w:t xml:space="preserve">. </w:t>
      </w:r>
      <w:r w:rsidR="0023708A" w:rsidRPr="001603CF">
        <w:rPr>
          <w:lang w:val="en-US"/>
        </w:rPr>
        <w:t xml:space="preserve">A control experiment where the system was operated without ozone led to no conversion of the sulfide (Table 1, Entry 1). </w:t>
      </w:r>
      <w:r w:rsidR="00B634AE" w:rsidRPr="001603CF">
        <w:rPr>
          <w:lang w:val="en-US"/>
        </w:rPr>
        <w:t xml:space="preserve">Each </w:t>
      </w:r>
      <w:r w:rsidR="008A71E1" w:rsidRPr="001603CF">
        <w:rPr>
          <w:lang w:val="en-US"/>
        </w:rPr>
        <w:t xml:space="preserve">of the selected </w:t>
      </w:r>
      <w:r w:rsidR="00B907B4" w:rsidRPr="001603CF">
        <w:rPr>
          <w:lang w:val="en-US"/>
        </w:rPr>
        <w:t>compound</w:t>
      </w:r>
      <w:r w:rsidR="00B634AE" w:rsidRPr="001603CF">
        <w:rPr>
          <w:lang w:val="en-US"/>
        </w:rPr>
        <w:t xml:space="preserve"> was </w:t>
      </w:r>
      <w:r w:rsidR="008A71E1" w:rsidRPr="001603CF">
        <w:rPr>
          <w:lang w:val="en-US"/>
        </w:rPr>
        <w:t xml:space="preserve">then tested using </w:t>
      </w:r>
      <w:r w:rsidR="00B634AE" w:rsidRPr="001603CF">
        <w:rPr>
          <w:lang w:val="en-US"/>
        </w:rPr>
        <w:t xml:space="preserve">a </w:t>
      </w:r>
      <w:r w:rsidR="00883D95" w:rsidRPr="001603CF">
        <w:rPr>
          <w:lang w:val="en-US"/>
        </w:rPr>
        <w:t>small</w:t>
      </w:r>
      <w:r w:rsidR="00CD7DBF" w:rsidRPr="001603CF">
        <w:rPr>
          <w:lang w:val="en-US"/>
        </w:rPr>
        <w:t xml:space="preserve"> excess of ozone </w:t>
      </w:r>
      <w:r w:rsidR="00B764FF" w:rsidRPr="001603CF">
        <w:rPr>
          <w:lang w:val="en-US"/>
        </w:rPr>
        <w:t xml:space="preserve">(1.4 equiv.) </w:t>
      </w:r>
      <w:r w:rsidR="00B907B4" w:rsidRPr="001603CF">
        <w:rPr>
          <w:lang w:val="en-US"/>
        </w:rPr>
        <w:t xml:space="preserve">in order to </w:t>
      </w:r>
      <w:r w:rsidR="00B764FF" w:rsidRPr="001603CF">
        <w:rPr>
          <w:lang w:val="en-US"/>
        </w:rPr>
        <w:t>test the</w:t>
      </w:r>
      <w:r w:rsidR="00B634AE" w:rsidRPr="001603CF">
        <w:rPr>
          <w:lang w:val="en-US"/>
        </w:rPr>
        <w:t>ir</w:t>
      </w:r>
      <w:r w:rsidR="00B764FF" w:rsidRPr="001603CF">
        <w:rPr>
          <w:lang w:val="en-US"/>
        </w:rPr>
        <w:t xml:space="preserve"> propensity </w:t>
      </w:r>
      <w:r w:rsidR="00B634AE" w:rsidRPr="001603CF">
        <w:rPr>
          <w:lang w:val="en-US"/>
        </w:rPr>
        <w:t xml:space="preserve">for </w:t>
      </w:r>
      <w:r w:rsidR="00B764FF" w:rsidRPr="001603CF">
        <w:rPr>
          <w:lang w:val="en-US"/>
        </w:rPr>
        <w:t xml:space="preserve">overoxidation </w:t>
      </w:r>
      <w:r w:rsidR="00B907B4" w:rsidRPr="001603CF">
        <w:rPr>
          <w:lang w:val="en-US"/>
        </w:rPr>
        <w:t xml:space="preserve">to </w:t>
      </w:r>
      <w:r w:rsidR="00B764FF" w:rsidRPr="001603CF">
        <w:rPr>
          <w:lang w:val="en-US"/>
        </w:rPr>
        <w:t xml:space="preserve">the </w:t>
      </w:r>
      <w:r w:rsidR="004F39D0" w:rsidRPr="001603CF">
        <w:rPr>
          <w:lang w:val="en-US"/>
        </w:rPr>
        <w:t xml:space="preserve">corresponding </w:t>
      </w:r>
      <w:r w:rsidR="00B764FF" w:rsidRPr="001603CF">
        <w:rPr>
          <w:lang w:val="en-US"/>
        </w:rPr>
        <w:t>sulfone</w:t>
      </w:r>
      <w:r w:rsidR="004F39D0" w:rsidRPr="001603CF">
        <w:rPr>
          <w:lang w:val="en-US"/>
        </w:rPr>
        <w:t>s</w:t>
      </w:r>
      <w:r w:rsidR="00722159" w:rsidRPr="001603CF">
        <w:rPr>
          <w:lang w:val="en-US"/>
        </w:rPr>
        <w:t xml:space="preserve"> (</w:t>
      </w:r>
      <w:r w:rsidR="00722159" w:rsidRPr="001603CF">
        <w:rPr>
          <w:b/>
          <w:lang w:val="en-US"/>
        </w:rPr>
        <w:t>3a</w:t>
      </w:r>
      <w:r w:rsidR="00722159" w:rsidRPr="001603CF">
        <w:rPr>
          <w:lang w:val="en-US"/>
        </w:rPr>
        <w:t xml:space="preserve">, </w:t>
      </w:r>
      <w:r w:rsidR="00722159" w:rsidRPr="001603CF">
        <w:rPr>
          <w:b/>
          <w:lang w:val="en-US"/>
        </w:rPr>
        <w:t>b</w:t>
      </w:r>
      <w:r w:rsidR="00722159" w:rsidRPr="001603CF">
        <w:rPr>
          <w:lang w:val="en-US"/>
        </w:rPr>
        <w:t xml:space="preserve"> and </w:t>
      </w:r>
      <w:r w:rsidR="00722159" w:rsidRPr="001603CF">
        <w:rPr>
          <w:b/>
          <w:lang w:val="en-US"/>
        </w:rPr>
        <w:t>CEPSO</w:t>
      </w:r>
      <w:r w:rsidR="00722159" w:rsidRPr="001603CF">
        <w:rPr>
          <w:b/>
          <w:vertAlign w:val="subscript"/>
          <w:lang w:val="en-US"/>
        </w:rPr>
        <w:t>2</w:t>
      </w:r>
      <w:r w:rsidR="00722159" w:rsidRPr="001603CF">
        <w:rPr>
          <w:lang w:val="en-US"/>
        </w:rPr>
        <w:t>)</w:t>
      </w:r>
      <w:r w:rsidR="00CD7DBF" w:rsidRPr="001603CF">
        <w:rPr>
          <w:lang w:val="en-US"/>
        </w:rPr>
        <w:t xml:space="preserve">. </w:t>
      </w:r>
      <w:r w:rsidR="00883D95" w:rsidRPr="001603CF">
        <w:rPr>
          <w:lang w:val="en-US"/>
        </w:rPr>
        <w:t>Under these conditions, t</w:t>
      </w:r>
      <w:r w:rsidR="00B764FF" w:rsidRPr="001603CF">
        <w:rPr>
          <w:lang w:val="en-US"/>
        </w:rPr>
        <w:t xml:space="preserve">he reaction with </w:t>
      </w:r>
      <w:r w:rsidR="00B764FF" w:rsidRPr="001603CF">
        <w:rPr>
          <w:b/>
          <w:bCs/>
          <w:lang w:val="en-US"/>
        </w:rPr>
        <w:t>1a</w:t>
      </w:r>
      <w:r w:rsidR="00B764FF" w:rsidRPr="001603CF">
        <w:rPr>
          <w:lang w:val="en-US"/>
        </w:rPr>
        <w:t xml:space="preserve"> </w:t>
      </w:r>
      <w:r w:rsidR="00A40372" w:rsidRPr="001603CF">
        <w:rPr>
          <w:lang w:val="en-US"/>
        </w:rPr>
        <w:t xml:space="preserve">led to </w:t>
      </w:r>
      <w:r w:rsidR="00DC54CD" w:rsidRPr="001603CF">
        <w:rPr>
          <w:lang w:val="en-US"/>
        </w:rPr>
        <w:t>full conversion into its corresponding sulfox</w:t>
      </w:r>
      <w:r w:rsidR="00183A47" w:rsidRPr="001603CF">
        <w:rPr>
          <w:lang w:val="en-US"/>
        </w:rPr>
        <w:t>i</w:t>
      </w:r>
      <w:r w:rsidR="00DC54CD" w:rsidRPr="001603CF">
        <w:rPr>
          <w:lang w:val="en-US"/>
        </w:rPr>
        <w:t xml:space="preserve">de </w:t>
      </w:r>
      <w:r w:rsidR="00DC54CD" w:rsidRPr="001603CF">
        <w:rPr>
          <w:b/>
          <w:lang w:val="en-US"/>
        </w:rPr>
        <w:t>2a</w:t>
      </w:r>
      <w:r w:rsidR="00A40372" w:rsidRPr="001603CF">
        <w:rPr>
          <w:bCs/>
          <w:lang w:val="en-US"/>
        </w:rPr>
        <w:t xml:space="preserve">, with no overoxidation to sulfone </w:t>
      </w:r>
      <w:r w:rsidR="00A40372" w:rsidRPr="001603CF">
        <w:rPr>
          <w:b/>
          <w:lang w:val="en-US"/>
        </w:rPr>
        <w:t>3a</w:t>
      </w:r>
      <w:r w:rsidR="00DC54CD" w:rsidRPr="001603CF">
        <w:rPr>
          <w:lang w:val="en-US"/>
        </w:rPr>
        <w:t xml:space="preserve"> (Figure </w:t>
      </w:r>
      <w:r w:rsidR="00F121B0" w:rsidRPr="001603CF">
        <w:rPr>
          <w:lang w:val="en-US"/>
        </w:rPr>
        <w:t>3</w:t>
      </w:r>
      <w:r w:rsidR="00DC54CD" w:rsidRPr="001603CF">
        <w:rPr>
          <w:lang w:val="en-US"/>
        </w:rPr>
        <w:t xml:space="preserve">, Table </w:t>
      </w:r>
      <w:r w:rsidR="00F121B0" w:rsidRPr="001603CF">
        <w:rPr>
          <w:lang w:val="en-US"/>
        </w:rPr>
        <w:t>1</w:t>
      </w:r>
      <w:r w:rsidR="00DC54CD" w:rsidRPr="001603CF">
        <w:rPr>
          <w:lang w:val="en-US"/>
        </w:rPr>
        <w:t xml:space="preserve">, </w:t>
      </w:r>
      <w:r w:rsidR="004008E8" w:rsidRPr="001603CF">
        <w:rPr>
          <w:lang w:val="en-US"/>
        </w:rPr>
        <w:t xml:space="preserve">Entry </w:t>
      </w:r>
      <w:r w:rsidR="00CD7DBF" w:rsidRPr="001603CF">
        <w:rPr>
          <w:lang w:val="en-US"/>
        </w:rPr>
        <w:t>2</w:t>
      </w:r>
      <w:r w:rsidR="00DC54CD" w:rsidRPr="001603CF">
        <w:rPr>
          <w:lang w:val="en-US"/>
        </w:rPr>
        <w:t xml:space="preserve">). </w:t>
      </w:r>
      <w:r w:rsidR="00883D95" w:rsidRPr="001603CF">
        <w:rPr>
          <w:lang w:val="en-US"/>
        </w:rPr>
        <w:t>Sulfide</w:t>
      </w:r>
      <w:r w:rsidR="0045009B" w:rsidRPr="001603CF">
        <w:rPr>
          <w:lang w:val="en-US"/>
        </w:rPr>
        <w:t xml:space="preserve"> </w:t>
      </w:r>
      <w:r w:rsidR="0045009B" w:rsidRPr="001603CF">
        <w:rPr>
          <w:b/>
          <w:lang w:val="en-US"/>
        </w:rPr>
        <w:t>1b</w:t>
      </w:r>
      <w:r w:rsidR="00883D95" w:rsidRPr="001603CF">
        <w:rPr>
          <w:b/>
          <w:lang w:val="en-US"/>
        </w:rPr>
        <w:t xml:space="preserve">, </w:t>
      </w:r>
      <w:r w:rsidR="00883D95" w:rsidRPr="001603CF">
        <w:rPr>
          <w:bCs/>
          <w:lang w:val="en-US"/>
        </w:rPr>
        <w:t>on the other hand,</w:t>
      </w:r>
      <w:r w:rsidR="0045009B" w:rsidRPr="001603CF">
        <w:rPr>
          <w:lang w:val="en-US"/>
        </w:rPr>
        <w:t xml:space="preserve"> was converted into a mixture of the desired sulfoxide </w:t>
      </w:r>
      <w:r w:rsidR="0045009B" w:rsidRPr="001603CF">
        <w:rPr>
          <w:b/>
          <w:lang w:val="en-US"/>
        </w:rPr>
        <w:t xml:space="preserve">2b </w:t>
      </w:r>
      <w:r w:rsidR="0045009B" w:rsidRPr="001603CF">
        <w:rPr>
          <w:lang w:val="en-US"/>
        </w:rPr>
        <w:t xml:space="preserve">(96%) and </w:t>
      </w:r>
      <w:r w:rsidR="00DC54CD" w:rsidRPr="001603CF">
        <w:rPr>
          <w:lang w:val="en-US"/>
        </w:rPr>
        <w:t xml:space="preserve">sulfone </w:t>
      </w:r>
      <w:r w:rsidR="00DC54CD" w:rsidRPr="001603CF">
        <w:rPr>
          <w:b/>
          <w:lang w:val="en-US"/>
        </w:rPr>
        <w:t>3b</w:t>
      </w:r>
      <w:r w:rsidR="00DC54CD" w:rsidRPr="001603CF">
        <w:rPr>
          <w:lang w:val="en-US"/>
        </w:rPr>
        <w:t xml:space="preserve"> </w:t>
      </w:r>
      <w:r w:rsidR="0045009B" w:rsidRPr="001603CF">
        <w:rPr>
          <w:lang w:val="en-US"/>
        </w:rPr>
        <w:t>(4%)</w:t>
      </w:r>
      <w:r w:rsidR="0051158A" w:rsidRPr="001603CF">
        <w:rPr>
          <w:lang w:val="en-US"/>
        </w:rPr>
        <w:t xml:space="preserve"> (Figure 3, Table 1, Entry 3)</w:t>
      </w:r>
      <w:r w:rsidR="0045009B" w:rsidRPr="001603CF">
        <w:rPr>
          <w:lang w:val="en-US"/>
        </w:rPr>
        <w:t xml:space="preserve">. </w:t>
      </w:r>
      <w:r w:rsidR="00DC54CD" w:rsidRPr="001603CF">
        <w:rPr>
          <w:lang w:val="en-US"/>
        </w:rPr>
        <w:t xml:space="preserve">The overoxidation is not surprising </w:t>
      </w:r>
      <w:r w:rsidR="00711933" w:rsidRPr="001603CF">
        <w:rPr>
          <w:lang w:val="en-US"/>
        </w:rPr>
        <w:t>considering</w:t>
      </w:r>
      <w:r w:rsidR="00DC54CD" w:rsidRPr="001603CF">
        <w:rPr>
          <w:lang w:val="en-US"/>
        </w:rPr>
        <w:t xml:space="preserve"> the preliminary computational study, which </w:t>
      </w:r>
      <w:r w:rsidR="0023708A" w:rsidRPr="001603CF">
        <w:rPr>
          <w:lang w:val="en-US"/>
        </w:rPr>
        <w:t>revealed</w:t>
      </w:r>
      <w:r w:rsidR="00DC54CD" w:rsidRPr="001603CF">
        <w:rPr>
          <w:lang w:val="en-US"/>
        </w:rPr>
        <w:t xml:space="preserve"> the higher nucleophilicity of </w:t>
      </w:r>
      <w:r w:rsidR="00DC54CD" w:rsidRPr="001603CF">
        <w:rPr>
          <w:b/>
          <w:lang w:val="en-US"/>
        </w:rPr>
        <w:t>1b</w:t>
      </w:r>
      <w:r w:rsidR="00DC54CD" w:rsidRPr="001603CF">
        <w:rPr>
          <w:lang w:val="en-US"/>
        </w:rPr>
        <w:t>.</w:t>
      </w:r>
      <w:r w:rsidR="00264CA4" w:rsidRPr="001603CF">
        <w:rPr>
          <w:lang w:val="en-US"/>
        </w:rPr>
        <w:t xml:space="preserve"> </w:t>
      </w:r>
      <w:r w:rsidR="00D455B9" w:rsidRPr="001603CF">
        <w:rPr>
          <w:lang w:val="en-US"/>
        </w:rPr>
        <w:t xml:space="preserve">Finally, in the case </w:t>
      </w:r>
      <w:r w:rsidR="00264CA4" w:rsidRPr="001603CF">
        <w:rPr>
          <w:lang w:val="en-US"/>
        </w:rPr>
        <w:t>of</w:t>
      </w:r>
      <w:r w:rsidR="0045009B" w:rsidRPr="001603CF">
        <w:rPr>
          <w:lang w:val="en-US"/>
        </w:rPr>
        <w:t xml:space="preserve"> </w:t>
      </w:r>
      <w:r w:rsidR="0045009B" w:rsidRPr="001603CF">
        <w:rPr>
          <w:b/>
          <w:lang w:val="en-US"/>
        </w:rPr>
        <w:t>CEPS</w:t>
      </w:r>
      <w:r w:rsidR="00D455B9" w:rsidRPr="001603CF">
        <w:rPr>
          <w:b/>
          <w:lang w:val="en-US"/>
        </w:rPr>
        <w:t xml:space="preserve">, </w:t>
      </w:r>
      <w:r w:rsidR="00D455B9" w:rsidRPr="001603CF">
        <w:rPr>
          <w:lang w:val="en-US"/>
        </w:rPr>
        <w:t>the oxidation</w:t>
      </w:r>
      <w:r w:rsidR="0045009B" w:rsidRPr="001603CF">
        <w:rPr>
          <w:lang w:val="en-US"/>
        </w:rPr>
        <w:t xml:space="preserve"> </w:t>
      </w:r>
      <w:r w:rsidR="00711933" w:rsidRPr="001603CF">
        <w:rPr>
          <w:lang w:val="en-US"/>
        </w:rPr>
        <w:t>did</w:t>
      </w:r>
      <w:r w:rsidR="0045009B" w:rsidRPr="001603CF">
        <w:rPr>
          <w:lang w:val="en-US"/>
        </w:rPr>
        <w:t xml:space="preserve"> not </w:t>
      </w:r>
      <w:r w:rsidR="00AE2539" w:rsidRPr="001603CF">
        <w:rPr>
          <w:lang w:val="en-US"/>
        </w:rPr>
        <w:t>complete</w:t>
      </w:r>
      <w:r w:rsidR="00264CA4" w:rsidRPr="001603CF">
        <w:rPr>
          <w:lang w:val="en-US"/>
        </w:rPr>
        <w:t xml:space="preserve"> </w:t>
      </w:r>
      <w:r w:rsidR="0045009B" w:rsidRPr="001603CF">
        <w:rPr>
          <w:lang w:val="en-US"/>
        </w:rPr>
        <w:t>within the 1 s timef</w:t>
      </w:r>
      <w:r w:rsidR="00140557" w:rsidRPr="001603CF">
        <w:rPr>
          <w:lang w:val="en-US"/>
        </w:rPr>
        <w:t>r</w:t>
      </w:r>
      <w:r w:rsidR="0045009B" w:rsidRPr="001603CF">
        <w:rPr>
          <w:lang w:val="en-US"/>
        </w:rPr>
        <w:t>ame</w:t>
      </w:r>
      <w:r w:rsidR="00264CA4" w:rsidRPr="001603CF">
        <w:rPr>
          <w:lang w:val="en-US"/>
        </w:rPr>
        <w:t xml:space="preserve"> </w:t>
      </w:r>
      <w:r w:rsidR="0045009B" w:rsidRPr="001603CF">
        <w:rPr>
          <w:lang w:val="en-US"/>
        </w:rPr>
        <w:t>(Figure 3, Table 1, Entry 4)</w:t>
      </w:r>
      <w:r w:rsidR="0023708A" w:rsidRPr="001603CF">
        <w:rPr>
          <w:lang w:val="en-US"/>
        </w:rPr>
        <w:t>, affording</w:t>
      </w:r>
      <w:r w:rsidR="0045009B" w:rsidRPr="001603CF">
        <w:rPr>
          <w:lang w:val="en-US"/>
        </w:rPr>
        <w:t xml:space="preserve"> </w:t>
      </w:r>
      <w:r w:rsidR="0023708A" w:rsidRPr="001603CF">
        <w:rPr>
          <w:lang w:val="en-US"/>
        </w:rPr>
        <w:t>o</w:t>
      </w:r>
      <w:r w:rsidR="00FC3437" w:rsidRPr="001603CF">
        <w:rPr>
          <w:lang w:val="en-US"/>
        </w:rPr>
        <w:t xml:space="preserve">nly </w:t>
      </w:r>
      <w:r w:rsidR="0023708A" w:rsidRPr="001603CF">
        <w:rPr>
          <w:lang w:val="en-US"/>
        </w:rPr>
        <w:t>8</w:t>
      </w:r>
      <w:r w:rsidR="00507E72" w:rsidRPr="001603CF">
        <w:rPr>
          <w:lang w:val="en-US"/>
        </w:rPr>
        <w:t>1</w:t>
      </w:r>
      <w:r w:rsidR="0023708A" w:rsidRPr="001603CF">
        <w:rPr>
          <w:lang w:val="en-US"/>
        </w:rPr>
        <w:t xml:space="preserve">% of </w:t>
      </w:r>
      <w:r w:rsidR="00FC3437" w:rsidRPr="001603CF">
        <w:rPr>
          <w:lang w:val="en-US"/>
        </w:rPr>
        <w:t xml:space="preserve">the </w:t>
      </w:r>
      <w:r w:rsidR="0045009B" w:rsidRPr="001603CF">
        <w:rPr>
          <w:lang w:val="en-US"/>
        </w:rPr>
        <w:t>sulfoxide</w:t>
      </w:r>
      <w:r w:rsidR="00CD7DBF" w:rsidRPr="001603CF">
        <w:rPr>
          <w:lang w:val="en-US"/>
        </w:rPr>
        <w:t xml:space="preserve"> </w:t>
      </w:r>
      <w:r w:rsidR="0045009B" w:rsidRPr="001603CF">
        <w:rPr>
          <w:b/>
          <w:lang w:val="en-US"/>
        </w:rPr>
        <w:t>CEPSO</w:t>
      </w:r>
      <w:r w:rsidR="0045009B" w:rsidRPr="001603CF">
        <w:rPr>
          <w:lang w:val="en-US"/>
        </w:rPr>
        <w:t xml:space="preserve"> and</w:t>
      </w:r>
      <w:r w:rsidR="0023708A" w:rsidRPr="001603CF">
        <w:rPr>
          <w:lang w:val="en-US"/>
        </w:rPr>
        <w:t xml:space="preserve"> 2%</w:t>
      </w:r>
      <w:r w:rsidR="0045009B" w:rsidRPr="001603CF">
        <w:rPr>
          <w:lang w:val="en-US"/>
        </w:rPr>
        <w:t xml:space="preserve"> </w:t>
      </w:r>
      <w:r w:rsidR="0023708A" w:rsidRPr="001603CF">
        <w:rPr>
          <w:lang w:val="en-US"/>
        </w:rPr>
        <w:t xml:space="preserve">of the sulfone </w:t>
      </w:r>
      <w:r w:rsidR="0045009B" w:rsidRPr="001603CF">
        <w:rPr>
          <w:b/>
          <w:lang w:val="en-US"/>
        </w:rPr>
        <w:t>CEPSO</w:t>
      </w:r>
      <w:r w:rsidR="0045009B" w:rsidRPr="001603CF">
        <w:rPr>
          <w:b/>
          <w:vertAlign w:val="subscript"/>
          <w:lang w:val="en-US"/>
        </w:rPr>
        <w:t>2</w:t>
      </w:r>
      <w:r w:rsidR="0045009B" w:rsidRPr="001603CF">
        <w:rPr>
          <w:lang w:val="en-US"/>
        </w:rPr>
        <w:t xml:space="preserve">.  </w:t>
      </w:r>
      <w:r w:rsidR="00DF5650" w:rsidRPr="001603CF">
        <w:rPr>
          <w:lang w:val="en-US"/>
        </w:rPr>
        <w:t xml:space="preserve">Part of the </w:t>
      </w:r>
      <w:r w:rsidR="0023708A" w:rsidRPr="001603CF">
        <w:rPr>
          <w:lang w:val="en-US"/>
        </w:rPr>
        <w:t xml:space="preserve">un-oxidized </w:t>
      </w:r>
      <w:r w:rsidR="00FC3437" w:rsidRPr="001603CF">
        <w:rPr>
          <w:b/>
          <w:bCs/>
          <w:lang w:val="en-US"/>
        </w:rPr>
        <w:t>CEPS</w:t>
      </w:r>
      <w:r w:rsidR="00FC3437" w:rsidRPr="001603CF">
        <w:rPr>
          <w:lang w:val="en-US"/>
        </w:rPr>
        <w:t xml:space="preserve"> </w:t>
      </w:r>
      <w:r w:rsidR="0023708A" w:rsidRPr="001603CF">
        <w:rPr>
          <w:lang w:val="en-US"/>
        </w:rPr>
        <w:t xml:space="preserve">was </w:t>
      </w:r>
      <w:r w:rsidR="0045009B" w:rsidRPr="001603CF">
        <w:rPr>
          <w:lang w:val="en-US"/>
        </w:rPr>
        <w:t>hydroly</w:t>
      </w:r>
      <w:r w:rsidR="00FC3437" w:rsidRPr="001603CF">
        <w:rPr>
          <w:lang w:val="en-US"/>
        </w:rPr>
        <w:t xml:space="preserve">zed under the </w:t>
      </w:r>
      <w:r w:rsidR="0045009B" w:rsidRPr="001603CF">
        <w:rPr>
          <w:lang w:val="en-US"/>
        </w:rPr>
        <w:t xml:space="preserve">quench </w:t>
      </w:r>
      <w:r w:rsidR="00FC3437" w:rsidRPr="001603CF">
        <w:rPr>
          <w:lang w:val="en-US"/>
        </w:rPr>
        <w:t xml:space="preserve">conditions, </w:t>
      </w:r>
      <w:r w:rsidR="0023708A" w:rsidRPr="001603CF">
        <w:rPr>
          <w:lang w:val="en-US"/>
        </w:rPr>
        <w:t xml:space="preserve">leading to the formation of </w:t>
      </w:r>
      <w:r w:rsidR="00FC3437" w:rsidRPr="001603CF">
        <w:rPr>
          <w:lang w:val="en-US"/>
        </w:rPr>
        <w:t>compound</w:t>
      </w:r>
      <w:r w:rsidR="0045009B" w:rsidRPr="001603CF">
        <w:rPr>
          <w:lang w:val="en-US"/>
        </w:rPr>
        <w:t xml:space="preserve"> </w:t>
      </w:r>
      <w:r w:rsidR="0045009B" w:rsidRPr="001603CF">
        <w:rPr>
          <w:b/>
          <w:lang w:val="en-US"/>
        </w:rPr>
        <w:t>4</w:t>
      </w:r>
      <w:r w:rsidR="00507E72" w:rsidRPr="001603CF">
        <w:rPr>
          <w:b/>
          <w:lang w:val="en-US"/>
        </w:rPr>
        <w:t xml:space="preserve"> </w:t>
      </w:r>
      <w:r w:rsidR="00507E72" w:rsidRPr="001603CF">
        <w:rPr>
          <w:bCs/>
          <w:lang w:val="en-US"/>
        </w:rPr>
        <w:t>(8%)</w:t>
      </w:r>
      <w:r w:rsidR="0045009B" w:rsidRPr="001603CF">
        <w:rPr>
          <w:lang w:val="en-US"/>
        </w:rPr>
        <w:t>. All th</w:t>
      </w:r>
      <w:r w:rsidR="00CD7DBF" w:rsidRPr="001603CF">
        <w:rPr>
          <w:lang w:val="en-US"/>
        </w:rPr>
        <w:t xml:space="preserve">ese results </w:t>
      </w:r>
      <w:r w:rsidR="009C6588" w:rsidRPr="001603CF">
        <w:rPr>
          <w:lang w:val="en-US"/>
        </w:rPr>
        <w:t>agree</w:t>
      </w:r>
      <w:r w:rsidR="00967699" w:rsidRPr="001603CF">
        <w:rPr>
          <w:lang w:val="en-US"/>
        </w:rPr>
        <w:t xml:space="preserve"> </w:t>
      </w:r>
      <w:r w:rsidR="00946C6B" w:rsidRPr="001603CF">
        <w:rPr>
          <w:lang w:val="en-US"/>
        </w:rPr>
        <w:t>with</w:t>
      </w:r>
      <w:r w:rsidR="0045009B" w:rsidRPr="001603CF">
        <w:rPr>
          <w:lang w:val="en-US"/>
        </w:rPr>
        <w:t xml:space="preserve"> the </w:t>
      </w:r>
      <w:r w:rsidR="0045009B" w:rsidRPr="001603CF">
        <w:rPr>
          <w:i/>
          <w:lang w:val="en-US"/>
        </w:rPr>
        <w:t xml:space="preserve">in silico </w:t>
      </w:r>
      <w:r w:rsidR="0045009B" w:rsidRPr="001603CF">
        <w:rPr>
          <w:lang w:val="en-US"/>
        </w:rPr>
        <w:t>ranking and confirm</w:t>
      </w:r>
      <w:r w:rsidR="00AE2539" w:rsidRPr="001603CF">
        <w:rPr>
          <w:lang w:val="en-US"/>
        </w:rPr>
        <w:t>ed</w:t>
      </w:r>
      <w:r w:rsidR="0045009B" w:rsidRPr="001603CF">
        <w:rPr>
          <w:lang w:val="en-US"/>
        </w:rPr>
        <w:t xml:space="preserve"> the sulfide nucleophilicity as a </w:t>
      </w:r>
      <w:r w:rsidR="00A3703E" w:rsidRPr="001603CF">
        <w:rPr>
          <w:lang w:val="en-US"/>
        </w:rPr>
        <w:t xml:space="preserve">robust </w:t>
      </w:r>
      <w:r w:rsidR="009C6588" w:rsidRPr="001603CF">
        <w:rPr>
          <w:lang w:val="en-US"/>
        </w:rPr>
        <w:t xml:space="preserve">metric </w:t>
      </w:r>
      <w:r w:rsidR="00B92B9E" w:rsidRPr="001603CF">
        <w:rPr>
          <w:lang w:val="en-US"/>
        </w:rPr>
        <w:t>for the propensity of oxidation using ozone.</w:t>
      </w:r>
      <w:r w:rsidR="002C75FB" w:rsidRPr="001603CF">
        <w:rPr>
          <w:lang w:val="en-US"/>
        </w:rPr>
        <w:t xml:space="preserve"> C</w:t>
      </w:r>
      <w:r w:rsidR="00B92B9E" w:rsidRPr="001603CF">
        <w:rPr>
          <w:lang w:val="en-US"/>
        </w:rPr>
        <w:t xml:space="preserve">onsidering that </w:t>
      </w:r>
      <w:r w:rsidR="00B92B9E" w:rsidRPr="001603CF">
        <w:rPr>
          <w:b/>
          <w:bCs/>
          <w:lang w:val="en-US"/>
        </w:rPr>
        <w:t>1a</w:t>
      </w:r>
      <w:r w:rsidR="00B92B9E" w:rsidRPr="001603CF">
        <w:rPr>
          <w:lang w:val="en-US"/>
        </w:rPr>
        <w:t xml:space="preserve"> </w:t>
      </w:r>
      <w:r w:rsidR="00C70400" w:rsidRPr="001603CF">
        <w:rPr>
          <w:lang w:val="en-US"/>
        </w:rPr>
        <w:t xml:space="preserve">is </w:t>
      </w:r>
      <w:r w:rsidR="00B92B9E" w:rsidRPr="001603CF">
        <w:rPr>
          <w:lang w:val="en-US"/>
        </w:rPr>
        <w:t xml:space="preserve">the closest analogue to </w:t>
      </w:r>
      <w:r w:rsidR="00B92B9E" w:rsidRPr="001603CF">
        <w:rPr>
          <w:b/>
          <w:bCs/>
          <w:lang w:val="en-US"/>
        </w:rPr>
        <w:t>CEES</w:t>
      </w:r>
      <w:r w:rsidR="00B92B9E" w:rsidRPr="001603CF">
        <w:rPr>
          <w:lang w:val="en-US"/>
        </w:rPr>
        <w:t xml:space="preserve"> and having shown that </w:t>
      </w:r>
      <w:r w:rsidR="005E7C00" w:rsidRPr="001603CF">
        <w:rPr>
          <w:b/>
          <w:bCs/>
          <w:lang w:val="en-US"/>
        </w:rPr>
        <w:t>1a</w:t>
      </w:r>
      <w:r w:rsidR="005E7C00" w:rsidRPr="001603CF">
        <w:rPr>
          <w:lang w:val="en-US"/>
        </w:rPr>
        <w:t xml:space="preserve"> could be </w:t>
      </w:r>
      <w:r w:rsidR="00B92B9E" w:rsidRPr="001603CF">
        <w:rPr>
          <w:lang w:val="en-US"/>
        </w:rPr>
        <w:t>full</w:t>
      </w:r>
      <w:r w:rsidR="005E7C00" w:rsidRPr="001603CF">
        <w:rPr>
          <w:lang w:val="en-US"/>
        </w:rPr>
        <w:t>y</w:t>
      </w:r>
      <w:r w:rsidR="00B92B9E" w:rsidRPr="001603CF">
        <w:rPr>
          <w:lang w:val="en-US"/>
        </w:rPr>
        <w:t xml:space="preserve"> and selective</w:t>
      </w:r>
      <w:r w:rsidR="005E7C00" w:rsidRPr="001603CF">
        <w:rPr>
          <w:lang w:val="en-US"/>
        </w:rPr>
        <w:t>ly</w:t>
      </w:r>
      <w:r w:rsidR="00B92B9E" w:rsidRPr="001603CF">
        <w:rPr>
          <w:lang w:val="en-US"/>
        </w:rPr>
        <w:t xml:space="preserve"> </w:t>
      </w:r>
      <w:r w:rsidR="005E7C00" w:rsidRPr="001603CF">
        <w:rPr>
          <w:lang w:val="en-US"/>
        </w:rPr>
        <w:t xml:space="preserve">oxidized to the sulfoxide </w:t>
      </w:r>
      <w:r w:rsidR="00B92B9E" w:rsidRPr="001603CF">
        <w:rPr>
          <w:lang w:val="en-US"/>
        </w:rPr>
        <w:t xml:space="preserve">using this method, we proceeded to </w:t>
      </w:r>
      <w:r w:rsidR="00FC122A" w:rsidRPr="001603CF">
        <w:rPr>
          <w:lang w:val="en-US"/>
        </w:rPr>
        <w:t xml:space="preserve">test the </w:t>
      </w:r>
      <w:r w:rsidR="005E7C00" w:rsidRPr="001603CF">
        <w:rPr>
          <w:lang w:val="en-US"/>
        </w:rPr>
        <w:t>protocol</w:t>
      </w:r>
      <w:r w:rsidR="00FC122A" w:rsidRPr="001603CF">
        <w:rPr>
          <w:lang w:val="en-US"/>
        </w:rPr>
        <w:t xml:space="preserve"> </w:t>
      </w:r>
      <w:r w:rsidR="005E7C00" w:rsidRPr="001603CF">
        <w:rPr>
          <w:lang w:val="en-US"/>
        </w:rPr>
        <w:t>to neutralize</w:t>
      </w:r>
      <w:r w:rsidR="00FC122A" w:rsidRPr="001603CF">
        <w:rPr>
          <w:lang w:val="en-US"/>
        </w:rPr>
        <w:t xml:space="preserve"> </w:t>
      </w:r>
      <w:r w:rsidR="005E7C00" w:rsidRPr="001603CF">
        <w:rPr>
          <w:b/>
          <w:bCs/>
          <w:lang w:val="en-US"/>
        </w:rPr>
        <w:t>CEES</w:t>
      </w:r>
      <w:r w:rsidR="005E7C00" w:rsidRPr="001603CF">
        <w:rPr>
          <w:lang w:val="en-US"/>
        </w:rPr>
        <w:t xml:space="preserve">. </w:t>
      </w:r>
    </w:p>
    <w:p w14:paraId="7FBB2C41" w14:textId="5D99DB06" w:rsidR="00DC54CD" w:rsidRPr="001603CF" w:rsidRDefault="00DC54CD">
      <w:pPr>
        <w:pStyle w:val="RSCB02ArticleText"/>
        <w:ind w:firstLine="284"/>
        <w:rPr>
          <w:lang w:val="en-US"/>
        </w:rPr>
      </w:pPr>
    </w:p>
    <w:p w14:paraId="621B3DEB" w14:textId="0B878102" w:rsidR="00473B9E" w:rsidRPr="001603CF" w:rsidRDefault="00473B9E">
      <w:pPr>
        <w:pStyle w:val="RSCT01TableTitlewithtopbar"/>
        <w:rPr>
          <w:lang w:val="en-US"/>
        </w:rPr>
      </w:pPr>
      <w:r w:rsidRPr="001603CF">
        <w:rPr>
          <w:b/>
          <w:lang w:val="en-US"/>
        </w:rPr>
        <w:t xml:space="preserve">Table </w:t>
      </w:r>
      <w:r w:rsidR="00F121B0" w:rsidRPr="001603CF">
        <w:rPr>
          <w:b/>
          <w:lang w:val="en-US"/>
        </w:rPr>
        <w:t>1</w:t>
      </w:r>
      <w:r w:rsidRPr="001603CF">
        <w:rPr>
          <w:lang w:val="en-US"/>
        </w:rPr>
        <w:t xml:space="preserve">. </w:t>
      </w:r>
      <w:r w:rsidR="00583E5A" w:rsidRPr="001603CF">
        <w:rPr>
          <w:noProof/>
          <w:lang w:val="en-US"/>
        </w:rPr>
        <w:t xml:space="preserve">Oxidative neutralization with ozone under flow conditions (see Figure </w:t>
      </w:r>
      <w:r w:rsidR="00F121B0" w:rsidRPr="001603CF">
        <w:rPr>
          <w:noProof/>
          <w:lang w:val="en-US"/>
        </w:rPr>
        <w:t>3</w:t>
      </w:r>
      <w:r w:rsidR="00583E5A" w:rsidRPr="001603CF">
        <w:rPr>
          <w:noProof/>
          <w:lang w:val="en-US"/>
        </w:rPr>
        <w:t xml:space="preserve">). </w:t>
      </w:r>
    </w:p>
    <w:tbl>
      <w:tblPr>
        <w:tblStyle w:val="Tableausimple5"/>
        <w:tblW w:w="5103" w:type="dxa"/>
        <w:shd w:val="clear" w:color="auto" w:fill="FFFFFF" w:themeFill="background1"/>
        <w:tblLayout w:type="fixed"/>
        <w:tblLook w:val="04A0" w:firstRow="1" w:lastRow="0" w:firstColumn="1" w:lastColumn="0" w:noHBand="0" w:noVBand="1"/>
      </w:tblPr>
      <w:tblGrid>
        <w:gridCol w:w="567"/>
        <w:gridCol w:w="993"/>
        <w:gridCol w:w="850"/>
        <w:gridCol w:w="851"/>
        <w:gridCol w:w="850"/>
        <w:gridCol w:w="992"/>
      </w:tblGrid>
      <w:tr w:rsidR="00E94538" w:rsidRPr="001603CF" w14:paraId="5CD60AAC" w14:textId="77777777" w:rsidTr="009B5C6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67" w:type="dxa"/>
            <w:vAlign w:val="center"/>
          </w:tcPr>
          <w:p w14:paraId="07AC9BBC" w14:textId="77777777" w:rsidR="00E94538" w:rsidRPr="001603CF" w:rsidRDefault="00E94538">
            <w:pPr>
              <w:pStyle w:val="RSCT03TableBody"/>
              <w:rPr>
                <w:rFonts w:cstheme="minorHAnsi"/>
                <w:b/>
                <w:bCs/>
                <w:lang w:val="en-US"/>
              </w:rPr>
            </w:pPr>
            <w:r w:rsidRPr="001603CF">
              <w:rPr>
                <w:rFonts w:cstheme="minorHAnsi"/>
                <w:b/>
                <w:bCs/>
                <w:lang w:val="en-US"/>
              </w:rPr>
              <w:t>Entry</w:t>
            </w:r>
          </w:p>
        </w:tc>
        <w:tc>
          <w:tcPr>
            <w:tcW w:w="993" w:type="dxa"/>
            <w:vAlign w:val="center"/>
          </w:tcPr>
          <w:p w14:paraId="03DF3F43" w14:textId="77777777" w:rsidR="00E94538" w:rsidRPr="001603CF" w:rsidRDefault="00E94538">
            <w:pPr>
              <w:pStyle w:val="RSCT03TableBody"/>
              <w:cnfStyle w:val="100000000000" w:firstRow="1" w:lastRow="0" w:firstColumn="0" w:lastColumn="0" w:oddVBand="0" w:evenVBand="0" w:oddHBand="0" w:evenHBand="0" w:firstRowFirstColumn="0" w:firstRowLastColumn="0" w:lastRowFirstColumn="0" w:lastRowLastColumn="0"/>
              <w:rPr>
                <w:rFonts w:cstheme="minorHAnsi"/>
                <w:b/>
                <w:bCs/>
                <w:i w:val="0"/>
                <w:lang w:val="en-US"/>
              </w:rPr>
            </w:pPr>
            <w:r w:rsidRPr="001603CF">
              <w:rPr>
                <w:rFonts w:cstheme="minorHAnsi"/>
                <w:b/>
                <w:bCs/>
                <w:lang w:val="en-US"/>
              </w:rPr>
              <w:t xml:space="preserve">Substrate </w:t>
            </w:r>
            <w:r w:rsidRPr="001603CF">
              <w:rPr>
                <w:rFonts w:cstheme="minorHAnsi"/>
                <w:bCs/>
                <w:vertAlign w:val="superscript"/>
                <w:lang w:val="en-US"/>
              </w:rPr>
              <w:t>a</w:t>
            </w:r>
          </w:p>
        </w:tc>
        <w:tc>
          <w:tcPr>
            <w:tcW w:w="850" w:type="dxa"/>
            <w:vAlign w:val="center"/>
          </w:tcPr>
          <w:p w14:paraId="268A9727" w14:textId="77777777" w:rsidR="00E94538" w:rsidRPr="001603CF" w:rsidRDefault="00E94538">
            <w:pPr>
              <w:pStyle w:val="RSCT03TableBody"/>
              <w:cnfStyle w:val="100000000000" w:firstRow="1" w:lastRow="0" w:firstColumn="0" w:lastColumn="0" w:oddVBand="0" w:evenVBand="0" w:oddHBand="0" w:evenHBand="0" w:firstRowFirstColumn="0" w:firstRowLastColumn="0" w:lastRowFirstColumn="0" w:lastRowLastColumn="0"/>
              <w:rPr>
                <w:rFonts w:cstheme="minorHAnsi"/>
                <w:b/>
                <w:bCs/>
                <w:i w:val="0"/>
                <w:iCs w:val="0"/>
                <w:lang w:val="en-US"/>
              </w:rPr>
            </w:pPr>
            <w:r w:rsidRPr="001603CF">
              <w:rPr>
                <w:rFonts w:cstheme="minorHAnsi"/>
                <w:b/>
                <w:bCs/>
                <w:lang w:val="en-US"/>
              </w:rPr>
              <w:t>Ozone</w:t>
            </w:r>
          </w:p>
          <w:p w14:paraId="2DD57448" w14:textId="77777777" w:rsidR="00E94538" w:rsidRPr="001603CF" w:rsidRDefault="00E94538">
            <w:pPr>
              <w:pStyle w:val="RSCT03TableBody"/>
              <w:cnfStyle w:val="100000000000" w:firstRow="1" w:lastRow="0" w:firstColumn="0" w:lastColumn="0" w:oddVBand="0" w:evenVBand="0" w:oddHBand="0" w:evenHBand="0" w:firstRowFirstColumn="0" w:firstRowLastColumn="0" w:lastRowFirstColumn="0" w:lastRowLastColumn="0"/>
              <w:rPr>
                <w:rFonts w:cstheme="minorHAnsi"/>
                <w:b/>
                <w:bCs/>
                <w:i w:val="0"/>
                <w:lang w:val="en-US"/>
              </w:rPr>
            </w:pPr>
            <w:r w:rsidRPr="001603CF">
              <w:rPr>
                <w:rFonts w:cstheme="minorHAnsi"/>
                <w:b/>
                <w:bCs/>
                <w:lang w:val="en-US"/>
              </w:rPr>
              <w:t>(equiv.)</w:t>
            </w:r>
          </w:p>
        </w:tc>
        <w:tc>
          <w:tcPr>
            <w:tcW w:w="851" w:type="dxa"/>
            <w:vAlign w:val="center"/>
          </w:tcPr>
          <w:p w14:paraId="70DAC213" w14:textId="0A8CE089" w:rsidR="00E94538" w:rsidRPr="001603CF" w:rsidRDefault="00E94538">
            <w:pPr>
              <w:pStyle w:val="RSCT03TableBody"/>
              <w:cnfStyle w:val="100000000000" w:firstRow="1" w:lastRow="0" w:firstColumn="0" w:lastColumn="0" w:oddVBand="0" w:evenVBand="0" w:oddHBand="0" w:evenHBand="0" w:firstRowFirstColumn="0" w:firstRowLastColumn="0" w:lastRowFirstColumn="0" w:lastRowLastColumn="0"/>
              <w:rPr>
                <w:rFonts w:cstheme="minorHAnsi"/>
                <w:b/>
                <w:bCs/>
                <w:i w:val="0"/>
                <w:iCs w:val="0"/>
                <w:vertAlign w:val="superscript"/>
                <w:lang w:val="en-US"/>
              </w:rPr>
            </w:pPr>
            <w:r w:rsidRPr="001603CF">
              <w:rPr>
                <w:rFonts w:cstheme="minorHAnsi"/>
                <w:b/>
                <w:bCs/>
                <w:lang w:val="en-US"/>
              </w:rPr>
              <w:t>Sulfide</w:t>
            </w:r>
          </w:p>
          <w:p w14:paraId="13543D87" w14:textId="77777777" w:rsidR="00E94538" w:rsidRPr="001603CF" w:rsidRDefault="00E94538">
            <w:pPr>
              <w:pStyle w:val="RSCT03TableBody"/>
              <w:cnfStyle w:val="100000000000" w:firstRow="1" w:lastRow="0" w:firstColumn="0" w:lastColumn="0" w:oddVBand="0" w:evenVBand="0" w:oddHBand="0" w:evenHBand="0" w:firstRowFirstColumn="0" w:firstRowLastColumn="0" w:lastRowFirstColumn="0" w:lastRowLastColumn="0"/>
              <w:rPr>
                <w:rFonts w:cstheme="minorHAnsi"/>
                <w:b/>
                <w:bCs/>
                <w:i w:val="0"/>
                <w:lang w:val="en-US"/>
              </w:rPr>
            </w:pPr>
            <w:r w:rsidRPr="001603CF">
              <w:rPr>
                <w:rFonts w:cstheme="minorHAnsi"/>
                <w:b/>
                <w:bCs/>
                <w:lang w:val="en-US"/>
              </w:rPr>
              <w:t>(%Area)</w:t>
            </w:r>
          </w:p>
        </w:tc>
        <w:tc>
          <w:tcPr>
            <w:tcW w:w="850" w:type="dxa"/>
            <w:vAlign w:val="center"/>
          </w:tcPr>
          <w:p w14:paraId="21C929CE" w14:textId="77777777" w:rsidR="00E94538" w:rsidRPr="001603CF" w:rsidRDefault="00E94538">
            <w:pPr>
              <w:pStyle w:val="RSCT03TableBody"/>
              <w:cnfStyle w:val="100000000000" w:firstRow="1" w:lastRow="0" w:firstColumn="0" w:lastColumn="0" w:oddVBand="0" w:evenVBand="0" w:oddHBand="0" w:evenHBand="0" w:firstRowFirstColumn="0" w:firstRowLastColumn="0" w:lastRowFirstColumn="0" w:lastRowLastColumn="0"/>
              <w:rPr>
                <w:rFonts w:cstheme="minorHAnsi"/>
                <w:b/>
                <w:bCs/>
                <w:i w:val="0"/>
                <w:iCs w:val="0"/>
                <w:lang w:val="en-US"/>
              </w:rPr>
            </w:pPr>
            <w:r w:rsidRPr="001603CF">
              <w:rPr>
                <w:rFonts w:cstheme="minorHAnsi"/>
                <w:b/>
                <w:bCs/>
                <w:lang w:val="en-US"/>
              </w:rPr>
              <w:t>Sulfoxide</w:t>
            </w:r>
          </w:p>
          <w:p w14:paraId="3D557B6F" w14:textId="77777777" w:rsidR="00E94538" w:rsidRPr="001603CF" w:rsidRDefault="00E94538">
            <w:pPr>
              <w:pStyle w:val="RSCT03TableBody"/>
              <w:cnfStyle w:val="100000000000" w:firstRow="1" w:lastRow="0" w:firstColumn="0" w:lastColumn="0" w:oddVBand="0" w:evenVBand="0" w:oddHBand="0" w:evenHBand="0" w:firstRowFirstColumn="0" w:firstRowLastColumn="0" w:lastRowFirstColumn="0" w:lastRowLastColumn="0"/>
              <w:rPr>
                <w:rFonts w:cstheme="minorHAnsi"/>
                <w:b/>
                <w:bCs/>
                <w:i w:val="0"/>
                <w:iCs w:val="0"/>
                <w:lang w:val="en-US"/>
              </w:rPr>
            </w:pPr>
            <w:r w:rsidRPr="001603CF">
              <w:rPr>
                <w:rFonts w:cstheme="minorHAnsi"/>
                <w:b/>
                <w:bCs/>
                <w:lang w:val="en-US"/>
              </w:rPr>
              <w:t>(%Area)</w:t>
            </w:r>
          </w:p>
        </w:tc>
        <w:tc>
          <w:tcPr>
            <w:tcW w:w="992" w:type="dxa"/>
            <w:vAlign w:val="center"/>
          </w:tcPr>
          <w:p w14:paraId="136D22A0" w14:textId="77777777" w:rsidR="00E94538" w:rsidRPr="001603CF" w:rsidRDefault="00E94538">
            <w:pPr>
              <w:pStyle w:val="RSCT03TableBody"/>
              <w:cnfStyle w:val="100000000000" w:firstRow="1" w:lastRow="0" w:firstColumn="0" w:lastColumn="0" w:oddVBand="0" w:evenVBand="0" w:oddHBand="0" w:evenHBand="0" w:firstRowFirstColumn="0" w:firstRowLastColumn="0" w:lastRowFirstColumn="0" w:lastRowLastColumn="0"/>
              <w:rPr>
                <w:rFonts w:cstheme="minorHAnsi"/>
                <w:b/>
                <w:bCs/>
                <w:i w:val="0"/>
                <w:lang w:val="en-US"/>
              </w:rPr>
            </w:pPr>
            <w:r w:rsidRPr="001603CF">
              <w:rPr>
                <w:rFonts w:cstheme="minorHAnsi"/>
                <w:b/>
                <w:bCs/>
                <w:lang w:val="en-US"/>
              </w:rPr>
              <w:t>Other Products (%Area)</w:t>
            </w:r>
          </w:p>
        </w:tc>
      </w:tr>
      <w:tr w:rsidR="00E94538" w:rsidRPr="001603CF" w14:paraId="005A04E4" w14:textId="77777777" w:rsidTr="009B5C6C">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567" w:type="dxa"/>
            <w:vAlign w:val="center"/>
          </w:tcPr>
          <w:p w14:paraId="1A644B51" w14:textId="77777777" w:rsidR="00E94538" w:rsidRPr="001603CF" w:rsidRDefault="00E94538" w:rsidP="00FF53DC">
            <w:pPr>
              <w:pStyle w:val="RSCT03TableBody"/>
              <w:rPr>
                <w:rFonts w:cstheme="minorHAnsi"/>
                <w:i w:val="0"/>
                <w:lang w:val="en-US"/>
              </w:rPr>
            </w:pPr>
            <w:r w:rsidRPr="001603CF">
              <w:rPr>
                <w:rFonts w:cstheme="minorHAnsi"/>
                <w:lang w:val="en-US"/>
              </w:rPr>
              <w:t>1</w:t>
            </w:r>
          </w:p>
        </w:tc>
        <w:tc>
          <w:tcPr>
            <w:tcW w:w="993" w:type="dxa"/>
            <w:shd w:val="clear" w:color="auto" w:fill="FFFFFF" w:themeFill="background1"/>
            <w:vAlign w:val="center"/>
          </w:tcPr>
          <w:p w14:paraId="14AA2C4F" w14:textId="75B243C4" w:rsidR="00E94538" w:rsidRPr="001603CF" w:rsidRDefault="00E94538" w:rsidP="00FF53DC">
            <w:pPr>
              <w:pStyle w:val="RSCT03TableBody"/>
              <w:cnfStyle w:val="000000100000" w:firstRow="0" w:lastRow="0" w:firstColumn="0" w:lastColumn="0" w:oddVBand="0" w:evenVBand="0" w:oddHBand="1" w:evenHBand="0" w:firstRowFirstColumn="0" w:firstRowLastColumn="0" w:lastRowFirstColumn="0" w:lastRowLastColumn="0"/>
              <w:rPr>
                <w:rFonts w:cstheme="minorHAnsi"/>
                <w:lang w:val="en-US"/>
              </w:rPr>
            </w:pPr>
            <w:r w:rsidRPr="001603CF">
              <w:rPr>
                <w:rFonts w:cstheme="minorHAnsi"/>
                <w:b/>
                <w:lang w:val="en-US"/>
              </w:rPr>
              <w:t>1a</w:t>
            </w:r>
          </w:p>
        </w:tc>
        <w:tc>
          <w:tcPr>
            <w:tcW w:w="850" w:type="dxa"/>
            <w:shd w:val="clear" w:color="auto" w:fill="FFFFFF" w:themeFill="background1"/>
            <w:vAlign w:val="center"/>
          </w:tcPr>
          <w:p w14:paraId="5F7289EB" w14:textId="77777777" w:rsidR="00E94538" w:rsidRPr="001603CF" w:rsidRDefault="00E94538">
            <w:pPr>
              <w:pStyle w:val="RSCT03TableBody"/>
              <w:cnfStyle w:val="000000100000" w:firstRow="0" w:lastRow="0" w:firstColumn="0" w:lastColumn="0" w:oddVBand="0" w:evenVBand="0" w:oddHBand="1" w:evenHBand="0" w:firstRowFirstColumn="0" w:firstRowLastColumn="0" w:lastRowFirstColumn="0" w:lastRowLastColumn="0"/>
              <w:rPr>
                <w:rFonts w:cstheme="minorHAnsi"/>
                <w:lang w:val="en-US"/>
              </w:rPr>
            </w:pPr>
            <w:r w:rsidRPr="001603CF">
              <w:rPr>
                <w:rFonts w:cstheme="minorHAnsi"/>
                <w:lang w:val="en-US"/>
              </w:rPr>
              <w:t>/</w:t>
            </w:r>
          </w:p>
        </w:tc>
        <w:tc>
          <w:tcPr>
            <w:tcW w:w="851" w:type="dxa"/>
            <w:shd w:val="clear" w:color="auto" w:fill="FFFFFF" w:themeFill="background1"/>
            <w:vAlign w:val="center"/>
          </w:tcPr>
          <w:p w14:paraId="4821F78E" w14:textId="77777777" w:rsidR="00E94538" w:rsidRPr="001603CF" w:rsidRDefault="00E94538">
            <w:pPr>
              <w:pStyle w:val="RSCT03TableBody"/>
              <w:cnfStyle w:val="000000100000" w:firstRow="0" w:lastRow="0" w:firstColumn="0" w:lastColumn="0" w:oddVBand="0" w:evenVBand="0" w:oddHBand="1" w:evenHBand="0" w:firstRowFirstColumn="0" w:firstRowLastColumn="0" w:lastRowFirstColumn="0" w:lastRowLastColumn="0"/>
              <w:rPr>
                <w:rFonts w:cstheme="minorHAnsi"/>
                <w:lang w:val="en-US"/>
              </w:rPr>
            </w:pPr>
            <w:r w:rsidRPr="001603CF">
              <w:rPr>
                <w:rFonts w:cstheme="minorHAnsi"/>
                <w:lang w:val="en-US"/>
              </w:rPr>
              <w:t>&gt;99</w:t>
            </w:r>
          </w:p>
        </w:tc>
        <w:tc>
          <w:tcPr>
            <w:tcW w:w="850" w:type="dxa"/>
            <w:shd w:val="clear" w:color="auto" w:fill="FFFFFF" w:themeFill="background1"/>
            <w:vAlign w:val="center"/>
          </w:tcPr>
          <w:p w14:paraId="5A22CDBD" w14:textId="77777777" w:rsidR="00E94538" w:rsidRPr="001603CF" w:rsidRDefault="00E94538">
            <w:pPr>
              <w:pStyle w:val="RSCT03TableBody"/>
              <w:cnfStyle w:val="000000100000" w:firstRow="0" w:lastRow="0" w:firstColumn="0" w:lastColumn="0" w:oddVBand="0" w:evenVBand="0" w:oddHBand="1" w:evenHBand="0" w:firstRowFirstColumn="0" w:firstRowLastColumn="0" w:lastRowFirstColumn="0" w:lastRowLastColumn="0"/>
              <w:rPr>
                <w:rFonts w:cstheme="minorHAnsi"/>
                <w:lang w:val="en-US"/>
              </w:rPr>
            </w:pPr>
            <w:r w:rsidRPr="001603CF">
              <w:rPr>
                <w:rFonts w:cstheme="minorHAnsi"/>
                <w:lang w:val="en-US"/>
              </w:rPr>
              <w:t>n.d.</w:t>
            </w:r>
          </w:p>
        </w:tc>
        <w:tc>
          <w:tcPr>
            <w:tcW w:w="992" w:type="dxa"/>
            <w:shd w:val="clear" w:color="auto" w:fill="FFFFFF" w:themeFill="background1"/>
            <w:vAlign w:val="center"/>
          </w:tcPr>
          <w:p w14:paraId="043BAC9F" w14:textId="77777777" w:rsidR="00E94538" w:rsidRPr="001603CF" w:rsidRDefault="00E94538">
            <w:pPr>
              <w:pStyle w:val="RSCT03TableBody"/>
              <w:cnfStyle w:val="000000100000" w:firstRow="0" w:lastRow="0" w:firstColumn="0" w:lastColumn="0" w:oddVBand="0" w:evenVBand="0" w:oddHBand="1" w:evenHBand="0" w:firstRowFirstColumn="0" w:firstRowLastColumn="0" w:lastRowFirstColumn="0" w:lastRowLastColumn="0"/>
              <w:rPr>
                <w:rFonts w:cstheme="minorHAnsi"/>
                <w:lang w:val="en-US"/>
              </w:rPr>
            </w:pPr>
            <w:r w:rsidRPr="001603CF">
              <w:rPr>
                <w:rFonts w:cstheme="minorHAnsi"/>
                <w:lang w:val="en-US"/>
              </w:rPr>
              <w:t>n.d.</w:t>
            </w:r>
          </w:p>
        </w:tc>
      </w:tr>
      <w:tr w:rsidR="00E94538" w:rsidRPr="001603CF" w14:paraId="3387396D" w14:textId="77777777" w:rsidTr="009B5C6C">
        <w:trPr>
          <w:trHeight w:val="440"/>
        </w:trPr>
        <w:tc>
          <w:tcPr>
            <w:cnfStyle w:val="001000000000" w:firstRow="0" w:lastRow="0" w:firstColumn="1" w:lastColumn="0" w:oddVBand="0" w:evenVBand="0" w:oddHBand="0" w:evenHBand="0" w:firstRowFirstColumn="0" w:firstRowLastColumn="0" w:lastRowFirstColumn="0" w:lastRowLastColumn="0"/>
            <w:tcW w:w="567" w:type="dxa"/>
            <w:vAlign w:val="center"/>
          </w:tcPr>
          <w:p w14:paraId="187A49FD" w14:textId="77777777" w:rsidR="00E94538" w:rsidRPr="001603CF" w:rsidRDefault="00E94538" w:rsidP="00FF53DC">
            <w:pPr>
              <w:pStyle w:val="RSCT03TableBody"/>
              <w:rPr>
                <w:rFonts w:cstheme="minorHAnsi"/>
                <w:i w:val="0"/>
                <w:lang w:val="en-US"/>
              </w:rPr>
            </w:pPr>
            <w:r w:rsidRPr="001603CF">
              <w:rPr>
                <w:rFonts w:cstheme="minorHAnsi"/>
                <w:lang w:val="en-US"/>
              </w:rPr>
              <w:t>2</w:t>
            </w:r>
          </w:p>
        </w:tc>
        <w:tc>
          <w:tcPr>
            <w:tcW w:w="993" w:type="dxa"/>
            <w:shd w:val="clear" w:color="auto" w:fill="FFFFFF" w:themeFill="background1"/>
            <w:vAlign w:val="center"/>
          </w:tcPr>
          <w:p w14:paraId="26753A5E" w14:textId="52DE9B95" w:rsidR="00E94538" w:rsidRPr="001603CF" w:rsidRDefault="00E94538" w:rsidP="00FF53DC">
            <w:pPr>
              <w:pStyle w:val="RSCT03TableBody"/>
              <w:cnfStyle w:val="000000000000" w:firstRow="0" w:lastRow="0" w:firstColumn="0" w:lastColumn="0" w:oddVBand="0" w:evenVBand="0" w:oddHBand="0" w:evenHBand="0" w:firstRowFirstColumn="0" w:firstRowLastColumn="0" w:lastRowFirstColumn="0" w:lastRowLastColumn="0"/>
              <w:rPr>
                <w:rFonts w:cstheme="minorHAnsi"/>
                <w:lang w:val="en-US"/>
              </w:rPr>
            </w:pPr>
            <w:r w:rsidRPr="001603CF">
              <w:rPr>
                <w:rFonts w:cstheme="minorHAnsi"/>
                <w:b/>
                <w:lang w:val="en-US"/>
              </w:rPr>
              <w:t>1a</w:t>
            </w:r>
          </w:p>
        </w:tc>
        <w:tc>
          <w:tcPr>
            <w:tcW w:w="850" w:type="dxa"/>
            <w:shd w:val="clear" w:color="auto" w:fill="FFFFFF" w:themeFill="background1"/>
            <w:vAlign w:val="center"/>
          </w:tcPr>
          <w:p w14:paraId="7A4CE69E" w14:textId="77777777" w:rsidR="00E94538" w:rsidRPr="001603CF" w:rsidRDefault="00E94538">
            <w:pPr>
              <w:pStyle w:val="RSCT03TableBody"/>
              <w:cnfStyle w:val="000000000000" w:firstRow="0" w:lastRow="0" w:firstColumn="0" w:lastColumn="0" w:oddVBand="0" w:evenVBand="0" w:oddHBand="0" w:evenHBand="0" w:firstRowFirstColumn="0" w:firstRowLastColumn="0" w:lastRowFirstColumn="0" w:lastRowLastColumn="0"/>
              <w:rPr>
                <w:rFonts w:cstheme="minorHAnsi"/>
                <w:lang w:val="en-US"/>
              </w:rPr>
            </w:pPr>
            <w:r w:rsidRPr="001603CF">
              <w:rPr>
                <w:rFonts w:cstheme="minorHAnsi"/>
                <w:lang w:val="en-US"/>
              </w:rPr>
              <w:t>1.4</w:t>
            </w:r>
          </w:p>
        </w:tc>
        <w:tc>
          <w:tcPr>
            <w:tcW w:w="851" w:type="dxa"/>
            <w:shd w:val="clear" w:color="auto" w:fill="FFFFFF" w:themeFill="background1"/>
            <w:vAlign w:val="center"/>
          </w:tcPr>
          <w:p w14:paraId="73382FD6" w14:textId="77777777" w:rsidR="00E94538" w:rsidRPr="001603CF" w:rsidRDefault="00E94538">
            <w:pPr>
              <w:pStyle w:val="RSCT03TableBody"/>
              <w:cnfStyle w:val="000000000000" w:firstRow="0" w:lastRow="0" w:firstColumn="0" w:lastColumn="0" w:oddVBand="0" w:evenVBand="0" w:oddHBand="0" w:evenHBand="0" w:firstRowFirstColumn="0" w:firstRowLastColumn="0" w:lastRowFirstColumn="0" w:lastRowLastColumn="0"/>
              <w:rPr>
                <w:rFonts w:cstheme="minorHAnsi"/>
                <w:lang w:val="en-US"/>
              </w:rPr>
            </w:pPr>
            <w:r w:rsidRPr="001603CF">
              <w:rPr>
                <w:rFonts w:cstheme="minorHAnsi"/>
                <w:lang w:val="en-US"/>
              </w:rPr>
              <w:t xml:space="preserve">n.d. </w:t>
            </w:r>
          </w:p>
        </w:tc>
        <w:tc>
          <w:tcPr>
            <w:tcW w:w="850" w:type="dxa"/>
            <w:shd w:val="clear" w:color="auto" w:fill="FFFFFF" w:themeFill="background1"/>
            <w:vAlign w:val="center"/>
          </w:tcPr>
          <w:p w14:paraId="4D900912" w14:textId="77777777" w:rsidR="00E94538" w:rsidRPr="001603CF" w:rsidRDefault="00E94538">
            <w:pPr>
              <w:pStyle w:val="RSCT03TableBody"/>
              <w:cnfStyle w:val="000000000000" w:firstRow="0" w:lastRow="0" w:firstColumn="0" w:lastColumn="0" w:oddVBand="0" w:evenVBand="0" w:oddHBand="0" w:evenHBand="0" w:firstRowFirstColumn="0" w:firstRowLastColumn="0" w:lastRowFirstColumn="0" w:lastRowLastColumn="0"/>
              <w:rPr>
                <w:rFonts w:cstheme="minorHAnsi"/>
                <w:lang w:val="en-US"/>
              </w:rPr>
            </w:pPr>
            <w:r w:rsidRPr="001603CF">
              <w:rPr>
                <w:rFonts w:cstheme="minorHAnsi"/>
                <w:lang w:val="en-US"/>
              </w:rPr>
              <w:t>&gt;99</w:t>
            </w:r>
          </w:p>
        </w:tc>
        <w:tc>
          <w:tcPr>
            <w:tcW w:w="992" w:type="dxa"/>
            <w:shd w:val="clear" w:color="auto" w:fill="FFFFFF" w:themeFill="background1"/>
            <w:vAlign w:val="center"/>
          </w:tcPr>
          <w:p w14:paraId="29B8D9C6" w14:textId="77777777" w:rsidR="00E94538" w:rsidRPr="001603CF" w:rsidRDefault="00E94538">
            <w:pPr>
              <w:pStyle w:val="RSCT03TableBody"/>
              <w:cnfStyle w:val="000000000000" w:firstRow="0" w:lastRow="0" w:firstColumn="0" w:lastColumn="0" w:oddVBand="0" w:evenVBand="0" w:oddHBand="0" w:evenHBand="0" w:firstRowFirstColumn="0" w:firstRowLastColumn="0" w:lastRowFirstColumn="0" w:lastRowLastColumn="0"/>
              <w:rPr>
                <w:rFonts w:cstheme="minorHAnsi"/>
                <w:b/>
                <w:lang w:val="en-US"/>
              </w:rPr>
            </w:pPr>
            <w:r w:rsidRPr="001603CF">
              <w:rPr>
                <w:rFonts w:cstheme="minorHAnsi"/>
                <w:lang w:val="en-US"/>
              </w:rPr>
              <w:t>n.d.</w:t>
            </w:r>
          </w:p>
        </w:tc>
      </w:tr>
      <w:tr w:rsidR="00E94538" w:rsidRPr="001603CF" w14:paraId="4E4DD3C9" w14:textId="77777777" w:rsidTr="009B5C6C">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567" w:type="dxa"/>
            <w:vAlign w:val="center"/>
          </w:tcPr>
          <w:p w14:paraId="65B2E2C9" w14:textId="77777777" w:rsidR="00E94538" w:rsidRPr="001603CF" w:rsidRDefault="00E94538" w:rsidP="00FF53DC">
            <w:pPr>
              <w:pStyle w:val="RSCT03TableBody"/>
              <w:rPr>
                <w:rFonts w:cstheme="minorHAnsi"/>
                <w:i w:val="0"/>
                <w:lang w:val="en-US"/>
              </w:rPr>
            </w:pPr>
            <w:r w:rsidRPr="001603CF">
              <w:rPr>
                <w:rFonts w:cstheme="minorHAnsi"/>
                <w:lang w:val="en-US"/>
              </w:rPr>
              <w:t>3</w:t>
            </w:r>
          </w:p>
        </w:tc>
        <w:tc>
          <w:tcPr>
            <w:tcW w:w="993" w:type="dxa"/>
            <w:shd w:val="clear" w:color="auto" w:fill="FFFFFF" w:themeFill="background1"/>
            <w:vAlign w:val="center"/>
          </w:tcPr>
          <w:p w14:paraId="1AB33135" w14:textId="410373D4" w:rsidR="00E94538" w:rsidRPr="001603CF" w:rsidRDefault="00E94538" w:rsidP="00FF53DC">
            <w:pPr>
              <w:pStyle w:val="RSCT03TableBody"/>
              <w:cnfStyle w:val="000000100000" w:firstRow="0" w:lastRow="0" w:firstColumn="0" w:lastColumn="0" w:oddVBand="0" w:evenVBand="0" w:oddHBand="1" w:evenHBand="0" w:firstRowFirstColumn="0" w:firstRowLastColumn="0" w:lastRowFirstColumn="0" w:lastRowLastColumn="0"/>
              <w:rPr>
                <w:rFonts w:cstheme="minorHAnsi"/>
                <w:lang w:val="en-US"/>
              </w:rPr>
            </w:pPr>
            <w:r w:rsidRPr="001603CF">
              <w:rPr>
                <w:rFonts w:cstheme="minorHAnsi"/>
                <w:b/>
                <w:lang w:val="en-US"/>
              </w:rPr>
              <w:t>1b</w:t>
            </w:r>
          </w:p>
        </w:tc>
        <w:tc>
          <w:tcPr>
            <w:tcW w:w="850" w:type="dxa"/>
            <w:shd w:val="clear" w:color="auto" w:fill="FFFFFF" w:themeFill="background1"/>
            <w:vAlign w:val="center"/>
          </w:tcPr>
          <w:p w14:paraId="67737F37" w14:textId="77777777" w:rsidR="00E94538" w:rsidRPr="001603CF" w:rsidRDefault="00E94538">
            <w:pPr>
              <w:pStyle w:val="RSCT03TableBody"/>
              <w:cnfStyle w:val="000000100000" w:firstRow="0" w:lastRow="0" w:firstColumn="0" w:lastColumn="0" w:oddVBand="0" w:evenVBand="0" w:oddHBand="1" w:evenHBand="0" w:firstRowFirstColumn="0" w:firstRowLastColumn="0" w:lastRowFirstColumn="0" w:lastRowLastColumn="0"/>
              <w:rPr>
                <w:rFonts w:cstheme="minorHAnsi"/>
                <w:lang w:val="en-US"/>
              </w:rPr>
            </w:pPr>
            <w:r w:rsidRPr="001603CF">
              <w:rPr>
                <w:rFonts w:cstheme="minorHAnsi"/>
                <w:lang w:val="en-US"/>
              </w:rPr>
              <w:t>1.4</w:t>
            </w:r>
          </w:p>
        </w:tc>
        <w:tc>
          <w:tcPr>
            <w:tcW w:w="851" w:type="dxa"/>
            <w:shd w:val="clear" w:color="auto" w:fill="FFFFFF" w:themeFill="background1"/>
            <w:vAlign w:val="center"/>
          </w:tcPr>
          <w:p w14:paraId="54E44D53" w14:textId="77777777" w:rsidR="00E94538" w:rsidRPr="001603CF" w:rsidRDefault="00E94538">
            <w:pPr>
              <w:pStyle w:val="RSCT03TableBody"/>
              <w:cnfStyle w:val="000000100000" w:firstRow="0" w:lastRow="0" w:firstColumn="0" w:lastColumn="0" w:oddVBand="0" w:evenVBand="0" w:oddHBand="1" w:evenHBand="0" w:firstRowFirstColumn="0" w:firstRowLastColumn="0" w:lastRowFirstColumn="0" w:lastRowLastColumn="0"/>
              <w:rPr>
                <w:rFonts w:cstheme="minorHAnsi"/>
                <w:lang w:val="en-US"/>
              </w:rPr>
            </w:pPr>
            <w:r w:rsidRPr="001603CF">
              <w:rPr>
                <w:rFonts w:cstheme="minorHAnsi"/>
                <w:lang w:val="en-US"/>
              </w:rPr>
              <w:t>n.d.</w:t>
            </w:r>
          </w:p>
        </w:tc>
        <w:tc>
          <w:tcPr>
            <w:tcW w:w="850" w:type="dxa"/>
            <w:shd w:val="clear" w:color="auto" w:fill="FFFFFF" w:themeFill="background1"/>
            <w:vAlign w:val="center"/>
          </w:tcPr>
          <w:p w14:paraId="55775C04" w14:textId="77777777" w:rsidR="00E94538" w:rsidRPr="001603CF" w:rsidRDefault="00E94538">
            <w:pPr>
              <w:pStyle w:val="RSCT03TableBody"/>
              <w:cnfStyle w:val="000000100000" w:firstRow="0" w:lastRow="0" w:firstColumn="0" w:lastColumn="0" w:oddVBand="0" w:evenVBand="0" w:oddHBand="1" w:evenHBand="0" w:firstRowFirstColumn="0" w:firstRowLastColumn="0" w:lastRowFirstColumn="0" w:lastRowLastColumn="0"/>
              <w:rPr>
                <w:rFonts w:cstheme="minorHAnsi"/>
                <w:lang w:val="en-US"/>
              </w:rPr>
            </w:pPr>
            <w:r w:rsidRPr="001603CF">
              <w:rPr>
                <w:rFonts w:cstheme="minorHAnsi"/>
                <w:lang w:val="en-US"/>
              </w:rPr>
              <w:t>96</w:t>
            </w:r>
          </w:p>
        </w:tc>
        <w:tc>
          <w:tcPr>
            <w:tcW w:w="992" w:type="dxa"/>
            <w:shd w:val="clear" w:color="auto" w:fill="FFFFFF" w:themeFill="background1"/>
            <w:vAlign w:val="center"/>
          </w:tcPr>
          <w:p w14:paraId="5F11F0C0" w14:textId="77777777" w:rsidR="00E94538" w:rsidRPr="001603CF" w:rsidRDefault="00E94538">
            <w:pPr>
              <w:pStyle w:val="RSCT03TableBody"/>
              <w:cnfStyle w:val="000000100000" w:firstRow="0" w:lastRow="0" w:firstColumn="0" w:lastColumn="0" w:oddVBand="0" w:evenVBand="0" w:oddHBand="1" w:evenHBand="0" w:firstRowFirstColumn="0" w:firstRowLastColumn="0" w:lastRowFirstColumn="0" w:lastRowLastColumn="0"/>
              <w:rPr>
                <w:rFonts w:cstheme="minorHAnsi"/>
                <w:lang w:val="en-US"/>
              </w:rPr>
            </w:pPr>
            <w:r w:rsidRPr="001603CF">
              <w:rPr>
                <w:rFonts w:cstheme="minorHAnsi"/>
                <w:b/>
                <w:lang w:val="en-US"/>
              </w:rPr>
              <w:t xml:space="preserve">3b </w:t>
            </w:r>
            <w:r w:rsidRPr="001603CF">
              <w:rPr>
                <w:rFonts w:cstheme="minorHAnsi"/>
                <w:lang w:val="en-US"/>
              </w:rPr>
              <w:t>(4)</w:t>
            </w:r>
          </w:p>
        </w:tc>
      </w:tr>
      <w:tr w:rsidR="00E94538" w:rsidRPr="001603CF" w14:paraId="1CF2FF12" w14:textId="77777777" w:rsidTr="009B5C6C">
        <w:trPr>
          <w:trHeight w:val="440"/>
        </w:trPr>
        <w:tc>
          <w:tcPr>
            <w:cnfStyle w:val="001000000000" w:firstRow="0" w:lastRow="0" w:firstColumn="1" w:lastColumn="0" w:oddVBand="0" w:evenVBand="0" w:oddHBand="0" w:evenHBand="0" w:firstRowFirstColumn="0" w:firstRowLastColumn="0" w:lastRowFirstColumn="0" w:lastRowLastColumn="0"/>
            <w:tcW w:w="567" w:type="dxa"/>
            <w:vAlign w:val="center"/>
          </w:tcPr>
          <w:p w14:paraId="1AC29E4A" w14:textId="77777777" w:rsidR="00E94538" w:rsidRPr="001603CF" w:rsidRDefault="00E94538" w:rsidP="00FF53DC">
            <w:pPr>
              <w:pStyle w:val="RSCT03TableBody"/>
              <w:rPr>
                <w:rFonts w:cstheme="minorHAnsi"/>
                <w:i w:val="0"/>
                <w:lang w:val="en-US"/>
              </w:rPr>
            </w:pPr>
            <w:r w:rsidRPr="001603CF">
              <w:rPr>
                <w:rFonts w:cstheme="minorHAnsi"/>
                <w:lang w:val="en-US"/>
              </w:rPr>
              <w:t>4</w:t>
            </w:r>
          </w:p>
        </w:tc>
        <w:tc>
          <w:tcPr>
            <w:tcW w:w="993" w:type="dxa"/>
            <w:shd w:val="clear" w:color="auto" w:fill="FFFFFF" w:themeFill="background1"/>
            <w:vAlign w:val="center"/>
          </w:tcPr>
          <w:p w14:paraId="373F2F4F" w14:textId="18175DB0" w:rsidR="00E94538" w:rsidRPr="001603CF" w:rsidRDefault="00E94538" w:rsidP="00FF53DC">
            <w:pPr>
              <w:pStyle w:val="RSCT03TableBody"/>
              <w:cnfStyle w:val="000000000000" w:firstRow="0" w:lastRow="0" w:firstColumn="0" w:lastColumn="0" w:oddVBand="0" w:evenVBand="0" w:oddHBand="0" w:evenHBand="0" w:firstRowFirstColumn="0" w:firstRowLastColumn="0" w:lastRowFirstColumn="0" w:lastRowLastColumn="0"/>
              <w:rPr>
                <w:rFonts w:cstheme="minorHAnsi"/>
                <w:lang w:val="en-US"/>
              </w:rPr>
            </w:pPr>
            <w:r w:rsidRPr="001603CF">
              <w:rPr>
                <w:rFonts w:cstheme="minorHAnsi"/>
                <w:b/>
                <w:lang w:val="en-US"/>
              </w:rPr>
              <w:t>CEPS</w:t>
            </w:r>
            <w:r w:rsidR="0058009E" w:rsidRPr="001603CF">
              <w:rPr>
                <w:rFonts w:cstheme="minorHAnsi"/>
                <w:vertAlign w:val="superscript"/>
                <w:lang w:val="en-US"/>
              </w:rPr>
              <w:t>b</w:t>
            </w:r>
          </w:p>
        </w:tc>
        <w:tc>
          <w:tcPr>
            <w:tcW w:w="850" w:type="dxa"/>
            <w:shd w:val="clear" w:color="auto" w:fill="FFFFFF" w:themeFill="background1"/>
            <w:vAlign w:val="center"/>
          </w:tcPr>
          <w:p w14:paraId="0E06CCE8" w14:textId="77777777" w:rsidR="00E94538" w:rsidRPr="001603CF" w:rsidRDefault="00E94538">
            <w:pPr>
              <w:pStyle w:val="RSCT03TableBody"/>
              <w:cnfStyle w:val="000000000000" w:firstRow="0" w:lastRow="0" w:firstColumn="0" w:lastColumn="0" w:oddVBand="0" w:evenVBand="0" w:oddHBand="0" w:evenHBand="0" w:firstRowFirstColumn="0" w:firstRowLastColumn="0" w:lastRowFirstColumn="0" w:lastRowLastColumn="0"/>
              <w:rPr>
                <w:rFonts w:cstheme="minorHAnsi"/>
                <w:lang w:val="en-US"/>
              </w:rPr>
            </w:pPr>
            <w:r w:rsidRPr="001603CF">
              <w:rPr>
                <w:rFonts w:cstheme="minorHAnsi"/>
                <w:lang w:val="en-US"/>
              </w:rPr>
              <w:t>1.4</w:t>
            </w:r>
          </w:p>
        </w:tc>
        <w:tc>
          <w:tcPr>
            <w:tcW w:w="851" w:type="dxa"/>
            <w:shd w:val="clear" w:color="auto" w:fill="FFFFFF" w:themeFill="background1"/>
            <w:vAlign w:val="center"/>
          </w:tcPr>
          <w:p w14:paraId="35EFA6A4" w14:textId="77777777" w:rsidR="00E94538" w:rsidRPr="001603CF" w:rsidRDefault="00E94538">
            <w:pPr>
              <w:pStyle w:val="RSCT03TableBody"/>
              <w:cnfStyle w:val="000000000000" w:firstRow="0" w:lastRow="0" w:firstColumn="0" w:lastColumn="0" w:oddVBand="0" w:evenVBand="0" w:oddHBand="0" w:evenHBand="0" w:firstRowFirstColumn="0" w:firstRowLastColumn="0" w:lastRowFirstColumn="0" w:lastRowLastColumn="0"/>
              <w:rPr>
                <w:rFonts w:cstheme="minorHAnsi"/>
                <w:lang w:val="en-US"/>
              </w:rPr>
            </w:pPr>
            <w:r w:rsidRPr="001603CF">
              <w:rPr>
                <w:rFonts w:cstheme="minorHAnsi"/>
                <w:lang w:val="en-US"/>
              </w:rPr>
              <w:t>9</w:t>
            </w:r>
          </w:p>
        </w:tc>
        <w:tc>
          <w:tcPr>
            <w:tcW w:w="850" w:type="dxa"/>
            <w:shd w:val="clear" w:color="auto" w:fill="FFFFFF" w:themeFill="background1"/>
            <w:vAlign w:val="center"/>
          </w:tcPr>
          <w:p w14:paraId="45D8AA8F" w14:textId="77777777" w:rsidR="00E94538" w:rsidRPr="001603CF" w:rsidRDefault="00E94538">
            <w:pPr>
              <w:pStyle w:val="RSCT03TableBody"/>
              <w:cnfStyle w:val="000000000000" w:firstRow="0" w:lastRow="0" w:firstColumn="0" w:lastColumn="0" w:oddVBand="0" w:evenVBand="0" w:oddHBand="0" w:evenHBand="0" w:firstRowFirstColumn="0" w:firstRowLastColumn="0" w:lastRowFirstColumn="0" w:lastRowLastColumn="0"/>
              <w:rPr>
                <w:rFonts w:cstheme="minorHAnsi"/>
                <w:lang w:val="en-US"/>
              </w:rPr>
            </w:pPr>
            <w:r w:rsidRPr="001603CF">
              <w:rPr>
                <w:rFonts w:cstheme="minorHAnsi"/>
                <w:lang w:val="en-US"/>
              </w:rPr>
              <w:t>81</w:t>
            </w:r>
          </w:p>
        </w:tc>
        <w:tc>
          <w:tcPr>
            <w:tcW w:w="992" w:type="dxa"/>
            <w:shd w:val="clear" w:color="auto" w:fill="FFFFFF" w:themeFill="background1"/>
            <w:vAlign w:val="center"/>
          </w:tcPr>
          <w:p w14:paraId="241406A5" w14:textId="77777777" w:rsidR="00E94538" w:rsidRPr="001603CF" w:rsidRDefault="00E94538">
            <w:pPr>
              <w:pStyle w:val="RSCT03TableBody"/>
              <w:cnfStyle w:val="000000000000" w:firstRow="0" w:lastRow="0" w:firstColumn="0" w:lastColumn="0" w:oddVBand="0" w:evenVBand="0" w:oddHBand="0" w:evenHBand="0" w:firstRowFirstColumn="0" w:firstRowLastColumn="0" w:lastRowFirstColumn="0" w:lastRowLastColumn="0"/>
              <w:rPr>
                <w:rFonts w:cstheme="minorHAnsi"/>
                <w:lang w:val="en-US"/>
              </w:rPr>
            </w:pPr>
            <w:r w:rsidRPr="001603CF">
              <w:rPr>
                <w:rFonts w:cstheme="minorHAnsi"/>
                <w:b/>
                <w:lang w:val="en-US"/>
              </w:rPr>
              <w:t>CEPSO</w:t>
            </w:r>
            <w:r w:rsidRPr="001603CF">
              <w:rPr>
                <w:rFonts w:cstheme="minorHAnsi"/>
                <w:b/>
                <w:vertAlign w:val="subscript"/>
                <w:lang w:val="en-US"/>
              </w:rPr>
              <w:t>2</w:t>
            </w:r>
            <w:r w:rsidRPr="001603CF">
              <w:rPr>
                <w:rFonts w:cstheme="minorHAnsi"/>
                <w:lang w:val="en-US"/>
              </w:rPr>
              <w:t xml:space="preserve"> (2)</w:t>
            </w:r>
          </w:p>
          <w:p w14:paraId="2F4FA17D" w14:textId="77777777" w:rsidR="00E94538" w:rsidRPr="001603CF" w:rsidRDefault="00E94538">
            <w:pPr>
              <w:pStyle w:val="RSCT03TableBody"/>
              <w:cnfStyle w:val="000000000000" w:firstRow="0" w:lastRow="0" w:firstColumn="0" w:lastColumn="0" w:oddVBand="0" w:evenVBand="0" w:oddHBand="0" w:evenHBand="0" w:firstRowFirstColumn="0" w:firstRowLastColumn="0" w:lastRowFirstColumn="0" w:lastRowLastColumn="0"/>
              <w:rPr>
                <w:rFonts w:cstheme="minorHAnsi"/>
                <w:lang w:val="en-US"/>
              </w:rPr>
            </w:pPr>
            <w:r w:rsidRPr="001603CF">
              <w:rPr>
                <w:rFonts w:cstheme="minorHAnsi"/>
                <w:b/>
                <w:lang w:val="en-US"/>
              </w:rPr>
              <w:t xml:space="preserve">4 </w:t>
            </w:r>
            <w:r w:rsidRPr="001603CF">
              <w:rPr>
                <w:rFonts w:cstheme="minorHAnsi"/>
                <w:lang w:val="en-US"/>
              </w:rPr>
              <w:t>(8)</w:t>
            </w:r>
          </w:p>
        </w:tc>
      </w:tr>
      <w:tr w:rsidR="00E94538" w:rsidRPr="001603CF" w14:paraId="0CD5806B" w14:textId="77777777" w:rsidTr="009B5C6C">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567" w:type="dxa"/>
            <w:vAlign w:val="center"/>
          </w:tcPr>
          <w:p w14:paraId="31301408" w14:textId="77777777" w:rsidR="00E94538" w:rsidRPr="001603CF" w:rsidRDefault="00E94538" w:rsidP="00FF53DC">
            <w:pPr>
              <w:pStyle w:val="RSCT03TableBody"/>
              <w:rPr>
                <w:rFonts w:cstheme="minorHAnsi"/>
                <w:i w:val="0"/>
                <w:lang w:val="en-US"/>
              </w:rPr>
            </w:pPr>
            <w:r w:rsidRPr="001603CF">
              <w:rPr>
                <w:rFonts w:cstheme="minorHAnsi"/>
                <w:lang w:val="en-US"/>
              </w:rPr>
              <w:t>5</w:t>
            </w:r>
          </w:p>
        </w:tc>
        <w:tc>
          <w:tcPr>
            <w:tcW w:w="993" w:type="dxa"/>
            <w:shd w:val="clear" w:color="auto" w:fill="FFFFFF" w:themeFill="background1"/>
            <w:vAlign w:val="center"/>
          </w:tcPr>
          <w:p w14:paraId="1C7D3D1E" w14:textId="77777777" w:rsidR="00E94538" w:rsidRPr="001603CF" w:rsidRDefault="00E94538" w:rsidP="00FF53DC">
            <w:pPr>
              <w:pStyle w:val="RSCT03TableBody"/>
              <w:cnfStyle w:val="000000100000" w:firstRow="0" w:lastRow="0" w:firstColumn="0" w:lastColumn="0" w:oddVBand="0" w:evenVBand="0" w:oddHBand="1" w:evenHBand="0" w:firstRowFirstColumn="0" w:firstRowLastColumn="0" w:lastRowFirstColumn="0" w:lastRowLastColumn="0"/>
              <w:rPr>
                <w:rFonts w:cstheme="minorHAnsi"/>
                <w:lang w:val="en-US"/>
              </w:rPr>
            </w:pPr>
            <w:r w:rsidRPr="001603CF">
              <w:rPr>
                <w:rFonts w:cstheme="minorHAnsi"/>
                <w:b/>
                <w:lang w:val="en-US"/>
              </w:rPr>
              <w:t>CEES</w:t>
            </w:r>
          </w:p>
        </w:tc>
        <w:tc>
          <w:tcPr>
            <w:tcW w:w="850" w:type="dxa"/>
            <w:shd w:val="clear" w:color="auto" w:fill="FFFFFF" w:themeFill="background1"/>
            <w:vAlign w:val="center"/>
          </w:tcPr>
          <w:p w14:paraId="0B9E62F2" w14:textId="77777777" w:rsidR="00E94538" w:rsidRPr="001603CF" w:rsidRDefault="00E94538">
            <w:pPr>
              <w:pStyle w:val="RSCT03TableBody"/>
              <w:cnfStyle w:val="000000100000" w:firstRow="0" w:lastRow="0" w:firstColumn="0" w:lastColumn="0" w:oddVBand="0" w:evenVBand="0" w:oddHBand="1" w:evenHBand="0" w:firstRowFirstColumn="0" w:firstRowLastColumn="0" w:lastRowFirstColumn="0" w:lastRowLastColumn="0"/>
              <w:rPr>
                <w:rFonts w:cstheme="minorHAnsi"/>
                <w:lang w:val="en-US"/>
              </w:rPr>
            </w:pPr>
            <w:r w:rsidRPr="001603CF">
              <w:rPr>
                <w:rFonts w:cstheme="minorHAnsi"/>
                <w:lang w:val="en-US"/>
              </w:rPr>
              <w:t>1.2</w:t>
            </w:r>
          </w:p>
        </w:tc>
        <w:tc>
          <w:tcPr>
            <w:tcW w:w="851" w:type="dxa"/>
            <w:shd w:val="clear" w:color="auto" w:fill="FFFFFF" w:themeFill="background1"/>
            <w:vAlign w:val="center"/>
          </w:tcPr>
          <w:p w14:paraId="5646967C" w14:textId="77777777" w:rsidR="00E94538" w:rsidRPr="001603CF" w:rsidRDefault="00E94538">
            <w:pPr>
              <w:pStyle w:val="RSCT03TableBody"/>
              <w:cnfStyle w:val="000000100000" w:firstRow="0" w:lastRow="0" w:firstColumn="0" w:lastColumn="0" w:oddVBand="0" w:evenVBand="0" w:oddHBand="1" w:evenHBand="0" w:firstRowFirstColumn="0" w:firstRowLastColumn="0" w:lastRowFirstColumn="0" w:lastRowLastColumn="0"/>
              <w:rPr>
                <w:rFonts w:cstheme="minorHAnsi"/>
                <w:lang w:val="en-US"/>
              </w:rPr>
            </w:pPr>
            <w:r w:rsidRPr="001603CF">
              <w:rPr>
                <w:rFonts w:cstheme="minorHAnsi"/>
                <w:lang w:val="en-US"/>
              </w:rPr>
              <w:t>n.d.</w:t>
            </w:r>
          </w:p>
        </w:tc>
        <w:tc>
          <w:tcPr>
            <w:tcW w:w="850" w:type="dxa"/>
            <w:shd w:val="clear" w:color="auto" w:fill="FFFFFF" w:themeFill="background1"/>
            <w:vAlign w:val="center"/>
          </w:tcPr>
          <w:p w14:paraId="6D07F234" w14:textId="77777777" w:rsidR="00E94538" w:rsidRPr="001603CF" w:rsidRDefault="00E94538">
            <w:pPr>
              <w:pStyle w:val="RSCT03TableBody"/>
              <w:cnfStyle w:val="000000100000" w:firstRow="0" w:lastRow="0" w:firstColumn="0" w:lastColumn="0" w:oddVBand="0" w:evenVBand="0" w:oddHBand="1" w:evenHBand="0" w:firstRowFirstColumn="0" w:firstRowLastColumn="0" w:lastRowFirstColumn="0" w:lastRowLastColumn="0"/>
              <w:rPr>
                <w:rFonts w:cstheme="minorHAnsi"/>
                <w:lang w:val="en-US"/>
              </w:rPr>
            </w:pPr>
            <w:r w:rsidRPr="001603CF">
              <w:rPr>
                <w:rFonts w:cstheme="minorHAnsi"/>
                <w:lang w:val="en-US"/>
              </w:rPr>
              <w:t>&gt;99</w:t>
            </w:r>
          </w:p>
        </w:tc>
        <w:tc>
          <w:tcPr>
            <w:tcW w:w="992" w:type="dxa"/>
            <w:shd w:val="clear" w:color="auto" w:fill="FFFFFF" w:themeFill="background1"/>
            <w:vAlign w:val="center"/>
          </w:tcPr>
          <w:p w14:paraId="64E3A8F4" w14:textId="77777777" w:rsidR="00E94538" w:rsidRPr="001603CF" w:rsidRDefault="00E94538">
            <w:pPr>
              <w:pStyle w:val="RSCT03TableBody"/>
              <w:cnfStyle w:val="000000100000" w:firstRow="0" w:lastRow="0" w:firstColumn="0" w:lastColumn="0" w:oddVBand="0" w:evenVBand="0" w:oddHBand="1" w:evenHBand="0" w:firstRowFirstColumn="0" w:firstRowLastColumn="0" w:lastRowFirstColumn="0" w:lastRowLastColumn="0"/>
              <w:rPr>
                <w:rFonts w:cstheme="minorHAnsi"/>
                <w:lang w:val="en-US"/>
              </w:rPr>
            </w:pPr>
            <w:proofErr w:type="spellStart"/>
            <w:r w:rsidRPr="001603CF">
              <w:rPr>
                <w:rFonts w:cstheme="minorHAnsi"/>
                <w:lang w:val="en-US"/>
              </w:rPr>
              <w:t>n.d</w:t>
            </w:r>
            <w:proofErr w:type="spellEnd"/>
          </w:p>
        </w:tc>
      </w:tr>
      <w:tr w:rsidR="00E94538" w:rsidRPr="001603CF" w14:paraId="499751C4" w14:textId="77777777" w:rsidTr="009B5C6C">
        <w:trPr>
          <w:trHeight w:val="44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14:paraId="75AC524C" w14:textId="77777777" w:rsidR="00E94538" w:rsidRPr="001603CF" w:rsidRDefault="00E94538" w:rsidP="00FF53DC">
            <w:pPr>
              <w:pStyle w:val="RSCT03TableBody"/>
              <w:rPr>
                <w:rFonts w:cstheme="minorHAnsi"/>
                <w:i w:val="0"/>
                <w:lang w:val="en-US"/>
              </w:rPr>
            </w:pPr>
            <w:r w:rsidRPr="001603CF">
              <w:rPr>
                <w:rFonts w:cstheme="minorHAnsi"/>
                <w:lang w:val="en-US"/>
              </w:rPr>
              <w:t>6</w:t>
            </w:r>
          </w:p>
        </w:tc>
        <w:tc>
          <w:tcPr>
            <w:tcW w:w="993" w:type="dxa"/>
            <w:shd w:val="clear" w:color="auto" w:fill="auto"/>
            <w:vAlign w:val="center"/>
          </w:tcPr>
          <w:p w14:paraId="6EDE2E1C" w14:textId="77777777" w:rsidR="00E94538" w:rsidRPr="001603CF" w:rsidRDefault="00E94538" w:rsidP="00FF53DC">
            <w:pPr>
              <w:pStyle w:val="RSCT03TableBody"/>
              <w:cnfStyle w:val="000000000000" w:firstRow="0" w:lastRow="0" w:firstColumn="0" w:lastColumn="0" w:oddVBand="0" w:evenVBand="0" w:oddHBand="0" w:evenHBand="0" w:firstRowFirstColumn="0" w:firstRowLastColumn="0" w:lastRowFirstColumn="0" w:lastRowLastColumn="0"/>
              <w:rPr>
                <w:rFonts w:cstheme="minorHAnsi"/>
                <w:b/>
                <w:lang w:val="en-US"/>
              </w:rPr>
            </w:pPr>
            <w:r w:rsidRPr="001603CF">
              <w:rPr>
                <w:rFonts w:cstheme="minorHAnsi"/>
                <w:b/>
                <w:lang w:val="en-US"/>
              </w:rPr>
              <w:t>CEES</w:t>
            </w:r>
          </w:p>
        </w:tc>
        <w:tc>
          <w:tcPr>
            <w:tcW w:w="850" w:type="dxa"/>
            <w:shd w:val="clear" w:color="auto" w:fill="auto"/>
            <w:vAlign w:val="center"/>
          </w:tcPr>
          <w:p w14:paraId="5C9BD5CA" w14:textId="77777777" w:rsidR="00E94538" w:rsidRPr="001603CF" w:rsidRDefault="00E94538">
            <w:pPr>
              <w:pStyle w:val="RSCT03TableBody"/>
              <w:cnfStyle w:val="000000000000" w:firstRow="0" w:lastRow="0" w:firstColumn="0" w:lastColumn="0" w:oddVBand="0" w:evenVBand="0" w:oddHBand="0" w:evenHBand="0" w:firstRowFirstColumn="0" w:firstRowLastColumn="0" w:lastRowFirstColumn="0" w:lastRowLastColumn="0"/>
              <w:rPr>
                <w:rFonts w:cstheme="minorHAnsi"/>
                <w:b/>
                <w:lang w:val="en-US"/>
              </w:rPr>
            </w:pPr>
            <w:r w:rsidRPr="001603CF">
              <w:rPr>
                <w:rFonts w:cstheme="minorHAnsi"/>
                <w:lang w:val="en-US"/>
              </w:rPr>
              <w:t>1</w:t>
            </w:r>
          </w:p>
        </w:tc>
        <w:tc>
          <w:tcPr>
            <w:tcW w:w="851" w:type="dxa"/>
            <w:shd w:val="clear" w:color="auto" w:fill="auto"/>
            <w:vAlign w:val="center"/>
          </w:tcPr>
          <w:p w14:paraId="61659CB1" w14:textId="77777777" w:rsidR="00E94538" w:rsidRPr="001603CF" w:rsidRDefault="00E94538">
            <w:pPr>
              <w:pStyle w:val="RSCT03TableBody"/>
              <w:cnfStyle w:val="000000000000" w:firstRow="0" w:lastRow="0" w:firstColumn="0" w:lastColumn="0" w:oddVBand="0" w:evenVBand="0" w:oddHBand="0" w:evenHBand="0" w:firstRowFirstColumn="0" w:firstRowLastColumn="0" w:lastRowFirstColumn="0" w:lastRowLastColumn="0"/>
              <w:rPr>
                <w:rFonts w:cstheme="minorHAnsi"/>
                <w:b/>
                <w:lang w:val="en-US"/>
              </w:rPr>
            </w:pPr>
            <w:r w:rsidRPr="001603CF">
              <w:rPr>
                <w:rFonts w:cstheme="minorHAnsi"/>
                <w:lang w:val="en-US"/>
              </w:rPr>
              <w:t>n.d.</w:t>
            </w:r>
          </w:p>
        </w:tc>
        <w:tc>
          <w:tcPr>
            <w:tcW w:w="850" w:type="dxa"/>
            <w:shd w:val="clear" w:color="auto" w:fill="auto"/>
            <w:vAlign w:val="center"/>
          </w:tcPr>
          <w:p w14:paraId="12392B3D" w14:textId="77777777" w:rsidR="00E94538" w:rsidRPr="001603CF" w:rsidRDefault="00E94538">
            <w:pPr>
              <w:pStyle w:val="RSCT03TableBody"/>
              <w:cnfStyle w:val="000000000000" w:firstRow="0" w:lastRow="0" w:firstColumn="0" w:lastColumn="0" w:oddVBand="0" w:evenVBand="0" w:oddHBand="0" w:evenHBand="0" w:firstRowFirstColumn="0" w:firstRowLastColumn="0" w:lastRowFirstColumn="0" w:lastRowLastColumn="0"/>
              <w:rPr>
                <w:rFonts w:cstheme="minorHAnsi"/>
                <w:lang w:val="en-US"/>
              </w:rPr>
            </w:pPr>
            <w:r w:rsidRPr="001603CF">
              <w:rPr>
                <w:rFonts w:cstheme="minorHAnsi"/>
                <w:lang w:val="en-US"/>
              </w:rPr>
              <w:t>&gt;99</w:t>
            </w:r>
          </w:p>
        </w:tc>
        <w:tc>
          <w:tcPr>
            <w:tcW w:w="992" w:type="dxa"/>
            <w:shd w:val="clear" w:color="auto" w:fill="auto"/>
            <w:vAlign w:val="center"/>
          </w:tcPr>
          <w:p w14:paraId="363C7D15" w14:textId="77777777" w:rsidR="00E94538" w:rsidRPr="001603CF" w:rsidRDefault="00E94538">
            <w:pPr>
              <w:pStyle w:val="RSCT03TableBody"/>
              <w:cnfStyle w:val="000000000000" w:firstRow="0" w:lastRow="0" w:firstColumn="0" w:lastColumn="0" w:oddVBand="0" w:evenVBand="0" w:oddHBand="0" w:evenHBand="0" w:firstRowFirstColumn="0" w:firstRowLastColumn="0" w:lastRowFirstColumn="0" w:lastRowLastColumn="0"/>
              <w:rPr>
                <w:rFonts w:cstheme="minorHAnsi"/>
                <w:lang w:val="en-US"/>
              </w:rPr>
            </w:pPr>
            <w:r w:rsidRPr="001603CF">
              <w:rPr>
                <w:rFonts w:cstheme="minorHAnsi"/>
                <w:lang w:val="en-US"/>
              </w:rPr>
              <w:t>n.d.</w:t>
            </w:r>
          </w:p>
        </w:tc>
      </w:tr>
      <w:tr w:rsidR="00E94538" w:rsidRPr="001603CF" w14:paraId="390B1BB3" w14:textId="77777777" w:rsidTr="009B5C6C">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567" w:type="dxa"/>
            <w:vAlign w:val="center"/>
          </w:tcPr>
          <w:p w14:paraId="4D289C73" w14:textId="77777777" w:rsidR="00E94538" w:rsidRPr="001603CF" w:rsidRDefault="00E94538" w:rsidP="00FF53DC">
            <w:pPr>
              <w:pStyle w:val="RSCT03TableBody"/>
              <w:rPr>
                <w:rFonts w:cstheme="minorHAnsi"/>
                <w:i w:val="0"/>
                <w:lang w:val="en-US"/>
              </w:rPr>
            </w:pPr>
            <w:r w:rsidRPr="001603CF">
              <w:rPr>
                <w:rFonts w:cstheme="minorHAnsi"/>
                <w:lang w:val="en-US"/>
              </w:rPr>
              <w:t>7</w:t>
            </w:r>
          </w:p>
        </w:tc>
        <w:tc>
          <w:tcPr>
            <w:tcW w:w="993" w:type="dxa"/>
            <w:shd w:val="clear" w:color="auto" w:fill="FFFFFF" w:themeFill="background1"/>
            <w:vAlign w:val="center"/>
          </w:tcPr>
          <w:p w14:paraId="2A06D639" w14:textId="77777777" w:rsidR="00E94538" w:rsidRPr="001603CF" w:rsidRDefault="00E94538" w:rsidP="00FF53DC">
            <w:pPr>
              <w:pStyle w:val="RSCT03TableBody"/>
              <w:cnfStyle w:val="000000100000" w:firstRow="0" w:lastRow="0" w:firstColumn="0" w:lastColumn="0" w:oddVBand="0" w:evenVBand="0" w:oddHBand="1" w:evenHBand="0" w:firstRowFirstColumn="0" w:firstRowLastColumn="0" w:lastRowFirstColumn="0" w:lastRowLastColumn="0"/>
              <w:rPr>
                <w:rFonts w:cstheme="minorHAnsi"/>
                <w:lang w:val="en-US"/>
              </w:rPr>
            </w:pPr>
            <w:r w:rsidRPr="001603CF">
              <w:rPr>
                <w:rFonts w:cstheme="minorHAnsi"/>
                <w:b/>
                <w:lang w:val="en-US"/>
              </w:rPr>
              <w:t>CEES</w:t>
            </w:r>
          </w:p>
        </w:tc>
        <w:tc>
          <w:tcPr>
            <w:tcW w:w="850" w:type="dxa"/>
            <w:shd w:val="clear" w:color="auto" w:fill="FFFFFF" w:themeFill="background1"/>
            <w:vAlign w:val="center"/>
          </w:tcPr>
          <w:p w14:paraId="63551881" w14:textId="77777777" w:rsidR="00E94538" w:rsidRPr="001603CF" w:rsidRDefault="00E94538">
            <w:pPr>
              <w:pStyle w:val="RSCT03TableBody"/>
              <w:cnfStyle w:val="000000100000" w:firstRow="0" w:lastRow="0" w:firstColumn="0" w:lastColumn="0" w:oddVBand="0" w:evenVBand="0" w:oddHBand="1" w:evenHBand="0" w:firstRowFirstColumn="0" w:firstRowLastColumn="0" w:lastRowFirstColumn="0" w:lastRowLastColumn="0"/>
              <w:rPr>
                <w:rFonts w:cstheme="minorHAnsi"/>
                <w:lang w:val="en-US"/>
              </w:rPr>
            </w:pPr>
            <w:r w:rsidRPr="001603CF">
              <w:rPr>
                <w:rFonts w:cstheme="minorHAnsi"/>
                <w:lang w:val="en-US"/>
              </w:rPr>
              <w:t>0.8</w:t>
            </w:r>
          </w:p>
        </w:tc>
        <w:tc>
          <w:tcPr>
            <w:tcW w:w="851" w:type="dxa"/>
            <w:shd w:val="clear" w:color="auto" w:fill="FFFFFF" w:themeFill="background1"/>
            <w:vAlign w:val="center"/>
          </w:tcPr>
          <w:p w14:paraId="5299F7DC" w14:textId="77777777" w:rsidR="00E94538" w:rsidRPr="001603CF" w:rsidRDefault="00E94538">
            <w:pPr>
              <w:pStyle w:val="RSCT03TableBody"/>
              <w:cnfStyle w:val="000000100000" w:firstRow="0" w:lastRow="0" w:firstColumn="0" w:lastColumn="0" w:oddVBand="0" w:evenVBand="0" w:oddHBand="1" w:evenHBand="0" w:firstRowFirstColumn="0" w:firstRowLastColumn="0" w:lastRowFirstColumn="0" w:lastRowLastColumn="0"/>
              <w:rPr>
                <w:rFonts w:cstheme="minorHAnsi"/>
                <w:lang w:val="en-US"/>
              </w:rPr>
            </w:pPr>
            <w:r w:rsidRPr="001603CF">
              <w:rPr>
                <w:rFonts w:cstheme="minorHAnsi"/>
                <w:lang w:val="en-US"/>
              </w:rPr>
              <w:t>&gt;99</w:t>
            </w:r>
          </w:p>
        </w:tc>
        <w:tc>
          <w:tcPr>
            <w:tcW w:w="850" w:type="dxa"/>
            <w:shd w:val="clear" w:color="auto" w:fill="FFFFFF" w:themeFill="background1"/>
            <w:vAlign w:val="center"/>
          </w:tcPr>
          <w:p w14:paraId="77C69B72" w14:textId="77777777" w:rsidR="00E94538" w:rsidRPr="001603CF" w:rsidRDefault="00E94538">
            <w:pPr>
              <w:pStyle w:val="RSCT03TableBody"/>
              <w:cnfStyle w:val="000000100000" w:firstRow="0" w:lastRow="0" w:firstColumn="0" w:lastColumn="0" w:oddVBand="0" w:evenVBand="0" w:oddHBand="1" w:evenHBand="0" w:firstRowFirstColumn="0" w:firstRowLastColumn="0" w:lastRowFirstColumn="0" w:lastRowLastColumn="0"/>
              <w:rPr>
                <w:rFonts w:cstheme="minorHAnsi"/>
                <w:lang w:val="en-US"/>
              </w:rPr>
            </w:pPr>
            <w:r w:rsidRPr="001603CF">
              <w:rPr>
                <w:rFonts w:cstheme="minorHAnsi"/>
                <w:lang w:val="en-US"/>
              </w:rPr>
              <w:t>84</w:t>
            </w:r>
          </w:p>
        </w:tc>
        <w:tc>
          <w:tcPr>
            <w:tcW w:w="992" w:type="dxa"/>
            <w:shd w:val="clear" w:color="auto" w:fill="FFFFFF" w:themeFill="background1"/>
            <w:vAlign w:val="center"/>
          </w:tcPr>
          <w:p w14:paraId="19464D2B" w14:textId="77777777" w:rsidR="00E94538" w:rsidRPr="001603CF" w:rsidRDefault="00E94538">
            <w:pPr>
              <w:pStyle w:val="RSCT03TableBody"/>
              <w:cnfStyle w:val="000000100000" w:firstRow="0" w:lastRow="0" w:firstColumn="0" w:lastColumn="0" w:oddVBand="0" w:evenVBand="0" w:oddHBand="1" w:evenHBand="0" w:firstRowFirstColumn="0" w:firstRowLastColumn="0" w:lastRowFirstColumn="0" w:lastRowLastColumn="0"/>
              <w:rPr>
                <w:rFonts w:cstheme="minorHAnsi"/>
                <w:lang w:val="en-US"/>
              </w:rPr>
            </w:pPr>
            <w:r w:rsidRPr="001603CF">
              <w:rPr>
                <w:rFonts w:cstheme="minorHAnsi"/>
                <w:b/>
                <w:lang w:val="en-US"/>
              </w:rPr>
              <w:t>5</w:t>
            </w:r>
            <w:r w:rsidRPr="001603CF">
              <w:rPr>
                <w:rFonts w:cstheme="minorHAnsi"/>
                <w:lang w:val="en-US"/>
              </w:rPr>
              <w:t xml:space="preserve"> (16)</w:t>
            </w:r>
          </w:p>
        </w:tc>
      </w:tr>
      <w:tr w:rsidR="00E94538" w:rsidRPr="001603CF" w14:paraId="2B9AE67E" w14:textId="77777777" w:rsidTr="009B5C6C">
        <w:trPr>
          <w:trHeight w:val="440"/>
        </w:trPr>
        <w:tc>
          <w:tcPr>
            <w:cnfStyle w:val="001000000000" w:firstRow="0" w:lastRow="0" w:firstColumn="1" w:lastColumn="0" w:oddVBand="0" w:evenVBand="0" w:oddHBand="0" w:evenHBand="0" w:firstRowFirstColumn="0" w:firstRowLastColumn="0" w:lastRowFirstColumn="0" w:lastRowLastColumn="0"/>
            <w:tcW w:w="567" w:type="dxa"/>
            <w:vAlign w:val="center"/>
          </w:tcPr>
          <w:p w14:paraId="7A327AE4" w14:textId="77777777" w:rsidR="00E94538" w:rsidRPr="001603CF" w:rsidRDefault="00E94538" w:rsidP="00FF53DC">
            <w:pPr>
              <w:pStyle w:val="RSCT03TableBody"/>
              <w:rPr>
                <w:rFonts w:cstheme="minorHAnsi"/>
                <w:i w:val="0"/>
                <w:lang w:val="en-US"/>
              </w:rPr>
            </w:pPr>
            <w:r w:rsidRPr="001603CF">
              <w:rPr>
                <w:rFonts w:cstheme="minorHAnsi"/>
                <w:lang w:val="en-US"/>
              </w:rPr>
              <w:t>8</w:t>
            </w:r>
          </w:p>
        </w:tc>
        <w:tc>
          <w:tcPr>
            <w:tcW w:w="993" w:type="dxa"/>
            <w:shd w:val="clear" w:color="auto" w:fill="FFFFFF" w:themeFill="background1"/>
            <w:vAlign w:val="center"/>
          </w:tcPr>
          <w:p w14:paraId="7DA16700" w14:textId="3C7F578B" w:rsidR="00E94538" w:rsidRPr="001603CF" w:rsidRDefault="00E94538" w:rsidP="00FF53DC">
            <w:pPr>
              <w:pStyle w:val="RSCT03TableBody"/>
              <w:cnfStyle w:val="000000000000" w:firstRow="0" w:lastRow="0" w:firstColumn="0" w:lastColumn="0" w:oddVBand="0" w:evenVBand="0" w:oddHBand="0" w:evenHBand="0" w:firstRowFirstColumn="0" w:firstRowLastColumn="0" w:lastRowFirstColumn="0" w:lastRowLastColumn="0"/>
              <w:rPr>
                <w:rFonts w:cstheme="minorHAnsi"/>
                <w:lang w:val="en-US"/>
              </w:rPr>
            </w:pPr>
            <w:proofErr w:type="spellStart"/>
            <w:r w:rsidRPr="001603CF">
              <w:rPr>
                <w:rFonts w:cstheme="minorHAnsi"/>
                <w:b/>
                <w:lang w:val="en-US"/>
              </w:rPr>
              <w:t>CEES</w:t>
            </w:r>
            <w:r w:rsidR="0058009E" w:rsidRPr="001603CF">
              <w:rPr>
                <w:rFonts w:cstheme="minorHAnsi"/>
                <w:vertAlign w:val="superscript"/>
                <w:lang w:val="en-US"/>
              </w:rPr>
              <w:t>c</w:t>
            </w:r>
            <w:proofErr w:type="spellEnd"/>
          </w:p>
        </w:tc>
        <w:tc>
          <w:tcPr>
            <w:tcW w:w="850" w:type="dxa"/>
            <w:shd w:val="clear" w:color="auto" w:fill="FFFFFF" w:themeFill="background1"/>
            <w:vAlign w:val="center"/>
          </w:tcPr>
          <w:p w14:paraId="33F953AD" w14:textId="77777777" w:rsidR="00E94538" w:rsidRPr="001603CF" w:rsidRDefault="00E94538">
            <w:pPr>
              <w:pStyle w:val="RSCT03TableBody"/>
              <w:cnfStyle w:val="000000000000" w:firstRow="0" w:lastRow="0" w:firstColumn="0" w:lastColumn="0" w:oddVBand="0" w:evenVBand="0" w:oddHBand="0" w:evenHBand="0" w:firstRowFirstColumn="0" w:firstRowLastColumn="0" w:lastRowFirstColumn="0" w:lastRowLastColumn="0"/>
              <w:rPr>
                <w:rFonts w:cstheme="minorHAnsi"/>
                <w:lang w:val="en-US"/>
              </w:rPr>
            </w:pPr>
            <w:r w:rsidRPr="001603CF">
              <w:rPr>
                <w:rFonts w:cstheme="minorHAnsi"/>
                <w:lang w:val="en-US"/>
              </w:rPr>
              <w:t>1</w:t>
            </w:r>
          </w:p>
        </w:tc>
        <w:tc>
          <w:tcPr>
            <w:tcW w:w="851" w:type="dxa"/>
            <w:shd w:val="clear" w:color="auto" w:fill="FFFFFF" w:themeFill="background1"/>
            <w:vAlign w:val="center"/>
          </w:tcPr>
          <w:p w14:paraId="7F0BE43E" w14:textId="77777777" w:rsidR="00E94538" w:rsidRPr="001603CF" w:rsidRDefault="00E94538">
            <w:pPr>
              <w:pStyle w:val="RSCT03TableBody"/>
              <w:cnfStyle w:val="000000000000" w:firstRow="0" w:lastRow="0" w:firstColumn="0" w:lastColumn="0" w:oddVBand="0" w:evenVBand="0" w:oddHBand="0" w:evenHBand="0" w:firstRowFirstColumn="0" w:firstRowLastColumn="0" w:lastRowFirstColumn="0" w:lastRowLastColumn="0"/>
              <w:rPr>
                <w:rFonts w:cstheme="minorHAnsi"/>
                <w:lang w:val="en-US"/>
              </w:rPr>
            </w:pPr>
            <w:r w:rsidRPr="001603CF">
              <w:rPr>
                <w:rFonts w:cstheme="minorHAnsi"/>
                <w:lang w:val="en-US"/>
              </w:rPr>
              <w:t>n.d.</w:t>
            </w:r>
          </w:p>
        </w:tc>
        <w:tc>
          <w:tcPr>
            <w:tcW w:w="850" w:type="dxa"/>
            <w:shd w:val="clear" w:color="auto" w:fill="FFFFFF" w:themeFill="background1"/>
            <w:vAlign w:val="center"/>
          </w:tcPr>
          <w:p w14:paraId="06401AE9" w14:textId="77777777" w:rsidR="00E94538" w:rsidRPr="001603CF" w:rsidRDefault="00E94538">
            <w:pPr>
              <w:pStyle w:val="RSCT03TableBody"/>
              <w:cnfStyle w:val="000000000000" w:firstRow="0" w:lastRow="0" w:firstColumn="0" w:lastColumn="0" w:oddVBand="0" w:evenVBand="0" w:oddHBand="0" w:evenHBand="0" w:firstRowFirstColumn="0" w:firstRowLastColumn="0" w:lastRowFirstColumn="0" w:lastRowLastColumn="0"/>
              <w:rPr>
                <w:rFonts w:cstheme="minorHAnsi"/>
                <w:lang w:val="en-US"/>
              </w:rPr>
            </w:pPr>
            <w:r w:rsidRPr="001603CF">
              <w:rPr>
                <w:rFonts w:cstheme="minorHAnsi"/>
                <w:lang w:val="en-US"/>
              </w:rPr>
              <w:t>&gt;99</w:t>
            </w:r>
          </w:p>
        </w:tc>
        <w:tc>
          <w:tcPr>
            <w:tcW w:w="992" w:type="dxa"/>
            <w:shd w:val="clear" w:color="auto" w:fill="FFFFFF" w:themeFill="background1"/>
            <w:vAlign w:val="center"/>
          </w:tcPr>
          <w:p w14:paraId="6454FDD6" w14:textId="77777777" w:rsidR="00E94538" w:rsidRPr="001603CF" w:rsidRDefault="00E94538">
            <w:pPr>
              <w:pStyle w:val="RSCT03TableBody"/>
              <w:cnfStyle w:val="000000000000" w:firstRow="0" w:lastRow="0" w:firstColumn="0" w:lastColumn="0" w:oddVBand="0" w:evenVBand="0" w:oddHBand="0" w:evenHBand="0" w:firstRowFirstColumn="0" w:firstRowLastColumn="0" w:lastRowFirstColumn="0" w:lastRowLastColumn="0"/>
              <w:rPr>
                <w:rFonts w:cstheme="minorHAnsi"/>
                <w:lang w:val="en-US"/>
              </w:rPr>
            </w:pPr>
            <w:r w:rsidRPr="001603CF">
              <w:rPr>
                <w:rFonts w:cstheme="minorHAnsi"/>
                <w:lang w:val="en-US"/>
              </w:rPr>
              <w:t>n.d.</w:t>
            </w:r>
          </w:p>
        </w:tc>
      </w:tr>
    </w:tbl>
    <w:p w14:paraId="78BB4749" w14:textId="54B64709" w:rsidR="00F564CE" w:rsidRPr="001603CF" w:rsidRDefault="009B295E" w:rsidP="00FF53DC">
      <w:pPr>
        <w:pStyle w:val="RSCT05TableFootnotewithoutbottombar"/>
        <w:rPr>
          <w:lang w:val="en-US"/>
        </w:rPr>
      </w:pPr>
      <w:proofErr w:type="spellStart"/>
      <w:r w:rsidRPr="001603CF">
        <w:rPr>
          <w:vertAlign w:val="superscript"/>
          <w:lang w:val="en-US"/>
        </w:rPr>
        <w:t>a</w:t>
      </w:r>
      <w:proofErr w:type="spellEnd"/>
      <w:r w:rsidRPr="001603CF">
        <w:rPr>
          <w:lang w:val="en-US"/>
        </w:rPr>
        <w:t xml:space="preserve"> All experiments</w:t>
      </w:r>
      <w:r w:rsidR="00F8688A" w:rsidRPr="001603CF">
        <w:rPr>
          <w:lang w:val="en-US"/>
        </w:rPr>
        <w:t xml:space="preserve"> were</w:t>
      </w:r>
      <w:r w:rsidRPr="001603CF">
        <w:rPr>
          <w:lang w:val="en-US"/>
        </w:rPr>
        <w:t xml:space="preserve"> carried out at </w:t>
      </w:r>
      <w:r w:rsidR="0058009E" w:rsidRPr="001603CF">
        <w:rPr>
          <w:lang w:val="en-US"/>
        </w:rPr>
        <w:t xml:space="preserve">0.1 M and </w:t>
      </w:r>
      <w:r w:rsidRPr="001603CF">
        <w:rPr>
          <w:lang w:val="en-US"/>
        </w:rPr>
        <w:t xml:space="preserve">10 °C with </w:t>
      </w:r>
      <w:r w:rsidR="00183A47" w:rsidRPr="001603CF">
        <w:rPr>
          <w:lang w:val="en-US"/>
        </w:rPr>
        <w:t xml:space="preserve">a </w:t>
      </w:r>
      <w:r w:rsidRPr="001603CF">
        <w:rPr>
          <w:lang w:val="en-US"/>
        </w:rPr>
        <w:t xml:space="preserve">backpressure of </w:t>
      </w:r>
      <w:r w:rsidR="004C0E9C" w:rsidRPr="001603CF">
        <w:rPr>
          <w:lang w:val="en-US"/>
        </w:rPr>
        <w:t>10</w:t>
      </w:r>
      <w:r w:rsidRPr="001603CF">
        <w:rPr>
          <w:lang w:val="en-US"/>
        </w:rPr>
        <w:t xml:space="preserve"> bar. All samples were quenched with aqueous sodium thiosulfate</w:t>
      </w:r>
      <w:r w:rsidR="004F0DBC" w:rsidRPr="001603CF">
        <w:rPr>
          <w:lang w:val="en-US"/>
        </w:rPr>
        <w:t xml:space="preserve"> (0.</w:t>
      </w:r>
      <w:r w:rsidR="005F73FA" w:rsidRPr="001603CF">
        <w:rPr>
          <w:lang w:val="en-US"/>
        </w:rPr>
        <w:t>5</w:t>
      </w:r>
      <w:r w:rsidR="00B96B15" w:rsidRPr="001603CF">
        <w:rPr>
          <w:lang w:val="en-US"/>
        </w:rPr>
        <w:t xml:space="preserve"> </w:t>
      </w:r>
      <w:r w:rsidR="004F0DBC" w:rsidRPr="001603CF">
        <w:rPr>
          <w:lang w:val="en-US"/>
        </w:rPr>
        <w:t>M)</w:t>
      </w:r>
      <w:r w:rsidRPr="001603CF">
        <w:rPr>
          <w:lang w:val="en-US"/>
        </w:rPr>
        <w:t>.</w:t>
      </w:r>
      <w:r w:rsidR="00F564CE" w:rsidRPr="001603CF">
        <w:rPr>
          <w:vertAlign w:val="superscript"/>
          <w:lang w:val="en-US"/>
        </w:rPr>
        <w:t xml:space="preserve"> </w:t>
      </w:r>
      <w:r w:rsidR="0058009E" w:rsidRPr="001603CF">
        <w:rPr>
          <w:lang w:val="en-US"/>
        </w:rPr>
        <w:t>Data from LC (</w:t>
      </w:r>
      <w:r w:rsidR="0058009E" w:rsidRPr="001603CF">
        <w:rPr>
          <w:b/>
          <w:lang w:val="en-US"/>
        </w:rPr>
        <w:t>1a</w:t>
      </w:r>
      <w:r w:rsidR="0058009E" w:rsidRPr="001603CF">
        <w:rPr>
          <w:lang w:val="en-US"/>
        </w:rPr>
        <w:t xml:space="preserve">, </w:t>
      </w:r>
      <w:r w:rsidR="0058009E" w:rsidRPr="001603CF">
        <w:rPr>
          <w:b/>
          <w:lang w:val="en-US"/>
        </w:rPr>
        <w:t>CEPS</w:t>
      </w:r>
      <w:r w:rsidR="0058009E" w:rsidRPr="001603CF">
        <w:rPr>
          <w:lang w:val="en-US"/>
        </w:rPr>
        <w:t>) or GC-FID (</w:t>
      </w:r>
      <w:r w:rsidR="0058009E" w:rsidRPr="001603CF">
        <w:rPr>
          <w:b/>
          <w:lang w:val="en-US"/>
        </w:rPr>
        <w:t>1b</w:t>
      </w:r>
      <w:r w:rsidR="0058009E" w:rsidRPr="001603CF">
        <w:rPr>
          <w:lang w:val="en-US"/>
        </w:rPr>
        <w:t xml:space="preserve">, </w:t>
      </w:r>
      <w:r w:rsidR="0058009E" w:rsidRPr="001603CF">
        <w:rPr>
          <w:b/>
          <w:lang w:val="en-US"/>
        </w:rPr>
        <w:t>CEES</w:t>
      </w:r>
      <w:r w:rsidR="0058009E" w:rsidRPr="001603CF">
        <w:rPr>
          <w:lang w:val="en-US"/>
        </w:rPr>
        <w:t>) analysis (n.d. stands for not detected).</w:t>
      </w:r>
      <w:r w:rsidR="0058009E" w:rsidRPr="001603CF">
        <w:rPr>
          <w:vertAlign w:val="superscript"/>
          <w:lang w:val="en-US"/>
        </w:rPr>
        <w:t xml:space="preserve"> b</w:t>
      </w:r>
      <w:r w:rsidR="00F564CE" w:rsidRPr="001603CF">
        <w:rPr>
          <w:lang w:val="en-US"/>
        </w:rPr>
        <w:t xml:space="preserve"> 0.</w:t>
      </w:r>
      <w:r w:rsidR="0058009E" w:rsidRPr="001603CF">
        <w:rPr>
          <w:lang w:val="en-US"/>
        </w:rPr>
        <w:t>2</w:t>
      </w:r>
      <w:r w:rsidR="00F564CE" w:rsidRPr="001603CF">
        <w:rPr>
          <w:lang w:val="en-US"/>
        </w:rPr>
        <w:t xml:space="preserve"> M. </w:t>
      </w:r>
      <w:r w:rsidR="0058009E" w:rsidRPr="001603CF">
        <w:rPr>
          <w:vertAlign w:val="superscript"/>
          <w:lang w:val="en-US"/>
        </w:rPr>
        <w:t>c</w:t>
      </w:r>
      <w:r w:rsidR="00F564CE" w:rsidRPr="001603CF">
        <w:rPr>
          <w:lang w:val="en-US"/>
        </w:rPr>
        <w:t xml:space="preserve"> 0.5 M</w:t>
      </w:r>
    </w:p>
    <w:p w14:paraId="3A67E284" w14:textId="3DB3A371" w:rsidR="003641D5" w:rsidRPr="001603CF" w:rsidRDefault="005E7C00" w:rsidP="00FF53DC">
      <w:pPr>
        <w:pStyle w:val="RSCB02ArticleText"/>
        <w:ind w:firstLine="284"/>
        <w:rPr>
          <w:lang w:val="en-US"/>
        </w:rPr>
      </w:pPr>
      <w:r w:rsidRPr="001603CF">
        <w:rPr>
          <w:lang w:val="en-US"/>
        </w:rPr>
        <w:lastRenderedPageBreak/>
        <w:t xml:space="preserve">The neutralization of </w:t>
      </w:r>
      <w:r w:rsidRPr="001603CF">
        <w:rPr>
          <w:b/>
          <w:bCs/>
          <w:lang w:val="en-US"/>
        </w:rPr>
        <w:t>CEES</w:t>
      </w:r>
      <w:r w:rsidRPr="001603CF">
        <w:rPr>
          <w:lang w:val="en-US"/>
        </w:rPr>
        <w:t xml:space="preserve"> using 1.2 </w:t>
      </w:r>
      <w:r w:rsidR="00E75654" w:rsidRPr="001603CF">
        <w:rPr>
          <w:lang w:val="en-US"/>
        </w:rPr>
        <w:t xml:space="preserve">equivalents of ozone </w:t>
      </w:r>
      <w:r w:rsidR="00026948" w:rsidRPr="001603CF">
        <w:rPr>
          <w:lang w:val="en-US"/>
        </w:rPr>
        <w:t xml:space="preserve">successfully afforded full oxidation to the sulfoxide, </w:t>
      </w:r>
      <w:r w:rsidR="00F50214" w:rsidRPr="001603CF">
        <w:rPr>
          <w:lang w:val="en-US"/>
        </w:rPr>
        <w:t>while</w:t>
      </w:r>
      <w:r w:rsidR="00026948" w:rsidRPr="001603CF">
        <w:rPr>
          <w:lang w:val="en-US"/>
        </w:rPr>
        <w:t xml:space="preserve"> avoiding the formation of toxic sulfone </w:t>
      </w:r>
      <w:r w:rsidR="00026948" w:rsidRPr="001603CF">
        <w:rPr>
          <w:b/>
          <w:bCs/>
          <w:lang w:val="en-US"/>
        </w:rPr>
        <w:t>CEESO</w:t>
      </w:r>
      <w:r w:rsidR="00026948" w:rsidRPr="001603CF">
        <w:rPr>
          <w:b/>
          <w:bCs/>
          <w:vertAlign w:val="subscript"/>
          <w:lang w:val="en-US"/>
        </w:rPr>
        <w:t>2</w:t>
      </w:r>
      <w:r w:rsidR="00026948" w:rsidRPr="001603CF">
        <w:rPr>
          <w:lang w:val="en-US"/>
        </w:rPr>
        <w:t xml:space="preserve"> </w:t>
      </w:r>
      <w:r w:rsidR="00E75654" w:rsidRPr="001603CF">
        <w:rPr>
          <w:lang w:val="en-US"/>
        </w:rPr>
        <w:t>(Table 1, Entries 5)</w:t>
      </w:r>
      <w:r w:rsidR="00026948" w:rsidRPr="001603CF">
        <w:rPr>
          <w:lang w:val="en-US"/>
        </w:rPr>
        <w:t xml:space="preserve">. </w:t>
      </w:r>
      <w:r w:rsidR="00F50214" w:rsidRPr="001603CF">
        <w:rPr>
          <w:lang w:val="en-US"/>
        </w:rPr>
        <w:t>Trials</w:t>
      </w:r>
      <w:r w:rsidR="00026948" w:rsidRPr="001603CF">
        <w:rPr>
          <w:lang w:val="en-US"/>
        </w:rPr>
        <w:t xml:space="preserve"> using 1 equiv. of ozone showed equally satisfactory results,</w:t>
      </w:r>
      <w:r w:rsidR="00E75654" w:rsidRPr="001603CF">
        <w:rPr>
          <w:lang w:val="en-US"/>
        </w:rPr>
        <w:t xml:space="preserve"> promot</w:t>
      </w:r>
      <w:r w:rsidR="00352EDE" w:rsidRPr="001603CF">
        <w:rPr>
          <w:lang w:val="en-US"/>
        </w:rPr>
        <w:t xml:space="preserve">ing </w:t>
      </w:r>
      <w:r w:rsidR="00E75654" w:rsidRPr="001603CF">
        <w:rPr>
          <w:lang w:val="en-US"/>
        </w:rPr>
        <w:t xml:space="preserve">full conversion towards sulfoxide </w:t>
      </w:r>
      <w:r w:rsidR="00E75654" w:rsidRPr="001603CF">
        <w:rPr>
          <w:b/>
          <w:lang w:val="en-US"/>
        </w:rPr>
        <w:t xml:space="preserve">CEESO </w:t>
      </w:r>
      <w:r w:rsidR="00E75654" w:rsidRPr="001603CF">
        <w:rPr>
          <w:lang w:val="en-US"/>
        </w:rPr>
        <w:t>(Table 1, Entry 6).</w:t>
      </w:r>
      <w:r w:rsidR="00F564CE" w:rsidRPr="001603CF">
        <w:rPr>
          <w:lang w:val="en-US"/>
        </w:rPr>
        <w:t xml:space="preserve"> </w:t>
      </w:r>
      <w:r w:rsidR="00E75654" w:rsidRPr="001603CF">
        <w:rPr>
          <w:lang w:val="en-US"/>
        </w:rPr>
        <w:t>When</w:t>
      </w:r>
      <w:r w:rsidR="00DC54CD" w:rsidRPr="001603CF">
        <w:rPr>
          <w:lang w:val="en-US"/>
        </w:rPr>
        <w:t xml:space="preserve"> </w:t>
      </w:r>
      <w:proofErr w:type="spellStart"/>
      <w:r w:rsidR="00DC54CD" w:rsidRPr="001603CF">
        <w:rPr>
          <w:lang w:val="en-US"/>
        </w:rPr>
        <w:t>substoichiometric</w:t>
      </w:r>
      <w:proofErr w:type="spellEnd"/>
      <w:r w:rsidR="00DC54CD" w:rsidRPr="001603CF">
        <w:rPr>
          <w:lang w:val="en-US"/>
        </w:rPr>
        <w:t xml:space="preserve"> amount</w:t>
      </w:r>
      <w:r w:rsidR="00026948" w:rsidRPr="001603CF">
        <w:rPr>
          <w:lang w:val="en-US"/>
        </w:rPr>
        <w:t>s</w:t>
      </w:r>
      <w:r w:rsidR="00DC54CD" w:rsidRPr="001603CF">
        <w:rPr>
          <w:lang w:val="en-US"/>
        </w:rPr>
        <w:t xml:space="preserve"> of ozone (0.8 equiv.)</w:t>
      </w:r>
      <w:r w:rsidR="00E75654" w:rsidRPr="001603CF">
        <w:rPr>
          <w:lang w:val="en-US"/>
        </w:rPr>
        <w:t xml:space="preserve"> </w:t>
      </w:r>
      <w:r w:rsidR="00026948" w:rsidRPr="001603CF">
        <w:rPr>
          <w:lang w:val="en-US"/>
        </w:rPr>
        <w:t>were used</w:t>
      </w:r>
      <w:r w:rsidR="00DC54CD" w:rsidRPr="001603CF">
        <w:rPr>
          <w:lang w:val="en-US"/>
        </w:rPr>
        <w:t xml:space="preserve">, </w:t>
      </w:r>
      <w:r w:rsidR="00026948" w:rsidRPr="001603CF">
        <w:rPr>
          <w:lang w:val="en-US"/>
        </w:rPr>
        <w:t xml:space="preserve">only 84% of </w:t>
      </w:r>
      <w:r w:rsidR="00DC54CD" w:rsidRPr="001603CF">
        <w:rPr>
          <w:b/>
          <w:lang w:val="en-US"/>
        </w:rPr>
        <w:t xml:space="preserve">CEES </w:t>
      </w:r>
      <w:r w:rsidR="00026948" w:rsidRPr="001603CF">
        <w:rPr>
          <w:bCs/>
          <w:lang w:val="en-US"/>
        </w:rPr>
        <w:t>was</w:t>
      </w:r>
      <w:r w:rsidR="00026948" w:rsidRPr="001603CF">
        <w:rPr>
          <w:b/>
          <w:lang w:val="en-US"/>
        </w:rPr>
        <w:t xml:space="preserve"> </w:t>
      </w:r>
      <w:r w:rsidR="00026948" w:rsidRPr="001603CF">
        <w:rPr>
          <w:lang w:val="en-US"/>
        </w:rPr>
        <w:t xml:space="preserve">oxidized to </w:t>
      </w:r>
      <w:r w:rsidR="00026948" w:rsidRPr="001603CF">
        <w:rPr>
          <w:b/>
          <w:bCs/>
          <w:lang w:val="en-US"/>
        </w:rPr>
        <w:t>CEESO</w:t>
      </w:r>
      <w:r w:rsidR="00C70400" w:rsidRPr="001603CF">
        <w:rPr>
          <w:b/>
          <w:bCs/>
          <w:lang w:val="en-US"/>
        </w:rPr>
        <w:t xml:space="preserve"> </w:t>
      </w:r>
      <w:r w:rsidR="00C70400" w:rsidRPr="001603CF">
        <w:rPr>
          <w:lang w:val="en-US"/>
        </w:rPr>
        <w:t>(Table 1, Entry 7)</w:t>
      </w:r>
      <w:r w:rsidR="00026948" w:rsidRPr="001603CF">
        <w:rPr>
          <w:lang w:val="en-US"/>
        </w:rPr>
        <w:t xml:space="preserve">. The remaining </w:t>
      </w:r>
      <w:r w:rsidR="00026948" w:rsidRPr="001603CF">
        <w:rPr>
          <w:b/>
          <w:bCs/>
          <w:lang w:val="en-US"/>
        </w:rPr>
        <w:t>CEES</w:t>
      </w:r>
      <w:r w:rsidR="00026948" w:rsidRPr="001603CF">
        <w:rPr>
          <w:lang w:val="en-US"/>
        </w:rPr>
        <w:t xml:space="preserve"> reacted </w:t>
      </w:r>
      <w:r w:rsidR="00BA1C5E" w:rsidRPr="001603CF">
        <w:rPr>
          <w:lang w:val="en-US"/>
        </w:rPr>
        <w:t xml:space="preserve">to form compound </w:t>
      </w:r>
      <w:r w:rsidR="00E75654" w:rsidRPr="001603CF">
        <w:rPr>
          <w:b/>
          <w:lang w:val="en-US"/>
        </w:rPr>
        <w:t>5</w:t>
      </w:r>
      <w:r w:rsidR="00E75654" w:rsidRPr="001603CF">
        <w:rPr>
          <w:lang w:val="en-US"/>
        </w:rPr>
        <w:t xml:space="preserve"> </w:t>
      </w:r>
      <w:r w:rsidR="00BA1C5E" w:rsidRPr="001603CF">
        <w:rPr>
          <w:lang w:val="en-US"/>
        </w:rPr>
        <w:t xml:space="preserve">(16%). The formation of compound </w:t>
      </w:r>
      <w:r w:rsidR="00BA1C5E" w:rsidRPr="001603CF">
        <w:rPr>
          <w:b/>
          <w:bCs/>
          <w:lang w:val="en-US"/>
        </w:rPr>
        <w:t>5</w:t>
      </w:r>
      <w:r w:rsidR="00BA1C5E" w:rsidRPr="001603CF">
        <w:rPr>
          <w:lang w:val="en-US"/>
        </w:rPr>
        <w:t xml:space="preserve"> likely takes place during the quenching, through the formation of the epi-sulfonium followed by </w:t>
      </w:r>
      <w:r w:rsidR="00352EDE" w:rsidRPr="001603CF">
        <w:rPr>
          <w:lang w:val="en-US"/>
        </w:rPr>
        <w:t>nucleophilic</w:t>
      </w:r>
      <w:r w:rsidR="00BA1C5E" w:rsidRPr="001603CF">
        <w:rPr>
          <w:lang w:val="en-US"/>
        </w:rPr>
        <w:t xml:space="preserve"> attack </w:t>
      </w:r>
      <w:r w:rsidR="00352EDE" w:rsidRPr="001603CF">
        <w:rPr>
          <w:lang w:val="en-US"/>
        </w:rPr>
        <w:t>from</w:t>
      </w:r>
      <w:r w:rsidR="00BA1C5E" w:rsidRPr="001603CF">
        <w:rPr>
          <w:lang w:val="en-US"/>
        </w:rPr>
        <w:t xml:space="preserve"> a second molecule of </w:t>
      </w:r>
      <w:r w:rsidR="00BA1C5E" w:rsidRPr="001603CF">
        <w:rPr>
          <w:b/>
          <w:bCs/>
          <w:lang w:val="en-US"/>
        </w:rPr>
        <w:t>CEES</w:t>
      </w:r>
      <w:r w:rsidR="00DC54CD" w:rsidRPr="001603CF">
        <w:rPr>
          <w:lang w:val="en-US"/>
        </w:rPr>
        <w:t>.</w:t>
      </w:r>
      <w:r w:rsidR="00E75654" w:rsidRPr="001603CF">
        <w:rPr>
          <w:lang w:val="en-US"/>
        </w:rPr>
        <w:t xml:space="preserve"> </w:t>
      </w:r>
      <w:r w:rsidR="003641D5" w:rsidRPr="001603CF">
        <w:rPr>
          <w:lang w:val="en-US"/>
        </w:rPr>
        <w:t xml:space="preserve">The presence of different </w:t>
      </w:r>
      <w:r w:rsidR="00D779C6" w:rsidRPr="001603CF">
        <w:rPr>
          <w:lang w:val="en-US"/>
        </w:rPr>
        <w:t>side products</w:t>
      </w:r>
      <w:r w:rsidR="003641D5" w:rsidRPr="001603CF">
        <w:rPr>
          <w:lang w:val="en-US"/>
        </w:rPr>
        <w:t xml:space="preserve"> </w:t>
      </w:r>
      <w:r w:rsidR="00D779C6" w:rsidRPr="001603CF">
        <w:rPr>
          <w:lang w:val="en-US"/>
        </w:rPr>
        <w:t xml:space="preserve">for </w:t>
      </w:r>
      <w:r w:rsidR="003641D5" w:rsidRPr="001603CF">
        <w:rPr>
          <w:lang w:val="en-US"/>
        </w:rPr>
        <w:t xml:space="preserve">unreacted </w:t>
      </w:r>
      <w:r w:rsidR="003641D5" w:rsidRPr="001603CF">
        <w:rPr>
          <w:b/>
          <w:lang w:val="en-US"/>
        </w:rPr>
        <w:t>CEES</w:t>
      </w:r>
      <w:r w:rsidR="003641D5" w:rsidRPr="001603CF">
        <w:rPr>
          <w:lang w:val="en-US"/>
        </w:rPr>
        <w:t xml:space="preserve"> or </w:t>
      </w:r>
      <w:r w:rsidR="003641D5" w:rsidRPr="001603CF">
        <w:rPr>
          <w:b/>
          <w:lang w:val="en-US"/>
        </w:rPr>
        <w:t>CEPS</w:t>
      </w:r>
      <w:r w:rsidR="003641D5" w:rsidRPr="001603CF">
        <w:rPr>
          <w:lang w:val="en-US"/>
        </w:rPr>
        <w:t xml:space="preserve"> </w:t>
      </w:r>
      <w:r w:rsidR="00D779C6" w:rsidRPr="001603CF">
        <w:rPr>
          <w:lang w:val="en-US"/>
        </w:rPr>
        <w:t xml:space="preserve">under the </w:t>
      </w:r>
      <w:r w:rsidR="003641D5" w:rsidRPr="001603CF">
        <w:rPr>
          <w:lang w:val="en-US"/>
        </w:rPr>
        <w:t xml:space="preserve">quenching </w:t>
      </w:r>
      <w:r w:rsidR="00D779C6" w:rsidRPr="001603CF">
        <w:rPr>
          <w:lang w:val="en-US"/>
        </w:rPr>
        <w:t xml:space="preserve">conditions </w:t>
      </w:r>
      <w:r w:rsidR="00EB6CAB" w:rsidRPr="001603CF">
        <w:rPr>
          <w:lang w:val="en-US"/>
        </w:rPr>
        <w:t>highlights</w:t>
      </w:r>
      <w:r w:rsidR="00D779C6" w:rsidRPr="001603CF">
        <w:rPr>
          <w:lang w:val="en-US"/>
        </w:rPr>
        <w:t xml:space="preserve"> </w:t>
      </w:r>
      <w:r w:rsidR="003641D5" w:rsidRPr="001603CF">
        <w:rPr>
          <w:lang w:val="en-US"/>
        </w:rPr>
        <w:t xml:space="preserve">the difference in nucleophilicity between both species. In water, mustard species are known to favor the electrophilic episulfonium form, which is then prone to react with nucleophilic species. While the sulfur atom of </w:t>
      </w:r>
      <w:r w:rsidR="003641D5" w:rsidRPr="001603CF">
        <w:rPr>
          <w:b/>
          <w:lang w:val="en-US"/>
        </w:rPr>
        <w:t>CEES</w:t>
      </w:r>
      <w:r w:rsidR="003641D5" w:rsidRPr="001603CF">
        <w:rPr>
          <w:lang w:val="en-US"/>
        </w:rPr>
        <w:t xml:space="preserve"> is reactive enough to give product </w:t>
      </w:r>
      <w:r w:rsidR="003641D5" w:rsidRPr="001603CF">
        <w:rPr>
          <w:b/>
          <w:lang w:val="en-US"/>
        </w:rPr>
        <w:t>5</w:t>
      </w:r>
      <w:r w:rsidR="003641D5" w:rsidRPr="001603CF">
        <w:rPr>
          <w:lang w:val="en-US"/>
        </w:rPr>
        <w:t xml:space="preserve">, water competes with </w:t>
      </w:r>
      <w:r w:rsidR="003641D5" w:rsidRPr="001603CF">
        <w:rPr>
          <w:b/>
          <w:lang w:val="en-US"/>
        </w:rPr>
        <w:t>CEPS</w:t>
      </w:r>
      <w:r w:rsidR="003641D5" w:rsidRPr="001603CF">
        <w:rPr>
          <w:lang w:val="en-US"/>
        </w:rPr>
        <w:t xml:space="preserve"> and forms </w:t>
      </w:r>
      <w:proofErr w:type="spellStart"/>
      <w:r w:rsidR="003641D5" w:rsidRPr="001603CF">
        <w:rPr>
          <w:lang w:val="en-US"/>
        </w:rPr>
        <w:t>hydrosylate</w:t>
      </w:r>
      <w:proofErr w:type="spellEnd"/>
      <w:r w:rsidR="003641D5" w:rsidRPr="001603CF">
        <w:rPr>
          <w:lang w:val="en-US"/>
        </w:rPr>
        <w:t xml:space="preserve"> </w:t>
      </w:r>
      <w:r w:rsidR="003641D5" w:rsidRPr="001603CF">
        <w:rPr>
          <w:b/>
          <w:lang w:val="en-US"/>
        </w:rPr>
        <w:t>4</w:t>
      </w:r>
      <w:r w:rsidR="003641D5" w:rsidRPr="001603CF">
        <w:rPr>
          <w:lang w:val="en-US"/>
        </w:rPr>
        <w:t>.</w:t>
      </w:r>
      <w:r w:rsidR="00864EF1" w:rsidRPr="001603CF">
        <w:rPr>
          <w:lang w:val="en-US"/>
        </w:rPr>
        <w:fldChar w:fldCharType="begin" w:fldLock="1"/>
      </w:r>
      <w:r w:rsidR="00864EF1" w:rsidRPr="001603CF">
        <w:rPr>
          <w:lang w:val="en-US"/>
        </w:rPr>
        <w:instrText>ADDIN CSL_CITATION {"citationItems":[{"id":"ITEM-1","itemData":{"DOI":"10.1039/c2ob26482j","ISSN":"14770520","PMID":"23070251","abstract":"Mustard gas, bis(β-chloroethyl) sulfide (HD), is highly toxic and harmful to humans and the environment. It comprises one class of chemical warfare agents (CWAs) that was used in both World Wars I and II. The three basic analogues or surrogates are: the monochloro derivative, known as the half mustard, 2-chloroethyl ethyl sulfide (CEES); an oxygen analogue, bis(β-chloroethyl) ether (BCEE); and several nitrogen analogues based on the 2,2′-dichlorodiethylamine framework (e.g., HN1, HN2, and HN3). The origin of their toxicity is considered to be from the formation of three-membered heterocyclic ions, a reaction that is especially accelerated in aqueous solution. The reaction of these cyclic ion intermediates with a number of important biological species such as DNA, RNA and proteins causes cell toxicity and is responsible for the deleterious effects of the mustards. While a number of studies have been performed over the last century to determine the chemistry of these compounds, early studies suffered from a lack of more sophisticated NMR and X-ray techniques. It is now well-established that the sulfur and nitrogen mustards are highly reactive in water, while the oxygen analog is much more stable. In this study, we review and summarize results from previous studies, and add results of our own studies of the reactivity of these mustards toward various nonaqueous solvents and nucleophiles. In this manner a more comprehensive evaluation of the stability and reactivity of these related mustard compounds is achieved. © 2012 The Royal Society of Chemistry.","author":[{"dropping-particle":"","family":"Wang","given":"Qi Qiang","non-dropping-particle":"","parse-names":false,"suffix":""},{"dropping-particle":"","family":"Begum","given":"Rowshan Ara","non-dropping-particle":"","parse-names":false,"suffix":""},{"dropping-particle":"","family":"Day","given":"Victor W.","non-dropping-particle":"","parse-names":false,"suffix":""},{"dropping-particle":"","family":"Bowman-James","given":"Kristin","non-dropping-particle":"","parse-names":false,"suffix":""}],"container-title":"Organic and Biomolecular Chemistry","id":"ITEM-1","issue":"44","issued":{"date-parts":[["2012"]]},"page":"8786-8793","title":"Sulfur, oxygen, and nitrogen mustards: Stability and reactivity","type":"article-journal","volume":"10"},"uris":["http://www.mendeley.com/documents/?uuid=c1022e93-c778-443c-9ec3-0a967a896afa"]}],"mendeley":{"formattedCitation":"&lt;sup&gt;42&lt;/sup&gt;","plainTextFormattedCitation":"42","previouslyFormattedCitation":"&lt;sup&gt;42&lt;/sup&gt;"},"properties":{"noteIndex":0},"schema":"https://github.com/citation-style-language/schema/raw/master/csl-citation.json"}</w:instrText>
      </w:r>
      <w:r w:rsidR="00864EF1" w:rsidRPr="001603CF">
        <w:rPr>
          <w:lang w:val="en-US"/>
        </w:rPr>
        <w:fldChar w:fldCharType="separate"/>
      </w:r>
      <w:r w:rsidR="00864EF1" w:rsidRPr="001603CF">
        <w:rPr>
          <w:noProof/>
          <w:vertAlign w:val="superscript"/>
          <w:lang w:val="en-US"/>
        </w:rPr>
        <w:t>42</w:t>
      </w:r>
      <w:r w:rsidR="00864EF1" w:rsidRPr="001603CF">
        <w:rPr>
          <w:lang w:val="en-US"/>
        </w:rPr>
        <w:fldChar w:fldCharType="end"/>
      </w:r>
    </w:p>
    <w:p w14:paraId="4A9DBEE9" w14:textId="5963C473" w:rsidR="00DC54CD" w:rsidRPr="001603CF" w:rsidRDefault="00DC54CD" w:rsidP="00FF53DC">
      <w:pPr>
        <w:pStyle w:val="RSCB02ArticleText"/>
        <w:ind w:firstLine="284"/>
        <w:rPr>
          <w:lang w:val="en-US"/>
        </w:rPr>
      </w:pPr>
      <w:r w:rsidRPr="001603CF">
        <w:rPr>
          <w:lang w:val="en-US"/>
        </w:rPr>
        <w:t xml:space="preserve">Finally, </w:t>
      </w:r>
      <w:r w:rsidR="00F50214" w:rsidRPr="001603CF">
        <w:rPr>
          <w:lang w:val="en-US"/>
        </w:rPr>
        <w:t xml:space="preserve">to show the potential for higher throughput, </w:t>
      </w:r>
      <w:r w:rsidRPr="001603CF">
        <w:rPr>
          <w:lang w:val="en-US"/>
        </w:rPr>
        <w:t xml:space="preserve">the concentration of the feed solution of </w:t>
      </w:r>
      <w:r w:rsidRPr="001603CF">
        <w:rPr>
          <w:b/>
          <w:lang w:val="en-US"/>
        </w:rPr>
        <w:t>CEES</w:t>
      </w:r>
      <w:r w:rsidRPr="001603CF">
        <w:rPr>
          <w:lang w:val="en-US"/>
        </w:rPr>
        <w:t xml:space="preserve"> </w:t>
      </w:r>
      <w:r w:rsidR="00F50214" w:rsidRPr="001603CF">
        <w:rPr>
          <w:lang w:val="en-US"/>
        </w:rPr>
        <w:t xml:space="preserve">was </w:t>
      </w:r>
      <w:r w:rsidRPr="001603CF">
        <w:rPr>
          <w:lang w:val="en-US"/>
        </w:rPr>
        <w:t>increased (0.5 M in EtOH)</w:t>
      </w:r>
      <w:r w:rsidR="005213BF" w:rsidRPr="001603CF">
        <w:rPr>
          <w:lang w:val="en-US"/>
        </w:rPr>
        <w:t xml:space="preserve">. Using the same protocol, complete and selective </w:t>
      </w:r>
      <w:r w:rsidRPr="001603CF">
        <w:rPr>
          <w:lang w:val="en-US"/>
        </w:rPr>
        <w:t xml:space="preserve">conversion </w:t>
      </w:r>
      <w:r w:rsidR="005213BF" w:rsidRPr="001603CF">
        <w:rPr>
          <w:lang w:val="en-US"/>
        </w:rPr>
        <w:t xml:space="preserve">to the sulfoxide was obtained </w:t>
      </w:r>
      <w:r w:rsidRPr="001603CF">
        <w:rPr>
          <w:lang w:val="en-US"/>
        </w:rPr>
        <w:t>within 1 s</w:t>
      </w:r>
      <w:r w:rsidR="00E75654" w:rsidRPr="001603CF">
        <w:rPr>
          <w:lang w:val="en-US"/>
        </w:rPr>
        <w:t xml:space="preserve"> (Table 1, Entry 8)</w:t>
      </w:r>
      <w:r w:rsidRPr="001603CF">
        <w:rPr>
          <w:lang w:val="en-US"/>
        </w:rPr>
        <w:t xml:space="preserve">. </w:t>
      </w:r>
    </w:p>
    <w:p w14:paraId="7F948B1F" w14:textId="26540890" w:rsidR="00E61949" w:rsidRPr="001603CF" w:rsidRDefault="00180ABE">
      <w:pPr>
        <w:pStyle w:val="RSCB04AHeadingSection"/>
        <w:rPr>
          <w:lang w:val="en-US"/>
        </w:rPr>
      </w:pPr>
      <w:r w:rsidRPr="001603CF">
        <w:rPr>
          <w:lang w:val="en-US"/>
        </w:rPr>
        <w:t>Conclusion</w:t>
      </w:r>
    </w:p>
    <w:p w14:paraId="3FFACC47" w14:textId="0F2B86DA" w:rsidR="007F0C6F" w:rsidRPr="001603CF" w:rsidRDefault="00A27FE2" w:rsidP="00FF53DC">
      <w:pPr>
        <w:pStyle w:val="RSCB02ArticleText"/>
        <w:rPr>
          <w:lang w:val="en-US"/>
        </w:rPr>
      </w:pPr>
      <w:r w:rsidRPr="001603CF">
        <w:rPr>
          <w:lang w:val="en-US"/>
        </w:rPr>
        <w:t>We have developed an innovative</w:t>
      </w:r>
      <w:r w:rsidR="00F8688A" w:rsidRPr="001603CF">
        <w:rPr>
          <w:lang w:val="en-US"/>
        </w:rPr>
        <w:t xml:space="preserve"> </w:t>
      </w:r>
      <w:r w:rsidRPr="001603CF">
        <w:rPr>
          <w:lang w:val="en-US"/>
        </w:rPr>
        <w:t xml:space="preserve">protocol for </w:t>
      </w:r>
      <w:r w:rsidR="008A5D88" w:rsidRPr="001603CF">
        <w:rPr>
          <w:lang w:val="en-US"/>
        </w:rPr>
        <w:t>the oxidative</w:t>
      </w:r>
      <w:r w:rsidR="00E434D6" w:rsidRPr="001603CF">
        <w:rPr>
          <w:lang w:val="en-US"/>
        </w:rPr>
        <w:t xml:space="preserve"> neutralization of</w:t>
      </w:r>
      <w:r w:rsidR="008A5D88" w:rsidRPr="001603CF">
        <w:rPr>
          <w:lang w:val="en-US"/>
        </w:rPr>
        <w:t xml:space="preserve"> </w:t>
      </w:r>
      <w:r w:rsidR="00E434D6" w:rsidRPr="001603CF">
        <w:rPr>
          <w:b/>
          <w:lang w:val="en-US"/>
        </w:rPr>
        <w:t>HD</w:t>
      </w:r>
      <w:r w:rsidR="00E434D6" w:rsidRPr="001603CF">
        <w:rPr>
          <w:lang w:val="en-US"/>
        </w:rPr>
        <w:t xml:space="preserve"> </w:t>
      </w:r>
      <w:r w:rsidRPr="001603CF">
        <w:rPr>
          <w:lang w:val="en-US"/>
        </w:rPr>
        <w:t xml:space="preserve">simulants with unprecedented </w:t>
      </w:r>
      <w:r w:rsidR="000125AD" w:rsidRPr="001603CF">
        <w:rPr>
          <w:lang w:val="en-US"/>
        </w:rPr>
        <w:t>efficiency</w:t>
      </w:r>
      <w:r w:rsidR="00F8688A" w:rsidRPr="001603CF">
        <w:rPr>
          <w:lang w:val="en-US"/>
        </w:rPr>
        <w:t xml:space="preserve"> (0.5 M and 1 s residence time)</w:t>
      </w:r>
      <w:r w:rsidRPr="001603CF">
        <w:rPr>
          <w:lang w:val="en-US"/>
        </w:rPr>
        <w:t>.</w:t>
      </w:r>
      <w:r w:rsidR="00F8688A" w:rsidRPr="001603CF">
        <w:rPr>
          <w:lang w:val="en-US"/>
        </w:rPr>
        <w:t xml:space="preserve"> </w:t>
      </w:r>
      <w:r w:rsidR="00E434D6" w:rsidRPr="001603CF">
        <w:rPr>
          <w:lang w:val="en-US"/>
        </w:rPr>
        <w:t xml:space="preserve">This procedure harnesses the </w:t>
      </w:r>
      <w:r w:rsidR="00183A47" w:rsidRPr="001603CF">
        <w:rPr>
          <w:lang w:val="en-US"/>
        </w:rPr>
        <w:t xml:space="preserve">benefits </w:t>
      </w:r>
      <w:r w:rsidR="00E434D6" w:rsidRPr="001603CF">
        <w:rPr>
          <w:lang w:val="en-US"/>
        </w:rPr>
        <w:t xml:space="preserve">of continuous flow to maximize the potent oxidizing </w:t>
      </w:r>
      <w:r w:rsidR="00172C01" w:rsidRPr="001603CF">
        <w:rPr>
          <w:lang w:val="en-US"/>
        </w:rPr>
        <w:t xml:space="preserve">nature </w:t>
      </w:r>
      <w:r w:rsidR="00E434D6" w:rsidRPr="001603CF">
        <w:rPr>
          <w:lang w:val="en-US"/>
        </w:rPr>
        <w:t>of ozone</w:t>
      </w:r>
      <w:r w:rsidR="0036223D" w:rsidRPr="001603CF">
        <w:rPr>
          <w:lang w:val="en-US"/>
        </w:rPr>
        <w:t>. The methodology incorporates an initial DFT study to rationally guide the selection of appropriate simulants</w:t>
      </w:r>
      <w:r w:rsidR="004F0DBC" w:rsidRPr="001603CF">
        <w:rPr>
          <w:lang w:val="en-US"/>
        </w:rPr>
        <w:t xml:space="preserve"> for </w:t>
      </w:r>
      <w:r w:rsidR="004F0DBC" w:rsidRPr="001603CF">
        <w:rPr>
          <w:b/>
          <w:lang w:val="en-US"/>
        </w:rPr>
        <w:t>HD</w:t>
      </w:r>
      <w:r w:rsidR="004F0DBC" w:rsidRPr="001603CF">
        <w:rPr>
          <w:lang w:val="en-US"/>
        </w:rPr>
        <w:t xml:space="preserve"> oxidative neutralization processes</w:t>
      </w:r>
      <w:r w:rsidR="0036223D" w:rsidRPr="001603CF">
        <w:rPr>
          <w:lang w:val="en-US"/>
        </w:rPr>
        <w:t xml:space="preserve"> and collect critical information on kinetics and selectivity, while preventing the generation of </w:t>
      </w:r>
      <w:r w:rsidR="00587876" w:rsidRPr="001603CF">
        <w:rPr>
          <w:lang w:val="en-US"/>
        </w:rPr>
        <w:t xml:space="preserve">unnecessary waste. We demonstrate the relevance of the local </w:t>
      </w:r>
      <w:r w:rsidR="00F8688A" w:rsidRPr="001603CF">
        <w:rPr>
          <w:lang w:val="en-US"/>
        </w:rPr>
        <w:t xml:space="preserve">nucleophilicity </w:t>
      </w:r>
      <w:r w:rsidR="00ED1D7C" w:rsidRPr="001603CF">
        <w:rPr>
          <w:lang w:val="en-US"/>
        </w:rPr>
        <w:t xml:space="preserve">of </w:t>
      </w:r>
      <w:r w:rsidR="00587876" w:rsidRPr="001603CF">
        <w:rPr>
          <w:lang w:val="en-US"/>
        </w:rPr>
        <w:t xml:space="preserve">sulfur as a </w:t>
      </w:r>
      <w:r w:rsidR="00F8688A" w:rsidRPr="001603CF">
        <w:rPr>
          <w:lang w:val="en-US"/>
        </w:rPr>
        <w:t>metric for ranking simulants</w:t>
      </w:r>
      <w:bookmarkStart w:id="5" w:name="_Hlk147501240"/>
      <w:r w:rsidR="00F8688A" w:rsidRPr="001603CF">
        <w:rPr>
          <w:lang w:val="en-US"/>
        </w:rPr>
        <w:t>.</w:t>
      </w:r>
      <w:r w:rsidR="00FF53DC" w:rsidRPr="001603CF">
        <w:rPr>
          <w:lang w:val="en-US"/>
        </w:rPr>
        <w:t xml:space="preserve"> This </w:t>
      </w:r>
      <w:r w:rsidR="009930F2" w:rsidRPr="001603CF">
        <w:rPr>
          <w:lang w:val="en-US"/>
        </w:rPr>
        <w:t xml:space="preserve">valuable </w:t>
      </w:r>
      <w:r w:rsidR="00FF53DC" w:rsidRPr="001603CF">
        <w:rPr>
          <w:lang w:val="en-US"/>
        </w:rPr>
        <w:t xml:space="preserve">approach </w:t>
      </w:r>
      <w:r w:rsidR="009930F2" w:rsidRPr="001603CF">
        <w:rPr>
          <w:lang w:val="en-US"/>
        </w:rPr>
        <w:t>could also be extende</w:t>
      </w:r>
      <w:r w:rsidR="009B4136" w:rsidRPr="001603CF">
        <w:rPr>
          <w:lang w:val="en-US"/>
        </w:rPr>
        <w:t>d</w:t>
      </w:r>
      <w:r w:rsidR="009930F2" w:rsidRPr="001603CF">
        <w:rPr>
          <w:lang w:val="en-US"/>
        </w:rPr>
        <w:t xml:space="preserve"> for </w:t>
      </w:r>
      <w:r w:rsidR="00FF53DC" w:rsidRPr="001603CF">
        <w:rPr>
          <w:lang w:val="en-US"/>
        </w:rPr>
        <w:t>study</w:t>
      </w:r>
      <w:r w:rsidR="009930F2" w:rsidRPr="001603CF">
        <w:rPr>
          <w:lang w:val="en-US"/>
        </w:rPr>
        <w:t>ing</w:t>
      </w:r>
      <w:r w:rsidR="00FF53DC" w:rsidRPr="001603CF">
        <w:rPr>
          <w:lang w:val="en-US"/>
        </w:rPr>
        <w:t xml:space="preserve"> non-toxic mustard analogues such as carbonates</w:t>
      </w:r>
      <w:r w:rsidR="009930F2" w:rsidRPr="001603CF">
        <w:rPr>
          <w:lang w:val="en-US"/>
        </w:rPr>
        <w:t>,</w:t>
      </w:r>
      <w:r w:rsidR="00FF53DC" w:rsidRPr="001603CF">
        <w:rPr>
          <w:lang w:val="en-US"/>
        </w:rPr>
        <w:t xml:space="preserve"> which have already found synthetic applications in green chemistry.</w:t>
      </w:r>
      <w:r w:rsidR="00864EF1" w:rsidRPr="001603CF">
        <w:rPr>
          <w:lang w:val="en-US"/>
        </w:rPr>
        <w:fldChar w:fldCharType="begin" w:fldLock="1"/>
      </w:r>
      <w:r w:rsidR="00864EF1" w:rsidRPr="001603CF">
        <w:rPr>
          <w:lang w:val="en-US"/>
        </w:rPr>
        <w:instrText>ADDIN CSL_CITATION {"citationItems":[{"id":"ITEM-1","itemData":{"DOI":"10.1002/ejoc.201200321","ISSN":"1434193X","abstract":"Sulfur and nitrogen half-mustard compounds lose their aggressive properties when the chlorine atom is replaced by a carbonate moiety. The anchimeric effect of the novel mustard carbonate analogues is investigated. The reaction follows first-order kinetics, does not need any base, and occurs with -OH, -NH and acidic -CH nucleophiles. Most of these molecules are unexplored and might provide a novel strategy for the preparation of compounds previously not easily accessible. Copyright © 2012 WILEY-VCH Verlag GmbH &amp; Co. KGaA, Weinheim.","author":[{"dropping-particle":"","family":"Aricò","given":"Fabio","non-dropping-particle":"","parse-names":false,"suffix":""},{"dropping-particle":"","family":"Chiurato","given":"Matteo","non-dropping-particle":"","parse-names":false,"suffix":""},{"dropping-particle":"","family":"Peltier","given":"Josephine","non-dropping-particle":"","parse-names":false,"suffix":""},{"dropping-particle":"","family":"Tundo","given":"Pietro","non-dropping-particle":"","parse-names":false,"suffix":""}],"container-title":"European Journal of Organic Chemistry","id":"ITEM-1","issue":"17","issued":{"date-parts":[["2012"]]},"page":"3223-3228","title":"Sulfur and nitrogen mustard carbonate analogues","type":"article-journal"},"uris":["http://www.mendeley.com/documents/?uuid=5fb83101-7bcb-4a58-947b-b4274acd6934"]},{"id":"ITEM-2","itemData":{"DOI":"10.1021/sc4001737","ISSN":"21680485","abstract":"Sulfur and nitrogen mustards are very toxic, yet versatile organic molecules with numerous applications. Herein, we report on a synthesis of a new class of green compounds, i.e., half-mustard and iprit carbonates, that result in new, unexplored, and safe molecules. Their chemical behavior with several nucleophiles and their reaction kinetics have been investigated. © 2013 American Chemical Society.","author":[{"dropping-particle":"","family":"Aricò","given":"Fabio","non-dropping-particle":"","parse-names":false,"suffix":""},{"dropping-particle":"","family":"Evaristo","given":"Serena","non-dropping-particle":"","parse-names":false,"suffix":""},{"dropping-particle":"","family":"Tundo","given":"Pietro","non-dropping-particle":"","parse-names":false,"suffix":""}],"container-title":"ACS Sustainable Chemistry and Engineering","id":"ITEM-2","issue":"10","issued":{"date-parts":[["2013"]]},"page":"1319-1325","title":"Chemical behavior and reaction kinetics of sulfur and nitrogen half-mustard and iprit carbonate analogues","type":"article-journal","volume":"1"},"uris":["http://www.mendeley.com/documents/?uuid=d00a9a8e-dd6e-4764-9328-55c284aa562c"]}],"mendeley":{"formattedCitation":"&lt;sup&gt;43,44&lt;/sup&gt;","plainTextFormattedCitation":"43,44","previouslyFormattedCitation":"&lt;sup&gt;43,44&lt;/sup&gt;"},"properties":{"noteIndex":0},"schema":"https://github.com/citation-style-language/schema/raw/master/csl-citation.json"}</w:instrText>
      </w:r>
      <w:r w:rsidR="00864EF1" w:rsidRPr="001603CF">
        <w:rPr>
          <w:lang w:val="en-US"/>
        </w:rPr>
        <w:fldChar w:fldCharType="separate"/>
      </w:r>
      <w:r w:rsidR="00864EF1" w:rsidRPr="001603CF">
        <w:rPr>
          <w:noProof/>
          <w:vertAlign w:val="superscript"/>
          <w:lang w:val="en-US"/>
        </w:rPr>
        <w:t>43,44</w:t>
      </w:r>
      <w:r w:rsidR="00864EF1" w:rsidRPr="001603CF">
        <w:rPr>
          <w:lang w:val="en-US"/>
        </w:rPr>
        <w:fldChar w:fldCharType="end"/>
      </w:r>
      <w:r w:rsidR="00F8688A" w:rsidRPr="001603CF">
        <w:rPr>
          <w:lang w:val="en-US"/>
        </w:rPr>
        <w:t xml:space="preserve"> </w:t>
      </w:r>
      <w:bookmarkEnd w:id="5"/>
      <w:r w:rsidR="004F0DBC" w:rsidRPr="001603CF">
        <w:rPr>
          <w:lang w:val="en-US"/>
        </w:rPr>
        <w:t xml:space="preserve">As far as oxidative pathways are concerned, </w:t>
      </w:r>
      <w:r w:rsidR="00CF1DCB" w:rsidRPr="001603CF">
        <w:rPr>
          <w:lang w:val="en-US"/>
        </w:rPr>
        <w:t>m</w:t>
      </w:r>
      <w:r w:rsidR="00876E89" w:rsidRPr="001603CF">
        <w:rPr>
          <w:lang w:val="en-US"/>
        </w:rPr>
        <w:t xml:space="preserve">ethyl phenyl sulfide </w:t>
      </w:r>
      <w:r w:rsidR="006E280C" w:rsidRPr="001603CF">
        <w:rPr>
          <w:lang w:val="en-US"/>
        </w:rPr>
        <w:t>(</w:t>
      </w:r>
      <w:r w:rsidR="006E280C" w:rsidRPr="001603CF">
        <w:rPr>
          <w:b/>
          <w:lang w:val="en-US"/>
        </w:rPr>
        <w:t>1a</w:t>
      </w:r>
      <w:r w:rsidR="006E280C" w:rsidRPr="001603CF">
        <w:rPr>
          <w:lang w:val="en-US"/>
        </w:rPr>
        <w:t xml:space="preserve">) </w:t>
      </w:r>
      <w:r w:rsidR="00587876" w:rsidRPr="001603CF">
        <w:rPr>
          <w:lang w:val="en-US"/>
        </w:rPr>
        <w:t>appears as a good</w:t>
      </w:r>
      <w:r w:rsidR="00351F1E" w:rsidRPr="001603CF">
        <w:rPr>
          <w:lang w:val="en-US"/>
        </w:rPr>
        <w:t>,</w:t>
      </w:r>
      <w:r w:rsidR="00587876" w:rsidRPr="001603CF">
        <w:rPr>
          <w:lang w:val="en-US"/>
        </w:rPr>
        <w:t xml:space="preserve"> low tox</w:t>
      </w:r>
      <w:r w:rsidR="004F0DBC" w:rsidRPr="001603CF">
        <w:rPr>
          <w:lang w:val="en-US"/>
        </w:rPr>
        <w:t>i</w:t>
      </w:r>
      <w:r w:rsidR="00587876" w:rsidRPr="001603CF">
        <w:rPr>
          <w:lang w:val="en-US"/>
        </w:rPr>
        <w:t xml:space="preserve">city </w:t>
      </w:r>
      <w:r w:rsidR="00ED1D7C" w:rsidRPr="001603CF">
        <w:rPr>
          <w:lang w:val="en-US"/>
        </w:rPr>
        <w:t xml:space="preserve">simulant </w:t>
      </w:r>
      <w:r w:rsidR="00587876" w:rsidRPr="001603CF">
        <w:rPr>
          <w:lang w:val="en-US"/>
        </w:rPr>
        <w:t xml:space="preserve">for preliminary scouting of reaction conditions. </w:t>
      </w:r>
      <w:r w:rsidR="00ED1D7C" w:rsidRPr="001603CF">
        <w:rPr>
          <w:lang w:val="en-US"/>
        </w:rPr>
        <w:t xml:space="preserve">Between </w:t>
      </w:r>
      <w:r w:rsidR="00906722" w:rsidRPr="001603CF">
        <w:rPr>
          <w:lang w:val="en-US"/>
        </w:rPr>
        <w:t xml:space="preserve">two of the most widely </w:t>
      </w:r>
      <w:r w:rsidR="00183A47" w:rsidRPr="001603CF">
        <w:rPr>
          <w:lang w:val="en-US"/>
        </w:rPr>
        <w:t xml:space="preserve">used </w:t>
      </w:r>
      <w:r w:rsidR="00906722" w:rsidRPr="001603CF">
        <w:rPr>
          <w:lang w:val="en-US"/>
        </w:rPr>
        <w:t>simulants, namely, 2-chloroethyl phenyl sulfide (</w:t>
      </w:r>
      <w:r w:rsidR="00906722" w:rsidRPr="001603CF">
        <w:rPr>
          <w:b/>
          <w:lang w:val="en-US"/>
        </w:rPr>
        <w:t>CEPS</w:t>
      </w:r>
      <w:r w:rsidR="00906722" w:rsidRPr="001603CF">
        <w:rPr>
          <w:lang w:val="en-US"/>
        </w:rPr>
        <w:t xml:space="preserve">) and </w:t>
      </w:r>
      <w:r w:rsidR="00587876" w:rsidRPr="001603CF">
        <w:rPr>
          <w:lang w:val="en-US"/>
        </w:rPr>
        <w:t>2-chloroethyl ethyl sulfide</w:t>
      </w:r>
      <w:r w:rsidR="00906722" w:rsidRPr="001603CF">
        <w:rPr>
          <w:lang w:val="en-US"/>
        </w:rPr>
        <w:t xml:space="preserve"> (</w:t>
      </w:r>
      <w:r w:rsidR="00906722" w:rsidRPr="001603CF">
        <w:rPr>
          <w:b/>
          <w:lang w:val="en-US"/>
        </w:rPr>
        <w:t>CEES</w:t>
      </w:r>
      <w:r w:rsidR="00906722" w:rsidRPr="001603CF">
        <w:rPr>
          <w:lang w:val="en-US"/>
        </w:rPr>
        <w:t>)</w:t>
      </w:r>
      <w:r w:rsidR="00587876" w:rsidRPr="001603CF">
        <w:rPr>
          <w:lang w:val="en-US"/>
        </w:rPr>
        <w:t xml:space="preserve">, </w:t>
      </w:r>
      <w:r w:rsidR="00DC184B" w:rsidRPr="001603CF">
        <w:rPr>
          <w:lang w:val="en-US"/>
        </w:rPr>
        <w:t xml:space="preserve">CFDT descriptors emphasize </w:t>
      </w:r>
      <w:r w:rsidR="00DC184B" w:rsidRPr="001603CF">
        <w:rPr>
          <w:b/>
          <w:lang w:val="en-US"/>
        </w:rPr>
        <w:t xml:space="preserve">CEES </w:t>
      </w:r>
      <w:r w:rsidR="00DC184B" w:rsidRPr="001603CF">
        <w:rPr>
          <w:lang w:val="en-US"/>
        </w:rPr>
        <w:t xml:space="preserve">as the best </w:t>
      </w:r>
      <w:r w:rsidR="00ED1D7C" w:rsidRPr="001603CF">
        <w:rPr>
          <w:lang w:val="en-US"/>
        </w:rPr>
        <w:t>choice</w:t>
      </w:r>
      <w:r w:rsidR="00DC184B" w:rsidRPr="001603CF">
        <w:rPr>
          <w:lang w:val="en-US"/>
        </w:rPr>
        <w:t xml:space="preserve">. </w:t>
      </w:r>
      <w:r w:rsidR="007F0C6F" w:rsidRPr="001603CF">
        <w:rPr>
          <w:lang w:val="en-US"/>
        </w:rPr>
        <w:t xml:space="preserve">We have also demonstrated how </w:t>
      </w:r>
      <w:r w:rsidR="007F0C6F" w:rsidRPr="001603CF">
        <w:rPr>
          <w:i/>
          <w:lang w:val="en-US"/>
        </w:rPr>
        <w:t>in silico</w:t>
      </w:r>
      <w:r w:rsidR="007F0C6F" w:rsidRPr="001603CF">
        <w:rPr>
          <w:lang w:val="en-US"/>
        </w:rPr>
        <w:t xml:space="preserve"> kinetics can be generated to frame experimental conditions</w:t>
      </w:r>
      <w:r w:rsidR="004F0DBC" w:rsidRPr="001603CF">
        <w:rPr>
          <w:lang w:val="en-US"/>
        </w:rPr>
        <w:t xml:space="preserve"> and to highlight the critical parameters to be taken into consideration for efficient and selective processes</w:t>
      </w:r>
      <w:r w:rsidR="007F0C6F" w:rsidRPr="001603CF">
        <w:rPr>
          <w:lang w:val="en-US"/>
        </w:rPr>
        <w:t>. The sulfoxidation of selected thioethers proceed</w:t>
      </w:r>
      <w:r w:rsidR="00EC00C7" w:rsidRPr="001603CF">
        <w:rPr>
          <w:lang w:val="en-US"/>
        </w:rPr>
        <w:t>s</w:t>
      </w:r>
      <w:r w:rsidR="007F0C6F" w:rsidRPr="001603CF">
        <w:rPr>
          <w:lang w:val="en-US"/>
        </w:rPr>
        <w:t xml:space="preserve"> with extremely fast kinetics </w:t>
      </w:r>
      <w:r w:rsidR="003D28B1" w:rsidRPr="001603CF">
        <w:rPr>
          <w:lang w:val="en-US"/>
        </w:rPr>
        <w:t xml:space="preserve">primarily </w:t>
      </w:r>
      <w:r w:rsidR="00ED1D7C" w:rsidRPr="001603CF">
        <w:rPr>
          <w:lang w:val="en-US"/>
        </w:rPr>
        <w:t xml:space="preserve">limited </w:t>
      </w:r>
      <w:r w:rsidR="003D28B1" w:rsidRPr="001603CF">
        <w:rPr>
          <w:lang w:val="en-US"/>
        </w:rPr>
        <w:t xml:space="preserve">by diffusion. Subsequently, we successfully transitioned to a compact and efficient </w:t>
      </w:r>
      <w:r w:rsidR="00983A42" w:rsidRPr="001603CF">
        <w:rPr>
          <w:lang w:val="en-US"/>
        </w:rPr>
        <w:t xml:space="preserve">flow </w:t>
      </w:r>
      <w:r w:rsidR="003D28B1" w:rsidRPr="001603CF">
        <w:rPr>
          <w:lang w:val="en-US"/>
        </w:rPr>
        <w:t>setup that guarantees optimal mixing, short residence times,</w:t>
      </w:r>
      <w:r w:rsidR="00696F97" w:rsidRPr="001603CF">
        <w:rPr>
          <w:lang w:val="en-US"/>
        </w:rPr>
        <w:t xml:space="preserve"> in-line quench</w:t>
      </w:r>
      <w:r w:rsidR="003D28B1" w:rsidRPr="001603CF">
        <w:rPr>
          <w:lang w:val="en-US"/>
        </w:rPr>
        <w:t xml:space="preserve"> and superior selectivity.</w:t>
      </w:r>
      <w:r w:rsidR="00696F97" w:rsidRPr="001603CF">
        <w:rPr>
          <w:lang w:val="en-US"/>
        </w:rPr>
        <w:t xml:space="preserve"> After experimental validation of the computational study, the most promising simulant </w:t>
      </w:r>
      <w:r w:rsidR="00696F97" w:rsidRPr="001603CF">
        <w:rPr>
          <w:b/>
          <w:lang w:val="en-US"/>
        </w:rPr>
        <w:t xml:space="preserve">CEES </w:t>
      </w:r>
      <w:r w:rsidR="00696F97" w:rsidRPr="001603CF">
        <w:rPr>
          <w:lang w:val="en-US"/>
        </w:rPr>
        <w:t>could be fully converted to the non-toxic sulfoxide species</w:t>
      </w:r>
      <w:r w:rsidR="00AF6549" w:rsidRPr="001603CF">
        <w:rPr>
          <w:lang w:val="en-US"/>
        </w:rPr>
        <w:t xml:space="preserve"> (&gt;99% selectivity)</w:t>
      </w:r>
      <w:r w:rsidR="00696F97" w:rsidRPr="001603CF">
        <w:rPr>
          <w:lang w:val="en-US"/>
        </w:rPr>
        <w:t xml:space="preserve">. </w:t>
      </w:r>
      <w:r w:rsidR="007F0C6F" w:rsidRPr="001603CF">
        <w:rPr>
          <w:lang w:val="en-US"/>
        </w:rPr>
        <w:t>Th</w:t>
      </w:r>
      <w:r w:rsidR="000D0FF5" w:rsidRPr="001603CF">
        <w:rPr>
          <w:lang w:val="en-US"/>
        </w:rPr>
        <w:t>e</w:t>
      </w:r>
      <w:r w:rsidR="007F0C6F" w:rsidRPr="001603CF">
        <w:rPr>
          <w:lang w:val="en-US"/>
        </w:rPr>
        <w:t xml:space="preserve"> protocol herein described appears as one of the safest, most sustainable and compact oxidative neutralization process</w:t>
      </w:r>
      <w:r w:rsidR="00BE0E02" w:rsidRPr="001603CF">
        <w:rPr>
          <w:lang w:val="en-US"/>
        </w:rPr>
        <w:t>es</w:t>
      </w:r>
      <w:r w:rsidR="007F0C6F" w:rsidRPr="001603CF">
        <w:rPr>
          <w:lang w:val="en-US"/>
        </w:rPr>
        <w:t xml:space="preserve">: it uses mild conditions (10 °C, </w:t>
      </w:r>
      <w:r w:rsidR="00CF1DCB" w:rsidRPr="001603CF">
        <w:rPr>
          <w:lang w:val="en-US"/>
        </w:rPr>
        <w:t>10</w:t>
      </w:r>
      <w:r w:rsidR="007F0C6F" w:rsidRPr="001603CF">
        <w:rPr>
          <w:lang w:val="en-US"/>
        </w:rPr>
        <w:t xml:space="preserve"> </w:t>
      </w:r>
      <w:proofErr w:type="gramStart"/>
      <w:r w:rsidR="007F0C6F" w:rsidRPr="001603CF">
        <w:rPr>
          <w:lang w:val="en-US"/>
        </w:rPr>
        <w:t>bar</w:t>
      </w:r>
      <w:proofErr w:type="gramEnd"/>
      <w:r w:rsidR="007F0C6F" w:rsidRPr="001603CF">
        <w:rPr>
          <w:lang w:val="en-US"/>
        </w:rPr>
        <w:t xml:space="preserve"> of counterpressure), relies on EtOH/water as a solvent, and requires neither an additive nor a catalyst. </w:t>
      </w:r>
      <w:r w:rsidR="003D28B1" w:rsidRPr="001603CF">
        <w:rPr>
          <w:lang w:val="en-US"/>
        </w:rPr>
        <w:t>This approach can be seamlessly integrated with widely accessible industrial ozone generators</w:t>
      </w:r>
      <w:r w:rsidR="007F0C6F" w:rsidRPr="001603CF">
        <w:rPr>
          <w:lang w:val="en-US"/>
        </w:rPr>
        <w:t xml:space="preserve">. </w:t>
      </w:r>
      <w:bookmarkStart w:id="6" w:name="_Hlk147492505"/>
      <w:r w:rsidR="00A50AF9" w:rsidRPr="001603CF">
        <w:rPr>
          <w:lang w:val="en-US"/>
        </w:rPr>
        <w:t xml:space="preserve">This process is amenable to much larger scales based on the unique features of Corning AFR mesofluidic systems, ensuring seamless scalability </w:t>
      </w:r>
      <w:r w:rsidR="00797E70" w:rsidRPr="001603CF">
        <w:rPr>
          <w:lang w:val="en-US"/>
        </w:rPr>
        <w:t xml:space="preserve">up </w:t>
      </w:r>
      <w:r w:rsidR="00A50AF9" w:rsidRPr="001603CF">
        <w:rPr>
          <w:lang w:val="en-US"/>
        </w:rPr>
        <w:t>to several liters per minute of processed material with larger mesofluidic reactors.</w:t>
      </w:r>
      <w:bookmarkEnd w:id="6"/>
      <w:r w:rsidR="00864EF1" w:rsidRPr="001603CF">
        <w:rPr>
          <w:lang w:val="en-US"/>
        </w:rPr>
        <w:fldChar w:fldCharType="begin" w:fldLock="1"/>
      </w:r>
      <w:r w:rsidR="00864EF1" w:rsidRPr="001603CF">
        <w:rPr>
          <w:lang w:val="en-US"/>
        </w:rPr>
        <w:instrText>ADDIN CSL_CITATION {"citationItems":[{"id":"ITEM-1","itemData":{"DOI":"10.1039/d1gc04666g","ISSN":"14639270","abstract":"Modafinil is an anti-narcoleptic drug used to treat excessive daytime sleepiness associated with sleep apnea and shift-work disorder. It is unique in its lack of significant side-effects or addiction-inducing properties and is currently utilized as a superior alternative to other options (e.g., amphetamines). Since the original report of its synthesis in 1976, nearly 20 manuscripts and patents have been published that propose alternative synthetic routes that limit the formation of problematic impurities, reduce the number of steps, or improve the green metrics of the process. Herein we show how the synthesis of modafinil can be improved in a continuous flow setup to deliver modafinil in 77% yield over three steps. No intermediate purification steps are required to obtain an output stream with modafinil in over 80% purity from which USP-grade modafinil can be isolated by precipitation, filtration and washing with solvent. The synthesis, performed entirely in class 3 FDA solvents, has a lower E-factor than current industrial processes and results entirely in innocuous side products (NaCl, NaHSO4). Finally, the process can be conducted in a single concatenated flow setup and is the first step in our efforts towards constructing an end-to-end pharmaceutical manufacturing system.","author":[{"dropping-particle":"V.","family":"Silva-Brenes","given":"Diana","non-dropping-particle":"","parse-names":false,"suffix":""},{"dropping-particle":"","family":"Emmanuel","given":"Noémie","non-dropping-particle":"","parse-names":false,"suffix":""},{"dropping-particle":"","family":"López Mejías","given":"Vilmalí","non-dropping-particle":"","parse-names":false,"suffix":""},{"dropping-particle":"","family":"Duconge","given":"Jorge","non-dropping-particle":"","parse-names":false,"suffix":""},{"dropping-particle":"","family":"Vlaar","given":"Cornelis","non-dropping-particle":"","parse-names":false,"suffix":""},{"dropping-particle":"","family":"Stelzer","given":"Torsten","non-dropping-particle":"","parse-names":false,"suffix":""},{"dropping-particle":"","family":"Monbaliu","given":"Jean Christophe M.","non-dropping-particle":"","parse-names":false,"suffix":""}],"container-title":"Green Chemistry","id":"ITEM-1","issue":"5","issued":{"date-parts":[["2022"]]},"page":"2094-2103","publisher":"Royal Society of Chemistry","title":"Out-smarting smart drug modafinil through flow chemistry†","type":"article-journal","volume":"24"},"uris":["http://www.mendeley.com/documents/?uuid=02083a14-40dc-4a39-9301-86750fb6be04"]},{"id":"ITEM-2","itemData":{"DOI":"10.1039/d0gc04395h","ISSN":"14639270","abstract":"The unique reactivity profile of α-chloronitroso derivatives is expressed to its fullest potential through the development of an integrated, modular and scalable continuous flow process for the electrophilic α-aminohydroxylation of various enolizable ketones. Flow conditions contribute to mitigating the high reactivity and toxicity of α-chloronitroso derivatives and provide an efficient, versatile and safe protocol for the α-aminohydroxylation of ketones with a minimal footprint. Fundamental aspects of the α-aminohydroxylation process were computed by DFT and further supported the experimental observations, hence leading to the unprecedented α-chloronitroso-based α-aminohydroxylation of primary, secondary and tertiary substrates. Recycling of the carbon backbone of the α-chloronitroso derivatives provides a high atom economy for the preparation of value-added molecules. This work showcases α-chloronitroso derivatives as economic and efficient vehicles for transferring electrophilic synthons of hydroxylamine toward nucleophilic enolates. A representative range of precursors and analogs of pharmaceutical active ingredients, including WHO essentials and drugs in shortage (such as epinephrine and ketamine), are prepared within minutes according to a fully concatenated process. The process features sequential modules with distinct unit operations including chemical transformations and multiple in-line extractions. The process relies on an upstream chemical Generator that manages the preparation of α-chloronitroso derivatives and that feeds downstream a series of α-aminohydroxylation modules. The setup is amenable to the addition of libraries of compounds for feeding upstream the process of discovery in medicinal chemistry and is transposable to pilot scale. Several layers of in-line analytical procedures are featured to improve process control and safety.","author":[{"dropping-particle":"","family":"Kassin","given":"Victor Emmanuel H.","non-dropping-particle":"","parse-names":false,"suffix":""},{"dropping-particle":"","family":"Morodo","given":"Romain","non-dropping-particle":"","parse-names":false,"suffix":""},{"dropping-particle":"","family":"Toupy","given":"Thomas","non-dropping-particle":"","parse-names":false,"suffix":""},{"dropping-particle":"","family":"Jacquemin","given":"Isaline","non-dropping-particle":"","parse-names":false,"suffix":""},{"dropping-particle":"","family":"Hecke","given":"Kristof","non-dropping-particle":"Van","parse-names":false,"suffix":""},{"dropping-particle":"","family":"Robiette","given":"Raphaël","non-dropping-particle":"","parse-names":false,"suffix":""},{"dropping-particle":"","family":"Monbaliu","given":"Jean Christophe M.","non-dropping-particle":"","parse-names":false,"suffix":""}],"container-title":"Green Chemistry","id":"ITEM-2","issue":"6","issued":{"date-parts":[["2021"]]},"page":"2336-2351","publisher":"Royal Society of Chemistry","title":"A modular, low footprint and scalable flow platform for the expedient α-aminohydroxylation of enolizable ketones","type":"article-journal","volume":"23"},"uris":["http://www.mendeley.com/documents/?uuid=58063850-6860-4612-8e61-4a0551df567c"]},{"id":"ITEM-3","itemData":{"DOI":"10.1039/d0gc01142h","ISSN":"1463-9262","abstract":" Intensified chemical neutralization of a chemical warfare agent simulant CEES with air and light under continuous flow conditions.  A low footprint, mobile, robust and frugal chemical neutralization technology is reported for the oxidative neutralization of a mustard gas simulant. It relies on the inherent properties of a highly engineered continuous flow setup and carefully optimized and simple, yet robust, experimental conditions. The neutralization protocol uses only non-toxic, widely available and cheap chemicals. The continuous flow setup integrates a singlet oxygen generator and exploits its oxidative power to neutralize 2-chloroethyl ethyl sulfide ( CEES ), the most common thioether mustard gas simulant. The flow reactor can be connected to either pressurized oxygen or air and handles CEES as a 1 M solution in EtOH containing a trace amount (0.06 mol%) of a non-toxic and widely available photosensitizer (Methylene Blue). Upon irradiation with visible light (orange or white light), total and highly selective neutralization towards the corresponding non-toxic sulfoxide (1-chloro-2-(ethylsulfinyl)ethane, CEESO ) is obtained with reactor effluents containing less than 1% of the corresponding potentially toxic sulfone (1-chloro-2-(ethylsulfonyl)ethane, CEESO2 ). With a low footprint ( L × W × H 94 × 42 × 40 cm), this neutralization technology can be equipped on a vehicle for on-site interventions, localized at a neutralization facility or both. This experimental work is also supported with the computational rationalization of the reactivity of CEES towards singlet oxygen. ","author":[{"dropping-particle":"","family":"Emmanuel","given":"Noémie","non-dropping-particle":"","parse-names":false,"suffix":""},{"dropping-particle":"","family":"Bianchi","given":"Pauline","non-dropping-particle":"","parse-names":false,"suffix":""},{"dropping-particle":"","family":"Legros","given":"Julien","non-dropping-particle":"","parse-names":false,"suffix":""},{"dropping-particle":"","family":"Monbaliu","given":"Jean-Christophe M.","non-dropping-particle":"","parse-names":false,"suffix":""}],"container-title":"Green Chemistry","id":"ITEM-3","issued":{"date-parts":[["2020"]]},"page":"4105-4115","publisher":"Royal Society of Chemistry","title":"A safe and compact flow platform for the neutralization of a mustard gas simulant with air and light","type":"article-journal","volume":"22"},"uris":["http://www.mendeley.com/documents/?uuid=29a3104b-a9d6-4684-978c-391064f597d2"]},{"id":"ITEM-4","itemData":{"DOI":"10.1039/c9gc01819k","ISSN":"14639270","abstract":"A robust continuous flow procedure for the transformation of bio-based glycerol into high value-added oxiranes (epichlorohydrin and glycidol) is presented. The flow procedure features a central hydrochlorination/dechlorination sequence and provides economically and environmentally favorable conditions involving an organocatalyst and aqueous solutions of hydrochloric acid and sodium hydroxide. Pimelic acid (10 mol%) shows an exceptional catalytic activity (&gt;99% conversion of glycerol, a high selectivity toward 1,3-dichloro-2-propanol and 81% cumulated yield toward intermediate chlorohydrins) for the hydrochlorination of glycerol (140 °C) with 36 wt% aqueous HCl. These conditions are validated on a sample of crude bio-based glycerol. The dechlorination step is effective (quantitative conversion based on glycerol) with concentrated aqueous sodium hydroxide (20 °C) and can be directly concatenated to the hydrochlorination step, hence providing a ca. 2:3 separable mixture of glycidol and epichlorohydrin (74% cumulated yield). An in-line membrane separation unit is included downstream, providing usable streams of epichlorohydrin (in MTBE, with an optional concentrator) and glycidol (in water). The scalability of the dechlorination step is then assessed in a commercial pilot-scale continuous flow reactor. Next, bio-based epichlorohydrin is further utilized for the continuous flow preparation of β-amino alcohol active pharmaceutical ingredients including propranolol (hypertension, WHO essential), naftopidil (prostatic hyperplasia) and alprenolol (angina pectoris) within a concatenable two-step procedure using a FDA class 3 solvent (DMSO). This work provides the first example of direct upgrading of bio-based glycerol into high value-added pharmaceuticals under continuous flow conditions.","author":[{"dropping-particle":"","family":"Morodo","given":"Romain","non-dropping-particle":"","parse-names":false,"suffix":""},{"dropping-particle":"","family":"Gérardy","given":"Romaric","non-dropping-particle":"","parse-names":false,"suffix":""},{"dropping-particle":"","family":"Petit","given":"Guillaume","non-dropping-particle":"","parse-names":false,"suffix":""},{"dropping-particle":"","family":"Monbaliu","given":"Jean Christophe M.","non-dropping-particle":"","parse-names":false,"suffix":""}],"container-title":"Green Chemistry","id":"ITEM-4","issue":"16","issued":{"date-parts":[["2019"]]},"page":"4422-4433","publisher":"Royal Society of Chemistry","title":"Continuous flow upgrading of glycerol toward oxiranes and active pharmaceutical ingredients thereof","type":"article-journal","volume":"21"},"uris":["http://www.mendeley.com/documents/?uuid=06faf3c5-c907-477d-a651-6cfe0207d67c"]},{"id":"ITEM-5","itemData":{"DOI":"10.1021/acs.oprd.7b00212","author":[{"dropping-particle":"","family":"Emmanuel","given":"Noémie","non-dropping-particle":"","parse-names":false,"suffix":""},{"dropping-particle":"","family":"Mendoza","given":"Carlos","non-dropping-particle":"","parse-names":false,"suffix":""},{"dropping-particle":"","family":"Winter","given":"Marc","non-dropping-particle":"","parse-names":false,"suffix":""},{"dropping-particle":"","family":"Horn","given":"Clemens R","non-dropping-particle":"","parse-names":false,"suffix":""},{"dropping-particle":"","family":"Vizza","given":"Alessandra","non-dropping-particle":"","parse-names":false,"suffix":""},{"dropping-particle":"","family":"Dreesen","given":"Laurent","non-dropping-particle":"","parse-names":false,"suffix":""},{"dropping-particle":"","family":"Monbaliu","given":"Jean-christophe M","non-dropping-particle":"","parse-names":false,"suffix":""}],"container-title":"Org. Process Res. Dev.","id":"ITEM-5","issued":{"date-parts":[["2017"]]},"page":"1435-1438","title":"Scalable Photocatalytic Oxidation of Methionine under Continuous- Flow Conditions","type":"article-journal","volume":"21"},"uris":["http://www.mendeley.com/documents/?uuid=0538da01-103f-4fad-be98-152e80b9f87a"]}],"mendeley":{"formattedCitation":"&lt;sup&gt;19,45–48&lt;/sup&gt;","plainTextFormattedCitation":"19,45–48","previouslyFormattedCitation":"&lt;sup&gt;19,45–47&lt;/sup&gt;"},"properties":{"noteIndex":0},"schema":"https://github.com/citation-style-language/schema/raw/master/csl-citation.json"}</w:instrText>
      </w:r>
      <w:r w:rsidR="00864EF1" w:rsidRPr="001603CF">
        <w:rPr>
          <w:lang w:val="en-US"/>
        </w:rPr>
        <w:fldChar w:fldCharType="separate"/>
      </w:r>
      <w:r w:rsidR="00864EF1" w:rsidRPr="001603CF">
        <w:rPr>
          <w:noProof/>
          <w:vertAlign w:val="superscript"/>
          <w:lang w:val="en-US"/>
        </w:rPr>
        <w:t>19,45–48</w:t>
      </w:r>
      <w:r w:rsidR="00864EF1" w:rsidRPr="001603CF">
        <w:rPr>
          <w:lang w:val="en-US"/>
        </w:rPr>
        <w:fldChar w:fldCharType="end"/>
      </w:r>
      <w:r w:rsidR="00864EF1" w:rsidRPr="001603CF">
        <w:rPr>
          <w:lang w:val="en-US"/>
        </w:rPr>
        <w:t xml:space="preserve"> </w:t>
      </w:r>
      <w:r w:rsidR="00215B41" w:rsidRPr="001603CF">
        <w:rPr>
          <w:lang w:val="en-US"/>
        </w:rPr>
        <w:t>Finally, we would like to highlight t</w:t>
      </w:r>
      <w:r w:rsidR="007F0C6F" w:rsidRPr="001603CF">
        <w:rPr>
          <w:lang w:val="en-US"/>
        </w:rPr>
        <w:t xml:space="preserve">he convergence between computations and experiments </w:t>
      </w:r>
      <w:r w:rsidR="00215B41" w:rsidRPr="001603CF">
        <w:rPr>
          <w:lang w:val="en-US"/>
        </w:rPr>
        <w:t>a</w:t>
      </w:r>
      <w:r w:rsidR="007F0C6F" w:rsidRPr="001603CF">
        <w:rPr>
          <w:lang w:val="en-US"/>
        </w:rPr>
        <w:t xml:space="preserve">s a promising tool for accessing </w:t>
      </w:r>
      <w:r w:rsidR="008B1BF3" w:rsidRPr="001603CF">
        <w:rPr>
          <w:lang w:val="en-US"/>
        </w:rPr>
        <w:t>meticulously designed protocols</w:t>
      </w:r>
      <w:r w:rsidR="00CF1DCB" w:rsidRPr="001603CF">
        <w:rPr>
          <w:lang w:val="en-US"/>
        </w:rPr>
        <w:t xml:space="preserve"> and</w:t>
      </w:r>
      <w:r w:rsidR="008B1BF3" w:rsidRPr="001603CF">
        <w:rPr>
          <w:lang w:val="en-US"/>
        </w:rPr>
        <w:t xml:space="preserve"> substantially reducing contact with highly toxic compounds</w:t>
      </w:r>
      <w:r w:rsidR="00696F97" w:rsidRPr="001603CF">
        <w:rPr>
          <w:lang w:val="en-US"/>
        </w:rPr>
        <w:t xml:space="preserve"> such as </w:t>
      </w:r>
      <w:r w:rsidR="00696F97" w:rsidRPr="001603CF">
        <w:rPr>
          <w:b/>
          <w:lang w:val="en-US"/>
        </w:rPr>
        <w:t>CEES</w:t>
      </w:r>
      <w:r w:rsidR="008B1BF3" w:rsidRPr="001603CF">
        <w:rPr>
          <w:lang w:val="en-US"/>
        </w:rPr>
        <w:t>. These findings hold substantial promise for their extension to the neutralization of sulfur mustard</w:t>
      </w:r>
      <w:r w:rsidR="00CF1DCB" w:rsidRPr="001603CF">
        <w:rPr>
          <w:lang w:val="en-US"/>
        </w:rPr>
        <w:t xml:space="preserve"> </w:t>
      </w:r>
      <w:r w:rsidR="00CF1DCB" w:rsidRPr="001603CF">
        <w:rPr>
          <w:b/>
          <w:lang w:val="en-US"/>
        </w:rPr>
        <w:t>HD</w:t>
      </w:r>
      <w:r w:rsidR="008B1BF3" w:rsidRPr="001603CF">
        <w:rPr>
          <w:lang w:val="en-US"/>
        </w:rPr>
        <w:t>.</w:t>
      </w:r>
    </w:p>
    <w:p w14:paraId="61B9B7F7" w14:textId="77777777" w:rsidR="000E0F2C" w:rsidRPr="001603CF" w:rsidRDefault="000E0F2C" w:rsidP="00FF53DC">
      <w:pPr>
        <w:pStyle w:val="RSCB04AHeadingSection"/>
        <w:rPr>
          <w:lang w:val="en-US"/>
        </w:rPr>
      </w:pPr>
      <w:r w:rsidRPr="001603CF">
        <w:rPr>
          <w:lang w:val="en-US"/>
        </w:rPr>
        <w:t>Author Contributions</w:t>
      </w:r>
    </w:p>
    <w:p w14:paraId="56CE6638" w14:textId="65EED9B1" w:rsidR="008B1BF3" w:rsidRPr="001603CF" w:rsidRDefault="000E0F2C">
      <w:pPr>
        <w:pStyle w:val="RSCB02ArticleText"/>
        <w:rPr>
          <w:lang w:val="en-US"/>
        </w:rPr>
      </w:pPr>
      <w:r w:rsidRPr="001603CF">
        <w:rPr>
          <w:lang w:val="en-US"/>
        </w:rPr>
        <w:t>MB performed the experiments</w:t>
      </w:r>
      <w:r w:rsidR="00F33E1D" w:rsidRPr="001603CF">
        <w:rPr>
          <w:lang w:val="en-US"/>
        </w:rPr>
        <w:t xml:space="preserve">. </w:t>
      </w:r>
      <w:r w:rsidRPr="001603CF">
        <w:rPr>
          <w:lang w:val="en-US"/>
        </w:rPr>
        <w:t>PB</w:t>
      </w:r>
      <w:r w:rsidR="00AB7C9C" w:rsidRPr="001603CF">
        <w:rPr>
          <w:lang w:val="en-US"/>
        </w:rPr>
        <w:t xml:space="preserve"> designed and</w:t>
      </w:r>
      <w:r w:rsidRPr="001603CF">
        <w:rPr>
          <w:lang w:val="en-US"/>
        </w:rPr>
        <w:t xml:space="preserve"> performed the computation</w:t>
      </w:r>
      <w:r w:rsidR="00AB7C9C" w:rsidRPr="001603CF">
        <w:rPr>
          <w:lang w:val="en-US"/>
        </w:rPr>
        <w:t>al</w:t>
      </w:r>
      <w:r w:rsidRPr="001603CF">
        <w:rPr>
          <w:lang w:val="en-US"/>
        </w:rPr>
        <w:t xml:space="preserve"> </w:t>
      </w:r>
      <w:r w:rsidR="00F33E1D" w:rsidRPr="001603CF">
        <w:rPr>
          <w:lang w:val="en-US"/>
        </w:rPr>
        <w:t>study, analy</w:t>
      </w:r>
      <w:r w:rsidR="00F8688A" w:rsidRPr="001603CF">
        <w:rPr>
          <w:lang w:val="en-US"/>
        </w:rPr>
        <w:t>z</w:t>
      </w:r>
      <w:r w:rsidR="00F33E1D" w:rsidRPr="001603CF">
        <w:rPr>
          <w:lang w:val="en-US"/>
        </w:rPr>
        <w:t>ed the results</w:t>
      </w:r>
      <w:r w:rsidR="000D0FF5" w:rsidRPr="001603CF">
        <w:rPr>
          <w:lang w:val="en-US"/>
        </w:rPr>
        <w:t>,</w:t>
      </w:r>
      <w:r w:rsidR="00F33E1D" w:rsidRPr="001603CF">
        <w:rPr>
          <w:lang w:val="en-US"/>
        </w:rPr>
        <w:t xml:space="preserve"> and prepared the corresponding section in the manuscript and Supporting Information. D</w:t>
      </w:r>
      <w:r w:rsidR="00960A29" w:rsidRPr="001603CF">
        <w:rPr>
          <w:lang w:val="en-US"/>
        </w:rPr>
        <w:t xml:space="preserve">VSB supervised the experiments, wrote the </w:t>
      </w:r>
      <w:r w:rsidR="002E4501" w:rsidRPr="001603CF">
        <w:rPr>
          <w:lang w:val="en-US"/>
        </w:rPr>
        <w:t>experimental sections of the Supporting Information</w:t>
      </w:r>
      <w:r w:rsidR="000D0FF5" w:rsidRPr="001603CF">
        <w:rPr>
          <w:lang w:val="en-US"/>
        </w:rPr>
        <w:t>,</w:t>
      </w:r>
      <w:r w:rsidR="002E4501" w:rsidRPr="001603CF">
        <w:rPr>
          <w:lang w:val="en-US"/>
        </w:rPr>
        <w:t xml:space="preserve"> and proofread the manuscript. </w:t>
      </w:r>
      <w:r w:rsidR="00E349F1" w:rsidRPr="001603CF">
        <w:rPr>
          <w:lang w:val="en-US"/>
        </w:rPr>
        <w:t>DC, MW and PMCR commissioned the mesofluidic reactor setup and the ozone generator</w:t>
      </w:r>
      <w:r w:rsidR="00AB7C9C" w:rsidRPr="001603CF">
        <w:rPr>
          <w:lang w:val="en-US"/>
        </w:rPr>
        <w:t xml:space="preserve">, </w:t>
      </w:r>
      <w:r w:rsidR="000D0FF5" w:rsidRPr="001603CF">
        <w:rPr>
          <w:lang w:val="en-US"/>
        </w:rPr>
        <w:t xml:space="preserve">provided </w:t>
      </w:r>
      <w:r w:rsidR="00E349F1" w:rsidRPr="001603CF">
        <w:rPr>
          <w:lang w:val="en-US"/>
        </w:rPr>
        <w:t>technical assis</w:t>
      </w:r>
      <w:r w:rsidR="000D0FF5" w:rsidRPr="001603CF">
        <w:rPr>
          <w:lang w:val="en-US"/>
        </w:rPr>
        <w:t>tance</w:t>
      </w:r>
      <w:r w:rsidR="00E349F1" w:rsidRPr="001603CF">
        <w:rPr>
          <w:lang w:val="en-US"/>
        </w:rPr>
        <w:t xml:space="preserve"> for the experimental optimization</w:t>
      </w:r>
      <w:r w:rsidR="000D0FF5" w:rsidRPr="001603CF">
        <w:rPr>
          <w:lang w:val="en-US"/>
        </w:rPr>
        <w:t>,</w:t>
      </w:r>
      <w:r w:rsidR="00AB7C9C" w:rsidRPr="001603CF">
        <w:rPr>
          <w:lang w:val="en-US"/>
        </w:rPr>
        <w:t xml:space="preserve"> and proofread the manuscript. JL </w:t>
      </w:r>
      <w:r w:rsidR="00FC5EE8" w:rsidRPr="001603CF">
        <w:rPr>
          <w:lang w:val="en-US"/>
        </w:rPr>
        <w:t xml:space="preserve">and PYR </w:t>
      </w:r>
      <w:r w:rsidR="00AB7C9C" w:rsidRPr="001603CF">
        <w:rPr>
          <w:lang w:val="en-US"/>
        </w:rPr>
        <w:t xml:space="preserve">designed the experiments and corrected the manuscript. </w:t>
      </w:r>
      <w:r w:rsidRPr="001603CF">
        <w:rPr>
          <w:lang w:val="en-US"/>
        </w:rPr>
        <w:t xml:space="preserve">JCMM </w:t>
      </w:r>
      <w:r w:rsidR="00DB77A4" w:rsidRPr="001603CF">
        <w:rPr>
          <w:lang w:val="en-US"/>
        </w:rPr>
        <w:t xml:space="preserve">designed the experiments, </w:t>
      </w:r>
      <w:r w:rsidRPr="001603CF">
        <w:rPr>
          <w:lang w:val="en-US"/>
        </w:rPr>
        <w:t>supervised the research</w:t>
      </w:r>
      <w:r w:rsidR="000D0FF5" w:rsidRPr="001603CF">
        <w:rPr>
          <w:lang w:val="en-US"/>
        </w:rPr>
        <w:t>,</w:t>
      </w:r>
      <w:r w:rsidR="00F33E1D" w:rsidRPr="001603CF">
        <w:rPr>
          <w:lang w:val="en-US"/>
        </w:rPr>
        <w:t xml:space="preserve"> and wrote the manuscript</w:t>
      </w:r>
      <w:r w:rsidR="00B42740" w:rsidRPr="001603CF">
        <w:rPr>
          <w:lang w:val="en-US"/>
        </w:rPr>
        <w:t>.</w:t>
      </w:r>
      <w:r w:rsidRPr="001603CF">
        <w:rPr>
          <w:lang w:val="en-US"/>
        </w:rPr>
        <w:t xml:space="preserve"> </w:t>
      </w:r>
    </w:p>
    <w:p w14:paraId="177CDB0E" w14:textId="6B5048A1" w:rsidR="00C9557D" w:rsidRPr="001603CF" w:rsidRDefault="00AB7C9C">
      <w:pPr>
        <w:pStyle w:val="RSCB04AHeadingSection"/>
        <w:rPr>
          <w:lang w:val="en-US"/>
        </w:rPr>
      </w:pPr>
      <w:r w:rsidRPr="001603CF">
        <w:rPr>
          <w:lang w:val="en-US"/>
        </w:rPr>
        <w:t>C</w:t>
      </w:r>
      <w:r w:rsidR="00C9557D" w:rsidRPr="001603CF">
        <w:rPr>
          <w:lang w:val="en-US"/>
        </w:rPr>
        <w:t>onflict</w:t>
      </w:r>
      <w:r w:rsidR="00F05C18" w:rsidRPr="001603CF">
        <w:rPr>
          <w:lang w:val="en-US"/>
        </w:rPr>
        <w:t>s</w:t>
      </w:r>
      <w:r w:rsidR="00C9557D" w:rsidRPr="001603CF">
        <w:rPr>
          <w:lang w:val="en-US"/>
        </w:rPr>
        <w:t xml:space="preserve"> of interest</w:t>
      </w:r>
    </w:p>
    <w:p w14:paraId="4C2476B3" w14:textId="77777777" w:rsidR="005210DA" w:rsidRPr="001603CF" w:rsidRDefault="005210DA">
      <w:pPr>
        <w:keepNext/>
        <w:spacing w:after="200" w:line="276" w:lineRule="auto"/>
        <w:rPr>
          <w:rFonts w:asciiTheme="minorHAnsi" w:eastAsiaTheme="minorHAnsi" w:hAnsiTheme="minorHAnsi" w:cstheme="minorBidi"/>
          <w:sz w:val="22"/>
          <w:szCs w:val="22"/>
          <w:lang w:val="en-US" w:eastAsia="en-US"/>
        </w:rPr>
      </w:pPr>
      <w:r w:rsidRPr="001603CF">
        <w:rPr>
          <w:rFonts w:asciiTheme="minorHAnsi" w:eastAsiaTheme="minorHAnsi" w:hAnsiTheme="minorHAnsi"/>
          <w:w w:val="108"/>
          <w:sz w:val="18"/>
          <w:szCs w:val="18"/>
          <w:lang w:val="en-US" w:eastAsia="en-US"/>
        </w:rPr>
        <w:t>There are no conflicts to declare.</w:t>
      </w:r>
      <w:r w:rsidRPr="001603CF">
        <w:rPr>
          <w:rFonts w:asciiTheme="minorHAnsi" w:eastAsiaTheme="minorHAnsi" w:hAnsiTheme="minorHAnsi" w:cstheme="minorBidi"/>
          <w:sz w:val="18"/>
          <w:szCs w:val="18"/>
          <w:lang w:val="en-US" w:eastAsia="en-US"/>
        </w:rPr>
        <w:t xml:space="preserve"> </w:t>
      </w:r>
    </w:p>
    <w:p w14:paraId="2B7CDDB1" w14:textId="22A5C954" w:rsidR="00FA2DA2" w:rsidRPr="001603CF" w:rsidRDefault="00FA2DA2">
      <w:pPr>
        <w:pStyle w:val="RSCB04AHeadingSection"/>
        <w:rPr>
          <w:lang w:val="en-US"/>
        </w:rPr>
      </w:pPr>
      <w:r w:rsidRPr="001603CF">
        <w:rPr>
          <w:lang w:val="en-US"/>
        </w:rPr>
        <w:t>Acknowledgements</w:t>
      </w:r>
    </w:p>
    <w:p w14:paraId="38D11DD6" w14:textId="71D8365C" w:rsidR="005046C5" w:rsidRPr="001603CF" w:rsidRDefault="000915A8">
      <w:pPr>
        <w:pStyle w:val="RSCB02ArticleText"/>
        <w:rPr>
          <w:lang w:val="en-US"/>
        </w:rPr>
      </w:pPr>
      <w:r w:rsidRPr="001603CF">
        <w:rPr>
          <w:lang w:val="en-US"/>
        </w:rPr>
        <w:t xml:space="preserve">Computational resources were provided by the “Consortium des </w:t>
      </w:r>
      <w:proofErr w:type="spellStart"/>
      <w:r w:rsidRPr="001603CF">
        <w:rPr>
          <w:lang w:val="en-US"/>
        </w:rPr>
        <w:t>Équipements</w:t>
      </w:r>
      <w:proofErr w:type="spellEnd"/>
      <w:r w:rsidRPr="001603CF">
        <w:rPr>
          <w:lang w:val="en-US"/>
        </w:rPr>
        <w:t xml:space="preserve"> de </w:t>
      </w:r>
      <w:proofErr w:type="spellStart"/>
      <w:r w:rsidRPr="001603CF">
        <w:rPr>
          <w:lang w:val="en-US"/>
        </w:rPr>
        <w:t>Calcul</w:t>
      </w:r>
      <w:proofErr w:type="spellEnd"/>
      <w:r w:rsidRPr="001603CF">
        <w:rPr>
          <w:lang w:val="en-US"/>
        </w:rPr>
        <w:t xml:space="preserve"> </w:t>
      </w:r>
      <w:proofErr w:type="spellStart"/>
      <w:r w:rsidRPr="001603CF">
        <w:rPr>
          <w:lang w:val="en-US"/>
        </w:rPr>
        <w:t>Intensif</w:t>
      </w:r>
      <w:proofErr w:type="spellEnd"/>
      <w:r w:rsidRPr="001603CF">
        <w:rPr>
          <w:lang w:val="en-US"/>
        </w:rPr>
        <w:t xml:space="preserve">” (CÉCI), funded by the “Fonds de la Recherche Scientifique de </w:t>
      </w:r>
      <w:proofErr w:type="spellStart"/>
      <w:r w:rsidRPr="001603CF">
        <w:rPr>
          <w:lang w:val="en-US"/>
        </w:rPr>
        <w:t>Belgique</w:t>
      </w:r>
      <w:proofErr w:type="spellEnd"/>
      <w:r w:rsidRPr="001603CF">
        <w:rPr>
          <w:lang w:val="en-US"/>
        </w:rPr>
        <w:t>” (F.R.S.-FNRS) under Grant No. 2.5020.11a and by the Walloon Region. PB is a F.R.S.-FNRS PhD fellow (ASP PhD fellowship 1.A.054.21F). This work was supported by the University of Liège, the F.R.S.-FNRS (Incentive grant for scientific research MIS F453020F, JCMM)., and Corning SAS. The authors</w:t>
      </w:r>
      <w:r w:rsidR="005F4C74" w:rsidRPr="001603CF">
        <w:rPr>
          <w:iCs/>
          <w:lang w:val="en-US"/>
        </w:rPr>
        <w:t xml:space="preserve"> </w:t>
      </w:r>
      <w:r w:rsidR="0061458F" w:rsidRPr="001603CF">
        <w:rPr>
          <w:iCs/>
          <w:lang w:val="en-US"/>
        </w:rPr>
        <w:t xml:space="preserve">also </w:t>
      </w:r>
      <w:r w:rsidR="005F4C74" w:rsidRPr="001603CF">
        <w:rPr>
          <w:iCs/>
          <w:lang w:val="en-US"/>
        </w:rPr>
        <w:t xml:space="preserve">thank </w:t>
      </w:r>
      <w:proofErr w:type="spellStart"/>
      <w:r w:rsidR="00CD5E8B" w:rsidRPr="001603CF">
        <w:rPr>
          <w:iCs/>
          <w:lang w:val="en-US"/>
        </w:rPr>
        <w:t>Labex</w:t>
      </w:r>
      <w:proofErr w:type="spellEnd"/>
      <w:r w:rsidR="00CD5E8B" w:rsidRPr="001603CF">
        <w:rPr>
          <w:iCs/>
          <w:lang w:val="en-US"/>
        </w:rPr>
        <w:t xml:space="preserve"> </w:t>
      </w:r>
      <w:proofErr w:type="spellStart"/>
      <w:r w:rsidR="00CD5E8B" w:rsidRPr="001603CF">
        <w:rPr>
          <w:iCs/>
          <w:lang w:val="en-US"/>
        </w:rPr>
        <w:t>SynOrg</w:t>
      </w:r>
      <w:proofErr w:type="spellEnd"/>
      <w:r w:rsidR="00CD5E8B" w:rsidRPr="001603CF">
        <w:rPr>
          <w:iCs/>
          <w:lang w:val="en-US"/>
        </w:rPr>
        <w:t xml:space="preserve"> (ANR-11-LABX-0029), Carnot Institute I2C, the graduate school for research XL-Chem (ANR-18-EURE-0020 XL CHEM) and </w:t>
      </w:r>
      <w:r w:rsidR="005F4C74" w:rsidRPr="001603CF">
        <w:rPr>
          <w:iCs/>
          <w:lang w:val="en-US"/>
        </w:rPr>
        <w:t>the</w:t>
      </w:r>
      <w:r w:rsidR="00CD5E8B" w:rsidRPr="001603CF">
        <w:rPr>
          <w:iCs/>
          <w:lang w:val="en-US"/>
        </w:rPr>
        <w:t xml:space="preserve"> </w:t>
      </w:r>
      <w:proofErr w:type="spellStart"/>
      <w:r w:rsidR="00CD5E8B" w:rsidRPr="001603CF">
        <w:rPr>
          <w:iCs/>
          <w:lang w:val="en-US"/>
        </w:rPr>
        <w:t>Région</w:t>
      </w:r>
      <w:proofErr w:type="spellEnd"/>
      <w:r w:rsidR="00CD5E8B" w:rsidRPr="001603CF">
        <w:rPr>
          <w:iCs/>
          <w:lang w:val="en-US"/>
        </w:rPr>
        <w:t xml:space="preserve"> Normandie.</w:t>
      </w:r>
      <w:r w:rsidR="006E2D3C" w:rsidRPr="001603CF">
        <w:rPr>
          <w:iCs/>
          <w:lang w:val="en-US"/>
        </w:rPr>
        <w:t xml:space="preserve"> </w:t>
      </w:r>
      <w:r w:rsidR="006B6BE6" w:rsidRPr="001603CF">
        <w:rPr>
          <w:iCs/>
          <w:lang w:val="en-US"/>
        </w:rPr>
        <w:t xml:space="preserve">The authors acknowledge Audrey </w:t>
      </w:r>
      <w:proofErr w:type="spellStart"/>
      <w:r w:rsidR="006B6BE6" w:rsidRPr="001603CF">
        <w:rPr>
          <w:iCs/>
          <w:lang w:val="en-US"/>
        </w:rPr>
        <w:t>Courbo</w:t>
      </w:r>
      <w:r w:rsidR="003C60F3" w:rsidRPr="001603CF">
        <w:rPr>
          <w:iCs/>
          <w:lang w:val="en-US"/>
        </w:rPr>
        <w:t>in</w:t>
      </w:r>
      <w:proofErr w:type="spellEnd"/>
      <w:r w:rsidR="003C60F3" w:rsidRPr="001603CF">
        <w:rPr>
          <w:iCs/>
          <w:lang w:val="en-US"/>
        </w:rPr>
        <w:t xml:space="preserve"> (Corning SAS) for her technical support.</w:t>
      </w:r>
    </w:p>
    <w:p w14:paraId="1892B867" w14:textId="0E6D4245" w:rsidR="006C1082" w:rsidRPr="001603CF" w:rsidRDefault="00E61949">
      <w:pPr>
        <w:pStyle w:val="RSCB04AHeadingSection"/>
        <w:rPr>
          <w:lang w:val="en-US"/>
        </w:rPr>
      </w:pPr>
      <w:r w:rsidRPr="001603CF">
        <w:rPr>
          <w:lang w:val="en-US"/>
        </w:rPr>
        <w:t>Notes and references</w:t>
      </w:r>
    </w:p>
    <w:p w14:paraId="7699D198" w14:textId="79F1EAF0" w:rsidR="00864EF1" w:rsidRPr="001603CF" w:rsidRDefault="0065052C"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lang w:val="en-US"/>
        </w:rPr>
        <w:fldChar w:fldCharType="begin" w:fldLock="1"/>
      </w:r>
      <w:r w:rsidRPr="001603CF">
        <w:rPr>
          <w:lang w:val="en-US"/>
        </w:rPr>
        <w:instrText xml:space="preserve">ADDIN Mendeley Bibliography CSL_BIBLIOGRAPHY </w:instrText>
      </w:r>
      <w:r w:rsidRPr="001603CF">
        <w:rPr>
          <w:lang w:val="en-US"/>
        </w:rPr>
        <w:fldChar w:fldCharType="separate"/>
      </w:r>
      <w:r w:rsidR="00864EF1" w:rsidRPr="001603CF">
        <w:rPr>
          <w:rFonts w:ascii="Calibri" w:hAnsi="Calibri" w:cs="Calibri"/>
          <w:noProof/>
          <w:sz w:val="18"/>
          <w:lang w:val="en-US"/>
        </w:rPr>
        <w:t>1</w:t>
      </w:r>
      <w:r w:rsidR="00864EF1" w:rsidRPr="001603CF">
        <w:rPr>
          <w:rFonts w:ascii="Calibri" w:hAnsi="Calibri" w:cs="Calibri"/>
          <w:noProof/>
          <w:sz w:val="18"/>
          <w:lang w:val="en-US"/>
        </w:rPr>
        <w:tab/>
        <w:t xml:space="preserve">F. Guthrie, </w:t>
      </w:r>
      <w:r w:rsidR="00864EF1" w:rsidRPr="001603CF">
        <w:rPr>
          <w:rFonts w:ascii="Calibri" w:hAnsi="Calibri" w:cs="Calibri"/>
          <w:i/>
          <w:iCs/>
          <w:noProof/>
          <w:sz w:val="18"/>
          <w:lang w:val="en-US"/>
        </w:rPr>
        <w:t>Q. J. Chem. Soc. London</w:t>
      </w:r>
      <w:r w:rsidR="00864EF1" w:rsidRPr="001603CF">
        <w:rPr>
          <w:rFonts w:ascii="Calibri" w:hAnsi="Calibri" w:cs="Calibri"/>
          <w:noProof/>
          <w:sz w:val="18"/>
          <w:lang w:val="en-US"/>
        </w:rPr>
        <w:t xml:space="preserve">, 1860, </w:t>
      </w:r>
      <w:r w:rsidR="00864EF1" w:rsidRPr="001603CF">
        <w:rPr>
          <w:rFonts w:ascii="Calibri" w:hAnsi="Calibri" w:cs="Calibri"/>
          <w:b/>
          <w:bCs/>
          <w:noProof/>
          <w:sz w:val="18"/>
          <w:lang w:val="en-US"/>
        </w:rPr>
        <w:t>12</w:t>
      </w:r>
      <w:r w:rsidR="00864EF1" w:rsidRPr="001603CF">
        <w:rPr>
          <w:rFonts w:ascii="Calibri" w:hAnsi="Calibri" w:cs="Calibri"/>
          <w:noProof/>
          <w:sz w:val="18"/>
          <w:lang w:val="en-US"/>
        </w:rPr>
        <w:t>, 109–126.</w:t>
      </w:r>
    </w:p>
    <w:p w14:paraId="060A9C73"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2</w:t>
      </w:r>
      <w:r w:rsidRPr="001603CF">
        <w:rPr>
          <w:rFonts w:ascii="Calibri" w:hAnsi="Calibri" w:cs="Calibri"/>
          <w:noProof/>
          <w:sz w:val="18"/>
          <w:lang w:val="en-US"/>
        </w:rPr>
        <w:tab/>
        <w:t xml:space="preserve">A. Niemann, </w:t>
      </w:r>
      <w:r w:rsidRPr="001603CF">
        <w:rPr>
          <w:rFonts w:ascii="Calibri" w:hAnsi="Calibri" w:cs="Calibri"/>
          <w:i/>
          <w:iCs/>
          <w:noProof/>
          <w:sz w:val="18"/>
          <w:lang w:val="en-US"/>
        </w:rPr>
        <w:t>Justus Liebigs Ann. Chem.</w:t>
      </w:r>
      <w:r w:rsidRPr="001603CF">
        <w:rPr>
          <w:rFonts w:ascii="Calibri" w:hAnsi="Calibri" w:cs="Calibri"/>
          <w:noProof/>
          <w:sz w:val="18"/>
          <w:lang w:val="en-US"/>
        </w:rPr>
        <w:t xml:space="preserve">, 1860, </w:t>
      </w:r>
      <w:r w:rsidRPr="001603CF">
        <w:rPr>
          <w:rFonts w:ascii="Calibri" w:hAnsi="Calibri" w:cs="Calibri"/>
          <w:b/>
          <w:bCs/>
          <w:noProof/>
          <w:sz w:val="18"/>
          <w:lang w:val="en-US"/>
        </w:rPr>
        <w:t>113</w:t>
      </w:r>
      <w:r w:rsidRPr="001603CF">
        <w:rPr>
          <w:rFonts w:ascii="Calibri" w:hAnsi="Calibri" w:cs="Calibri"/>
          <w:noProof/>
          <w:sz w:val="18"/>
          <w:lang w:val="en-US"/>
        </w:rPr>
        <w:t>, 288–292.</w:t>
      </w:r>
    </w:p>
    <w:p w14:paraId="60208E5D"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lastRenderedPageBreak/>
        <w:t>3</w:t>
      </w:r>
      <w:r w:rsidRPr="001603CF">
        <w:rPr>
          <w:rFonts w:ascii="Calibri" w:hAnsi="Calibri" w:cs="Calibri"/>
          <w:noProof/>
          <w:sz w:val="18"/>
          <w:lang w:val="en-US"/>
        </w:rPr>
        <w:tab/>
        <w:t>UNODA, Chemical Weapons, https://disarmament.unoda.org/wmd/chemical/, (accessed 20 August 2023).</w:t>
      </w:r>
    </w:p>
    <w:p w14:paraId="5C027487"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4</w:t>
      </w:r>
      <w:r w:rsidRPr="001603CF">
        <w:rPr>
          <w:rFonts w:ascii="Calibri" w:hAnsi="Calibri" w:cs="Calibri"/>
          <w:noProof/>
          <w:sz w:val="18"/>
          <w:lang w:val="en-US"/>
        </w:rPr>
        <w:tab/>
        <w:t>OPCW, What is a Chemical Weapon?, https://www.opcw.org/our-work/what-chemical-weapon, (accessed 20 August 2023).</w:t>
      </w:r>
    </w:p>
    <w:p w14:paraId="653D4AB7"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5</w:t>
      </w:r>
      <w:r w:rsidRPr="001603CF">
        <w:rPr>
          <w:rFonts w:ascii="Calibri" w:hAnsi="Calibri" w:cs="Calibri"/>
          <w:noProof/>
          <w:sz w:val="18"/>
          <w:lang w:val="en-US"/>
        </w:rPr>
        <w:tab/>
        <w:t>United States Government, US Completes Chemical Weapons Stockpile Destruction Operations, https://www.defense.gov/News/Releases/Release/Article/3451920/us-completes-chemical-weapons-stockpile-destruction-operations/, (accessed 20 August 2023).</w:t>
      </w:r>
    </w:p>
    <w:p w14:paraId="7B6828FE"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6</w:t>
      </w:r>
      <w:r w:rsidRPr="001603CF">
        <w:rPr>
          <w:rFonts w:ascii="Calibri" w:hAnsi="Calibri" w:cs="Calibri"/>
          <w:noProof/>
          <w:sz w:val="18"/>
          <w:lang w:val="en-US"/>
        </w:rPr>
        <w:tab/>
        <w:t>I. Wilkinson, Chemical Weapon Munitions Dumped at Sea: An Interactive Map | James Martin Center for Nonproliferation Studies, https://nonproliferation.org/chemical-weapon-munitions-dumped-at-sea/, (accessed 20 August 2023).</w:t>
      </w:r>
    </w:p>
    <w:p w14:paraId="65F9824C"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7</w:t>
      </w:r>
      <w:r w:rsidRPr="001603CF">
        <w:rPr>
          <w:rFonts w:ascii="Calibri" w:hAnsi="Calibri" w:cs="Calibri"/>
          <w:noProof/>
          <w:sz w:val="18"/>
          <w:lang w:val="en-US"/>
        </w:rPr>
        <w:tab/>
        <w:t xml:space="preserve">H. Sanderson, P. Fauser, M. Thomsen, P. Vanninen, M. Soderstrom, Y. Savin, I. Khalikov, A. Hirvonen, S. Niiranen, T. Missiaen, A. Gress, P. Borodin, N. Medvedeva, Y. Polyak, V. Paka, V. Zhurbas and P. Feller, </w:t>
      </w:r>
      <w:r w:rsidRPr="001603CF">
        <w:rPr>
          <w:rFonts w:ascii="Calibri" w:hAnsi="Calibri" w:cs="Calibri"/>
          <w:i/>
          <w:iCs/>
          <w:noProof/>
          <w:sz w:val="18"/>
          <w:lang w:val="en-US"/>
        </w:rPr>
        <w:t>Environ. Sci. Technol.</w:t>
      </w:r>
      <w:r w:rsidRPr="001603CF">
        <w:rPr>
          <w:rFonts w:ascii="Calibri" w:hAnsi="Calibri" w:cs="Calibri"/>
          <w:noProof/>
          <w:sz w:val="18"/>
          <w:lang w:val="en-US"/>
        </w:rPr>
        <w:t xml:space="preserve">, 2010, </w:t>
      </w:r>
      <w:r w:rsidRPr="001603CF">
        <w:rPr>
          <w:rFonts w:ascii="Calibri" w:hAnsi="Calibri" w:cs="Calibri"/>
          <w:b/>
          <w:bCs/>
          <w:noProof/>
          <w:sz w:val="18"/>
          <w:lang w:val="en-US"/>
        </w:rPr>
        <w:t>44</w:t>
      </w:r>
      <w:r w:rsidRPr="001603CF">
        <w:rPr>
          <w:rFonts w:ascii="Calibri" w:hAnsi="Calibri" w:cs="Calibri"/>
          <w:noProof/>
          <w:sz w:val="18"/>
          <w:lang w:val="en-US"/>
        </w:rPr>
        <w:t>, 4389–4394.</w:t>
      </w:r>
    </w:p>
    <w:p w14:paraId="30087859"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8</w:t>
      </w:r>
      <w:r w:rsidRPr="001603CF">
        <w:rPr>
          <w:rFonts w:ascii="Calibri" w:hAnsi="Calibri" w:cs="Calibri"/>
          <w:noProof/>
          <w:sz w:val="18"/>
          <w:lang w:val="en-US"/>
        </w:rPr>
        <w:tab/>
        <w:t xml:space="preserve">P. Kalita, R. Paul, A. Boruah, D. Q. Dao, A. Bhaumik and J. Mondal, </w:t>
      </w:r>
      <w:r w:rsidRPr="001603CF">
        <w:rPr>
          <w:rFonts w:ascii="Calibri" w:hAnsi="Calibri" w:cs="Calibri"/>
          <w:i/>
          <w:iCs/>
          <w:noProof/>
          <w:sz w:val="18"/>
          <w:lang w:val="en-US"/>
        </w:rPr>
        <w:t>Green Chem.</w:t>
      </w:r>
      <w:r w:rsidRPr="001603CF">
        <w:rPr>
          <w:rFonts w:ascii="Calibri" w:hAnsi="Calibri" w:cs="Calibri"/>
          <w:noProof/>
          <w:sz w:val="18"/>
          <w:lang w:val="en-US"/>
        </w:rPr>
        <w:t xml:space="preserve">, 2023, </w:t>
      </w:r>
      <w:r w:rsidRPr="001603CF">
        <w:rPr>
          <w:rFonts w:ascii="Calibri" w:hAnsi="Calibri" w:cs="Calibri"/>
          <w:b/>
          <w:bCs/>
          <w:noProof/>
          <w:sz w:val="18"/>
          <w:lang w:val="en-US"/>
        </w:rPr>
        <w:t>25</w:t>
      </w:r>
      <w:r w:rsidRPr="001603CF">
        <w:rPr>
          <w:rFonts w:ascii="Calibri" w:hAnsi="Calibri" w:cs="Calibri"/>
          <w:noProof/>
          <w:sz w:val="18"/>
          <w:lang w:val="en-US"/>
        </w:rPr>
        <w:t>, 5789–5812.</w:t>
      </w:r>
    </w:p>
    <w:p w14:paraId="4FFDC6E6"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9</w:t>
      </w:r>
      <w:r w:rsidRPr="001603CF">
        <w:rPr>
          <w:rFonts w:ascii="Calibri" w:hAnsi="Calibri" w:cs="Calibri"/>
          <w:noProof/>
          <w:sz w:val="18"/>
          <w:lang w:val="en-US"/>
        </w:rPr>
        <w:tab/>
        <w:t xml:space="preserve">C. R. Jabbour, L. A. Parker, E. M. Hutter and B. M. Weckhuysen, </w:t>
      </w:r>
      <w:r w:rsidRPr="001603CF">
        <w:rPr>
          <w:rFonts w:ascii="Calibri" w:hAnsi="Calibri" w:cs="Calibri"/>
          <w:i/>
          <w:iCs/>
          <w:noProof/>
          <w:sz w:val="18"/>
          <w:lang w:val="en-US"/>
        </w:rPr>
        <w:t>Nat. Rev. Chem.</w:t>
      </w:r>
      <w:r w:rsidRPr="001603CF">
        <w:rPr>
          <w:rFonts w:ascii="Calibri" w:hAnsi="Calibri" w:cs="Calibri"/>
          <w:noProof/>
          <w:sz w:val="18"/>
          <w:lang w:val="en-US"/>
        </w:rPr>
        <w:t xml:space="preserve">, 2021, </w:t>
      </w:r>
      <w:r w:rsidRPr="001603CF">
        <w:rPr>
          <w:rFonts w:ascii="Calibri" w:hAnsi="Calibri" w:cs="Calibri"/>
          <w:b/>
          <w:bCs/>
          <w:noProof/>
          <w:sz w:val="18"/>
          <w:lang w:val="en-US"/>
        </w:rPr>
        <w:t>5</w:t>
      </w:r>
      <w:r w:rsidRPr="001603CF">
        <w:rPr>
          <w:rFonts w:ascii="Calibri" w:hAnsi="Calibri" w:cs="Calibri"/>
          <w:noProof/>
          <w:sz w:val="18"/>
          <w:lang w:val="en-US"/>
        </w:rPr>
        <w:t>, 370–387.</w:t>
      </w:r>
    </w:p>
    <w:p w14:paraId="55C433DB"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10</w:t>
      </w:r>
      <w:r w:rsidRPr="001603CF">
        <w:rPr>
          <w:rFonts w:ascii="Calibri" w:hAnsi="Calibri" w:cs="Calibri"/>
          <w:noProof/>
          <w:sz w:val="18"/>
          <w:lang w:val="en-US"/>
        </w:rPr>
        <w:tab/>
        <w:t xml:space="preserve">E. Oheix, E. Gravel and E. Doris, </w:t>
      </w:r>
      <w:r w:rsidRPr="001603CF">
        <w:rPr>
          <w:rFonts w:ascii="Calibri" w:hAnsi="Calibri" w:cs="Calibri"/>
          <w:i/>
          <w:iCs/>
          <w:noProof/>
          <w:sz w:val="18"/>
          <w:lang w:val="en-US"/>
        </w:rPr>
        <w:t>Chem. - A Eur. J.</w:t>
      </w:r>
      <w:r w:rsidRPr="001603CF">
        <w:rPr>
          <w:rFonts w:ascii="Calibri" w:hAnsi="Calibri" w:cs="Calibri"/>
          <w:noProof/>
          <w:sz w:val="18"/>
          <w:lang w:val="en-US"/>
        </w:rPr>
        <w:t xml:space="preserve">, 2021, </w:t>
      </w:r>
      <w:r w:rsidRPr="001603CF">
        <w:rPr>
          <w:rFonts w:ascii="Calibri" w:hAnsi="Calibri" w:cs="Calibri"/>
          <w:b/>
          <w:bCs/>
          <w:noProof/>
          <w:sz w:val="18"/>
          <w:lang w:val="en-US"/>
        </w:rPr>
        <w:t>27</w:t>
      </w:r>
      <w:r w:rsidRPr="001603CF">
        <w:rPr>
          <w:rFonts w:ascii="Calibri" w:hAnsi="Calibri" w:cs="Calibri"/>
          <w:noProof/>
          <w:sz w:val="18"/>
          <w:lang w:val="en-US"/>
        </w:rPr>
        <w:t>, 54–68.</w:t>
      </w:r>
    </w:p>
    <w:p w14:paraId="63062B47"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11</w:t>
      </w:r>
      <w:r w:rsidRPr="001603CF">
        <w:rPr>
          <w:rFonts w:ascii="Calibri" w:hAnsi="Calibri" w:cs="Calibri"/>
          <w:noProof/>
          <w:sz w:val="18"/>
          <w:lang w:val="en-US"/>
        </w:rPr>
        <w:tab/>
        <w:t xml:space="preserve">B. Picard, I. Chataigner, J. Maddaluno and J. Legros, </w:t>
      </w:r>
      <w:r w:rsidRPr="001603CF">
        <w:rPr>
          <w:rFonts w:ascii="Calibri" w:hAnsi="Calibri" w:cs="Calibri"/>
          <w:i/>
          <w:iCs/>
          <w:noProof/>
          <w:sz w:val="18"/>
          <w:lang w:val="en-US"/>
        </w:rPr>
        <w:t>Org. Biomol. Chem.</w:t>
      </w:r>
      <w:r w:rsidRPr="001603CF">
        <w:rPr>
          <w:rFonts w:ascii="Calibri" w:hAnsi="Calibri" w:cs="Calibri"/>
          <w:noProof/>
          <w:sz w:val="18"/>
          <w:lang w:val="en-US"/>
        </w:rPr>
        <w:t xml:space="preserve">, 2019, </w:t>
      </w:r>
      <w:r w:rsidRPr="001603CF">
        <w:rPr>
          <w:rFonts w:ascii="Calibri" w:hAnsi="Calibri" w:cs="Calibri"/>
          <w:b/>
          <w:bCs/>
          <w:noProof/>
          <w:sz w:val="18"/>
          <w:lang w:val="en-US"/>
        </w:rPr>
        <w:t>17</w:t>
      </w:r>
      <w:r w:rsidRPr="001603CF">
        <w:rPr>
          <w:rFonts w:ascii="Calibri" w:hAnsi="Calibri" w:cs="Calibri"/>
          <w:noProof/>
          <w:sz w:val="18"/>
          <w:lang w:val="en-US"/>
        </w:rPr>
        <w:t>, 6528–6537.</w:t>
      </w:r>
    </w:p>
    <w:p w14:paraId="7EB73102"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12</w:t>
      </w:r>
      <w:r w:rsidRPr="001603CF">
        <w:rPr>
          <w:rFonts w:ascii="Calibri" w:hAnsi="Calibri" w:cs="Calibri"/>
          <w:noProof/>
          <w:sz w:val="18"/>
          <w:lang w:val="en-US"/>
        </w:rPr>
        <w:tab/>
        <w:t xml:space="preserve">P. Kalita, R. Paul, C. W. Pao, R. Chatterjee, A. Bhaumik and J. Mondal, </w:t>
      </w:r>
      <w:r w:rsidRPr="001603CF">
        <w:rPr>
          <w:rFonts w:ascii="Calibri" w:hAnsi="Calibri" w:cs="Calibri"/>
          <w:i/>
          <w:iCs/>
          <w:noProof/>
          <w:sz w:val="18"/>
          <w:lang w:val="en-US"/>
        </w:rPr>
        <w:t>Chem. Commun.</w:t>
      </w:r>
      <w:r w:rsidRPr="001603CF">
        <w:rPr>
          <w:rFonts w:ascii="Calibri" w:hAnsi="Calibri" w:cs="Calibri"/>
          <w:noProof/>
          <w:sz w:val="18"/>
          <w:lang w:val="en-US"/>
        </w:rPr>
        <w:t xml:space="preserve">, 2023, </w:t>
      </w:r>
      <w:r w:rsidRPr="001603CF">
        <w:rPr>
          <w:rFonts w:ascii="Calibri" w:hAnsi="Calibri" w:cs="Calibri"/>
          <w:b/>
          <w:bCs/>
          <w:noProof/>
          <w:sz w:val="18"/>
          <w:lang w:val="en-US"/>
        </w:rPr>
        <w:t>59</w:t>
      </w:r>
      <w:r w:rsidRPr="001603CF">
        <w:rPr>
          <w:rFonts w:ascii="Calibri" w:hAnsi="Calibri" w:cs="Calibri"/>
          <w:noProof/>
          <w:sz w:val="18"/>
          <w:lang w:val="en-US"/>
        </w:rPr>
        <w:t>, 5067–5070.</w:t>
      </w:r>
    </w:p>
    <w:p w14:paraId="54E02159" w14:textId="52EB01C5"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13</w:t>
      </w:r>
      <w:r w:rsidRPr="001603CF">
        <w:rPr>
          <w:rFonts w:ascii="Calibri" w:hAnsi="Calibri" w:cs="Calibri"/>
          <w:noProof/>
          <w:sz w:val="18"/>
          <w:lang w:val="en-US"/>
        </w:rPr>
        <w:tab/>
        <w:t xml:space="preserve">M. Yu, J. Liu, F. Liu, F. Zou, L. Zhang, Q. Gao, X.-Y. Ren, Q. Zhang, S.-Z. Liu, C.-P. Dong, T.-T. Guo, T.-F. Ma and W.-Y. Pei, </w:t>
      </w:r>
      <w:r w:rsidRPr="001603CF">
        <w:rPr>
          <w:rFonts w:ascii="Calibri" w:hAnsi="Calibri" w:cs="Calibri"/>
          <w:i/>
          <w:iCs/>
          <w:noProof/>
          <w:sz w:val="18"/>
          <w:lang w:val="en-US"/>
        </w:rPr>
        <w:t>Eur. J. Inorg. Chem.</w:t>
      </w:r>
      <w:r w:rsidRPr="001603CF">
        <w:rPr>
          <w:rFonts w:ascii="Calibri" w:hAnsi="Calibri" w:cs="Calibri"/>
          <w:noProof/>
          <w:sz w:val="18"/>
          <w:lang w:val="en-US"/>
        </w:rPr>
        <w:t xml:space="preserve">, 2023, </w:t>
      </w:r>
      <w:r w:rsidR="0058620F" w:rsidRPr="001603CF">
        <w:rPr>
          <w:rFonts w:ascii="Calibri" w:hAnsi="Calibri" w:cs="Calibri"/>
          <w:b/>
          <w:bCs/>
          <w:noProof/>
          <w:sz w:val="18"/>
          <w:lang w:val="en-US"/>
        </w:rPr>
        <w:t>26</w:t>
      </w:r>
      <w:r w:rsidRPr="001603CF">
        <w:rPr>
          <w:rFonts w:ascii="Calibri" w:hAnsi="Calibri" w:cs="Calibri"/>
          <w:noProof/>
          <w:sz w:val="18"/>
          <w:lang w:val="en-US"/>
        </w:rPr>
        <w:t xml:space="preserve">, </w:t>
      </w:r>
      <w:r w:rsidR="0058620F" w:rsidRPr="001603CF">
        <w:rPr>
          <w:rFonts w:ascii="Calibri" w:hAnsi="Calibri" w:cs="Calibri"/>
          <w:noProof/>
          <w:sz w:val="18"/>
          <w:lang w:val="en-US"/>
        </w:rPr>
        <w:t>e202300221</w:t>
      </w:r>
      <w:r w:rsidRPr="001603CF">
        <w:rPr>
          <w:rFonts w:ascii="Calibri" w:hAnsi="Calibri" w:cs="Calibri"/>
          <w:noProof/>
          <w:sz w:val="18"/>
          <w:lang w:val="en-US"/>
        </w:rPr>
        <w:t>.</w:t>
      </w:r>
    </w:p>
    <w:p w14:paraId="356C247B"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14</w:t>
      </w:r>
      <w:r w:rsidRPr="001603CF">
        <w:rPr>
          <w:rFonts w:ascii="Calibri" w:hAnsi="Calibri" w:cs="Calibri"/>
          <w:noProof/>
          <w:sz w:val="18"/>
          <w:lang w:val="en-US"/>
        </w:rPr>
        <w:tab/>
        <w:t>A. C. W. Alternatives, Program Executive Office, https://www.peoacwa.army.mil/, (accessed 20 August 2023).</w:t>
      </w:r>
    </w:p>
    <w:p w14:paraId="10C051A9"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15</w:t>
      </w:r>
      <w:r w:rsidRPr="001603CF">
        <w:rPr>
          <w:rFonts w:ascii="Calibri" w:hAnsi="Calibri" w:cs="Calibri"/>
          <w:noProof/>
          <w:sz w:val="18"/>
          <w:lang w:val="en-US"/>
        </w:rPr>
        <w:tab/>
        <w:t xml:space="preserve">S. Mansour, V. B. Silva, E. S. Orth and J. Legros, </w:t>
      </w:r>
      <w:r w:rsidRPr="001603CF">
        <w:rPr>
          <w:rFonts w:ascii="Calibri" w:hAnsi="Calibri" w:cs="Calibri"/>
          <w:i/>
          <w:iCs/>
          <w:noProof/>
          <w:sz w:val="18"/>
          <w:lang w:val="en-US"/>
        </w:rPr>
        <w:t>Org. Biomol. Chem.</w:t>
      </w:r>
      <w:r w:rsidRPr="001603CF">
        <w:rPr>
          <w:rFonts w:ascii="Calibri" w:hAnsi="Calibri" w:cs="Calibri"/>
          <w:noProof/>
          <w:sz w:val="18"/>
          <w:lang w:val="en-US"/>
        </w:rPr>
        <w:t xml:space="preserve">, 2022, </w:t>
      </w:r>
      <w:r w:rsidRPr="001603CF">
        <w:rPr>
          <w:rFonts w:ascii="Calibri" w:hAnsi="Calibri" w:cs="Calibri"/>
          <w:b/>
          <w:bCs/>
          <w:noProof/>
          <w:sz w:val="18"/>
          <w:lang w:val="en-US"/>
        </w:rPr>
        <w:t>20</w:t>
      </w:r>
      <w:r w:rsidRPr="001603CF">
        <w:rPr>
          <w:rFonts w:ascii="Calibri" w:hAnsi="Calibri" w:cs="Calibri"/>
          <w:noProof/>
          <w:sz w:val="18"/>
          <w:lang w:val="en-US"/>
        </w:rPr>
        <w:t>, 7604–7608.</w:t>
      </w:r>
    </w:p>
    <w:p w14:paraId="3D09851B" w14:textId="125D2723"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16</w:t>
      </w:r>
      <w:r w:rsidRPr="001603CF">
        <w:rPr>
          <w:rFonts w:ascii="Calibri" w:hAnsi="Calibri" w:cs="Calibri"/>
          <w:noProof/>
          <w:sz w:val="18"/>
          <w:lang w:val="en-US"/>
        </w:rPr>
        <w:tab/>
        <w:t xml:space="preserve">V. B. Silva, S. Mansour, A. Delaune, F.-X. Felpin and J. Legros, </w:t>
      </w:r>
      <w:r w:rsidRPr="001603CF">
        <w:rPr>
          <w:rFonts w:ascii="Calibri" w:hAnsi="Calibri" w:cs="Calibri"/>
          <w:i/>
          <w:iCs/>
          <w:noProof/>
          <w:sz w:val="18"/>
          <w:lang w:val="en-US"/>
        </w:rPr>
        <w:t>React. Chem. Eng.</w:t>
      </w:r>
      <w:r w:rsidRPr="001603CF">
        <w:rPr>
          <w:rFonts w:ascii="Calibri" w:hAnsi="Calibri" w:cs="Calibri"/>
          <w:noProof/>
          <w:sz w:val="18"/>
          <w:lang w:val="en-US"/>
        </w:rPr>
        <w:t xml:space="preserve">, </w:t>
      </w:r>
      <w:r w:rsidR="0058620F" w:rsidRPr="001603CF">
        <w:rPr>
          <w:rFonts w:ascii="Calibri" w:hAnsi="Calibri" w:cs="Calibri"/>
          <w:noProof/>
          <w:sz w:val="18"/>
          <w:lang w:val="en-US"/>
        </w:rPr>
        <w:t>2023</w:t>
      </w:r>
      <w:r w:rsidRPr="001603CF">
        <w:rPr>
          <w:rFonts w:ascii="Calibri" w:hAnsi="Calibri" w:cs="Calibri"/>
          <w:noProof/>
          <w:sz w:val="18"/>
          <w:lang w:val="en-US"/>
        </w:rPr>
        <w:t>,</w:t>
      </w:r>
      <w:r w:rsidRPr="001603CF">
        <w:rPr>
          <w:rFonts w:ascii="Calibri" w:hAnsi="Calibri" w:cs="Calibri"/>
          <w:b/>
          <w:noProof/>
          <w:sz w:val="18"/>
          <w:lang w:val="en-US"/>
        </w:rPr>
        <w:t xml:space="preserve"> </w:t>
      </w:r>
      <w:r w:rsidR="0058620F" w:rsidRPr="001603CF">
        <w:rPr>
          <w:rFonts w:ascii="Calibri" w:hAnsi="Calibri" w:cs="Calibri"/>
          <w:b/>
          <w:noProof/>
          <w:sz w:val="18"/>
          <w:lang w:val="en-US"/>
        </w:rPr>
        <w:t>8</w:t>
      </w:r>
      <w:r w:rsidR="0058620F" w:rsidRPr="001603CF">
        <w:rPr>
          <w:rFonts w:ascii="Calibri" w:hAnsi="Calibri" w:cs="Calibri"/>
          <w:noProof/>
          <w:sz w:val="18"/>
          <w:lang w:val="en-US"/>
        </w:rPr>
        <w:t>, 2658-2663</w:t>
      </w:r>
    </w:p>
    <w:p w14:paraId="314425F1"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17</w:t>
      </w:r>
      <w:r w:rsidRPr="001603CF">
        <w:rPr>
          <w:rFonts w:ascii="Calibri" w:hAnsi="Calibri" w:cs="Calibri"/>
          <w:noProof/>
          <w:sz w:val="18"/>
          <w:lang w:val="en-US"/>
        </w:rPr>
        <w:tab/>
        <w:t xml:space="preserve">G. W. Wagner, P. W. Bartram, O. Koper and K. J. Klabunde, </w:t>
      </w:r>
      <w:r w:rsidRPr="001603CF">
        <w:rPr>
          <w:rFonts w:ascii="Calibri" w:hAnsi="Calibri" w:cs="Calibri"/>
          <w:i/>
          <w:iCs/>
          <w:noProof/>
          <w:sz w:val="18"/>
          <w:lang w:val="en-US"/>
        </w:rPr>
        <w:t>J. Phys. Chem. B</w:t>
      </w:r>
      <w:r w:rsidRPr="001603CF">
        <w:rPr>
          <w:rFonts w:ascii="Calibri" w:hAnsi="Calibri" w:cs="Calibri"/>
          <w:noProof/>
          <w:sz w:val="18"/>
          <w:lang w:val="en-US"/>
        </w:rPr>
        <w:t xml:space="preserve">, 1999, </w:t>
      </w:r>
      <w:r w:rsidRPr="001603CF">
        <w:rPr>
          <w:rFonts w:ascii="Calibri" w:hAnsi="Calibri" w:cs="Calibri"/>
          <w:b/>
          <w:bCs/>
          <w:noProof/>
          <w:sz w:val="18"/>
          <w:lang w:val="en-US"/>
        </w:rPr>
        <w:t>103</w:t>
      </w:r>
      <w:r w:rsidRPr="001603CF">
        <w:rPr>
          <w:rFonts w:ascii="Calibri" w:hAnsi="Calibri" w:cs="Calibri"/>
          <w:noProof/>
          <w:sz w:val="18"/>
          <w:lang w:val="en-US"/>
        </w:rPr>
        <w:t>, 3225–3228.</w:t>
      </w:r>
    </w:p>
    <w:p w14:paraId="1E704CD2"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18</w:t>
      </w:r>
      <w:r w:rsidRPr="001603CF">
        <w:rPr>
          <w:rFonts w:ascii="Calibri" w:hAnsi="Calibri" w:cs="Calibri"/>
          <w:noProof/>
          <w:sz w:val="18"/>
          <w:lang w:val="en-US"/>
        </w:rPr>
        <w:tab/>
        <w:t xml:space="preserve">J. C. Boursnell, G. E. Francis and A. Wormall, </w:t>
      </w:r>
      <w:r w:rsidRPr="001603CF">
        <w:rPr>
          <w:rFonts w:ascii="Calibri" w:hAnsi="Calibri" w:cs="Calibri"/>
          <w:i/>
          <w:iCs/>
          <w:noProof/>
          <w:sz w:val="18"/>
          <w:lang w:val="en-US"/>
        </w:rPr>
        <w:t>Biochem. J.</w:t>
      </w:r>
      <w:r w:rsidRPr="001603CF">
        <w:rPr>
          <w:rFonts w:ascii="Calibri" w:hAnsi="Calibri" w:cs="Calibri"/>
          <w:noProof/>
          <w:sz w:val="18"/>
          <w:lang w:val="en-US"/>
        </w:rPr>
        <w:t xml:space="preserve">, 1946, </w:t>
      </w:r>
      <w:r w:rsidRPr="001603CF">
        <w:rPr>
          <w:rFonts w:ascii="Calibri" w:hAnsi="Calibri" w:cs="Calibri"/>
          <w:b/>
          <w:bCs/>
          <w:noProof/>
          <w:sz w:val="18"/>
          <w:lang w:val="en-US"/>
        </w:rPr>
        <w:t>40</w:t>
      </w:r>
      <w:r w:rsidRPr="001603CF">
        <w:rPr>
          <w:rFonts w:ascii="Calibri" w:hAnsi="Calibri" w:cs="Calibri"/>
          <w:noProof/>
          <w:sz w:val="18"/>
          <w:lang w:val="en-US"/>
        </w:rPr>
        <w:t>, 737–742.</w:t>
      </w:r>
    </w:p>
    <w:p w14:paraId="553FC597"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19</w:t>
      </w:r>
      <w:r w:rsidRPr="001603CF">
        <w:rPr>
          <w:rFonts w:ascii="Calibri" w:hAnsi="Calibri" w:cs="Calibri"/>
          <w:noProof/>
          <w:sz w:val="18"/>
          <w:lang w:val="en-US"/>
        </w:rPr>
        <w:tab/>
        <w:t xml:space="preserve">N. Emmanuel, P. Bianchi, J. Legros and J.-C. M. Monbaliu, </w:t>
      </w:r>
      <w:r w:rsidRPr="001603CF">
        <w:rPr>
          <w:rFonts w:ascii="Calibri" w:hAnsi="Calibri" w:cs="Calibri"/>
          <w:i/>
          <w:iCs/>
          <w:noProof/>
          <w:sz w:val="18"/>
          <w:lang w:val="en-US"/>
        </w:rPr>
        <w:t>Green Chem.</w:t>
      </w:r>
      <w:r w:rsidRPr="001603CF">
        <w:rPr>
          <w:rFonts w:ascii="Calibri" w:hAnsi="Calibri" w:cs="Calibri"/>
          <w:noProof/>
          <w:sz w:val="18"/>
          <w:lang w:val="en-US"/>
        </w:rPr>
        <w:t xml:space="preserve">, 2020, </w:t>
      </w:r>
      <w:r w:rsidRPr="001603CF">
        <w:rPr>
          <w:rFonts w:ascii="Calibri" w:hAnsi="Calibri" w:cs="Calibri"/>
          <w:b/>
          <w:bCs/>
          <w:noProof/>
          <w:sz w:val="18"/>
          <w:lang w:val="en-US"/>
        </w:rPr>
        <w:t>22</w:t>
      </w:r>
      <w:r w:rsidRPr="001603CF">
        <w:rPr>
          <w:rFonts w:ascii="Calibri" w:hAnsi="Calibri" w:cs="Calibri"/>
          <w:noProof/>
          <w:sz w:val="18"/>
          <w:lang w:val="en-US"/>
        </w:rPr>
        <w:t>, 4105–4115.</w:t>
      </w:r>
    </w:p>
    <w:p w14:paraId="0A8C1FA1"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20</w:t>
      </w:r>
      <w:r w:rsidRPr="001603CF">
        <w:rPr>
          <w:rFonts w:ascii="Calibri" w:hAnsi="Calibri" w:cs="Calibri"/>
          <w:noProof/>
          <w:sz w:val="18"/>
          <w:lang w:val="en-US"/>
        </w:rPr>
        <w:tab/>
        <w:t xml:space="preserve">B. Picard, B. Gouilleux, T. Lebleu, J. Maddaluno, I. Chataigner, M. Penhoat, F. X. Felpin, P. Giraudeau and J. Legros, </w:t>
      </w:r>
      <w:r w:rsidRPr="001603CF">
        <w:rPr>
          <w:rFonts w:ascii="Calibri" w:hAnsi="Calibri" w:cs="Calibri"/>
          <w:i/>
          <w:iCs/>
          <w:noProof/>
          <w:sz w:val="18"/>
          <w:lang w:val="en-US"/>
        </w:rPr>
        <w:t>Angew. Chemie - Int. Ed.</w:t>
      </w:r>
      <w:r w:rsidRPr="001603CF">
        <w:rPr>
          <w:rFonts w:ascii="Calibri" w:hAnsi="Calibri" w:cs="Calibri"/>
          <w:noProof/>
          <w:sz w:val="18"/>
          <w:lang w:val="en-US"/>
        </w:rPr>
        <w:t xml:space="preserve">, 2017, </w:t>
      </w:r>
      <w:r w:rsidRPr="001603CF">
        <w:rPr>
          <w:rFonts w:ascii="Calibri" w:hAnsi="Calibri" w:cs="Calibri"/>
          <w:b/>
          <w:bCs/>
          <w:noProof/>
          <w:sz w:val="18"/>
          <w:lang w:val="en-US"/>
        </w:rPr>
        <w:t>56</w:t>
      </w:r>
      <w:r w:rsidRPr="001603CF">
        <w:rPr>
          <w:rFonts w:ascii="Calibri" w:hAnsi="Calibri" w:cs="Calibri"/>
          <w:noProof/>
          <w:sz w:val="18"/>
          <w:lang w:val="en-US"/>
        </w:rPr>
        <w:t>, 7568–7572.</w:t>
      </w:r>
    </w:p>
    <w:p w14:paraId="3CA61AF0"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21</w:t>
      </w:r>
      <w:r w:rsidRPr="001603CF">
        <w:rPr>
          <w:rFonts w:ascii="Calibri" w:hAnsi="Calibri" w:cs="Calibri"/>
          <w:noProof/>
          <w:sz w:val="18"/>
          <w:lang w:val="en-US"/>
        </w:rPr>
        <w:tab/>
        <w:t xml:space="preserve">A. Delaune, S. Mansour, B. Picard, P. Carrasqueira, I. Chataigner, L. Jean, P. Y. Renard, J. C. M. Monbaliu and J. Legros, </w:t>
      </w:r>
      <w:r w:rsidRPr="001603CF">
        <w:rPr>
          <w:rFonts w:ascii="Calibri" w:hAnsi="Calibri" w:cs="Calibri"/>
          <w:i/>
          <w:iCs/>
          <w:noProof/>
          <w:sz w:val="18"/>
          <w:lang w:val="en-US"/>
        </w:rPr>
        <w:t>Green Chem.</w:t>
      </w:r>
      <w:r w:rsidRPr="001603CF">
        <w:rPr>
          <w:rFonts w:ascii="Calibri" w:hAnsi="Calibri" w:cs="Calibri"/>
          <w:noProof/>
          <w:sz w:val="18"/>
          <w:lang w:val="en-US"/>
        </w:rPr>
        <w:t xml:space="preserve">, 2021, </w:t>
      </w:r>
      <w:r w:rsidRPr="001603CF">
        <w:rPr>
          <w:rFonts w:ascii="Calibri" w:hAnsi="Calibri" w:cs="Calibri"/>
          <w:b/>
          <w:bCs/>
          <w:noProof/>
          <w:sz w:val="18"/>
          <w:lang w:val="en-US"/>
        </w:rPr>
        <w:t>23</w:t>
      </w:r>
      <w:r w:rsidRPr="001603CF">
        <w:rPr>
          <w:rFonts w:ascii="Calibri" w:hAnsi="Calibri" w:cs="Calibri"/>
          <w:noProof/>
          <w:sz w:val="18"/>
          <w:lang w:val="en-US"/>
        </w:rPr>
        <w:t>, 2925–2930.</w:t>
      </w:r>
    </w:p>
    <w:p w14:paraId="4B642C8C"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22</w:t>
      </w:r>
      <w:r w:rsidRPr="001603CF">
        <w:rPr>
          <w:rFonts w:ascii="Calibri" w:hAnsi="Calibri" w:cs="Calibri"/>
          <w:noProof/>
          <w:sz w:val="18"/>
          <w:lang w:val="en-US"/>
        </w:rPr>
        <w:tab/>
        <w:t xml:space="preserve">V. E. H. Kassin, D. V. Silva-Brenes, T. Bernard, J. Legros and J. C. M. Monbaliu, </w:t>
      </w:r>
      <w:r w:rsidRPr="001603CF">
        <w:rPr>
          <w:rFonts w:ascii="Calibri" w:hAnsi="Calibri" w:cs="Calibri"/>
          <w:i/>
          <w:iCs/>
          <w:noProof/>
          <w:sz w:val="18"/>
          <w:lang w:val="en-US"/>
        </w:rPr>
        <w:t>Green Chem.</w:t>
      </w:r>
      <w:r w:rsidRPr="001603CF">
        <w:rPr>
          <w:rFonts w:ascii="Calibri" w:hAnsi="Calibri" w:cs="Calibri"/>
          <w:noProof/>
          <w:sz w:val="18"/>
          <w:lang w:val="en-US"/>
        </w:rPr>
        <w:t xml:space="preserve">, 2022, </w:t>
      </w:r>
      <w:r w:rsidRPr="001603CF">
        <w:rPr>
          <w:rFonts w:ascii="Calibri" w:hAnsi="Calibri" w:cs="Calibri"/>
          <w:b/>
          <w:bCs/>
          <w:noProof/>
          <w:sz w:val="18"/>
          <w:lang w:val="en-US"/>
        </w:rPr>
        <w:t>24</w:t>
      </w:r>
      <w:r w:rsidRPr="001603CF">
        <w:rPr>
          <w:rFonts w:ascii="Calibri" w:hAnsi="Calibri" w:cs="Calibri"/>
          <w:noProof/>
          <w:sz w:val="18"/>
          <w:lang w:val="en-US"/>
        </w:rPr>
        <w:t>, 3167–3179.</w:t>
      </w:r>
    </w:p>
    <w:p w14:paraId="5D0DDC03"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23</w:t>
      </w:r>
      <w:r w:rsidRPr="001603CF">
        <w:rPr>
          <w:rFonts w:ascii="Calibri" w:hAnsi="Calibri" w:cs="Calibri"/>
          <w:noProof/>
          <w:sz w:val="18"/>
          <w:lang w:val="en-US"/>
        </w:rPr>
        <w:tab/>
        <w:t xml:space="preserve">J. Lavoie, S. Srinivasan and R. Nagarajan, </w:t>
      </w:r>
      <w:r w:rsidRPr="001603CF">
        <w:rPr>
          <w:rFonts w:ascii="Calibri" w:hAnsi="Calibri" w:cs="Calibri"/>
          <w:i/>
          <w:iCs/>
          <w:noProof/>
          <w:sz w:val="18"/>
          <w:lang w:val="en-US"/>
        </w:rPr>
        <w:t>J. Hazard. Mater.</w:t>
      </w:r>
      <w:r w:rsidRPr="001603CF">
        <w:rPr>
          <w:rFonts w:ascii="Calibri" w:hAnsi="Calibri" w:cs="Calibri"/>
          <w:noProof/>
          <w:sz w:val="18"/>
          <w:lang w:val="en-US"/>
        </w:rPr>
        <w:t xml:space="preserve">, 2011, </w:t>
      </w:r>
      <w:r w:rsidRPr="001603CF">
        <w:rPr>
          <w:rFonts w:ascii="Calibri" w:hAnsi="Calibri" w:cs="Calibri"/>
          <w:b/>
          <w:bCs/>
          <w:noProof/>
          <w:sz w:val="18"/>
          <w:lang w:val="en-US"/>
        </w:rPr>
        <w:t>194</w:t>
      </w:r>
      <w:r w:rsidRPr="001603CF">
        <w:rPr>
          <w:rFonts w:ascii="Calibri" w:hAnsi="Calibri" w:cs="Calibri"/>
          <w:noProof/>
          <w:sz w:val="18"/>
          <w:lang w:val="en-US"/>
        </w:rPr>
        <w:t>, 85–91.</w:t>
      </w:r>
    </w:p>
    <w:p w14:paraId="77BE412B"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24</w:t>
      </w:r>
      <w:r w:rsidRPr="001603CF">
        <w:rPr>
          <w:rFonts w:ascii="Calibri" w:hAnsi="Calibri" w:cs="Calibri"/>
          <w:noProof/>
          <w:sz w:val="18"/>
          <w:lang w:val="en-US"/>
        </w:rPr>
        <w:tab/>
        <w:t xml:space="preserve">J. Singh, T. P. Kissick and R. H. Mueller, </w:t>
      </w:r>
      <w:r w:rsidRPr="001603CF">
        <w:rPr>
          <w:rFonts w:ascii="Calibri" w:hAnsi="Calibri" w:cs="Calibri"/>
          <w:i/>
          <w:iCs/>
          <w:noProof/>
          <w:sz w:val="18"/>
          <w:lang w:val="en-US"/>
        </w:rPr>
        <w:t>Org. Prep. Proced. Inc</w:t>
      </w:r>
      <w:r w:rsidRPr="001603CF">
        <w:rPr>
          <w:rFonts w:ascii="Calibri" w:hAnsi="Calibri" w:cs="Calibri"/>
          <w:noProof/>
          <w:sz w:val="18"/>
          <w:lang w:val="en-US"/>
        </w:rPr>
        <w:t xml:space="preserve">, 1989, </w:t>
      </w:r>
      <w:r w:rsidRPr="001603CF">
        <w:rPr>
          <w:rFonts w:ascii="Calibri" w:hAnsi="Calibri" w:cs="Calibri"/>
          <w:b/>
          <w:bCs/>
          <w:noProof/>
          <w:sz w:val="18"/>
          <w:lang w:val="en-US"/>
        </w:rPr>
        <w:t>21</w:t>
      </w:r>
      <w:r w:rsidRPr="001603CF">
        <w:rPr>
          <w:rFonts w:ascii="Calibri" w:hAnsi="Calibri" w:cs="Calibri"/>
          <w:noProof/>
          <w:sz w:val="18"/>
          <w:lang w:val="en-US"/>
        </w:rPr>
        <w:t>, 501–504.</w:t>
      </w:r>
    </w:p>
    <w:p w14:paraId="58D705E8" w14:textId="43780FA5"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25</w:t>
      </w:r>
      <w:r w:rsidRPr="001603CF">
        <w:rPr>
          <w:rFonts w:ascii="Calibri" w:hAnsi="Calibri" w:cs="Calibri"/>
          <w:noProof/>
          <w:sz w:val="18"/>
          <w:lang w:val="en-US"/>
        </w:rPr>
        <w:tab/>
        <w:t xml:space="preserve">Y. Yuan, X. Shi and W. Liu, </w:t>
      </w:r>
      <w:r w:rsidRPr="001603CF">
        <w:rPr>
          <w:rFonts w:ascii="Calibri" w:hAnsi="Calibri" w:cs="Calibri"/>
          <w:i/>
          <w:iCs/>
          <w:noProof/>
          <w:sz w:val="18"/>
          <w:lang w:val="en-US"/>
        </w:rPr>
        <w:t>Synlett</w:t>
      </w:r>
      <w:r w:rsidRPr="001603CF">
        <w:rPr>
          <w:rFonts w:ascii="Calibri" w:hAnsi="Calibri" w:cs="Calibri"/>
          <w:noProof/>
          <w:sz w:val="18"/>
          <w:lang w:val="en-US"/>
        </w:rPr>
        <w:t>, 2011,</w:t>
      </w:r>
      <w:r w:rsidR="0058620F" w:rsidRPr="001603CF">
        <w:rPr>
          <w:rFonts w:ascii="Calibri" w:hAnsi="Calibri" w:cs="Calibri"/>
          <w:b/>
          <w:noProof/>
          <w:sz w:val="18"/>
          <w:lang w:val="en-US"/>
        </w:rPr>
        <w:t xml:space="preserve"> 4</w:t>
      </w:r>
      <w:r w:rsidR="0058620F" w:rsidRPr="001603CF">
        <w:rPr>
          <w:rFonts w:ascii="Calibri" w:hAnsi="Calibri" w:cs="Calibri"/>
          <w:noProof/>
          <w:sz w:val="18"/>
          <w:lang w:val="en-US"/>
        </w:rPr>
        <w:t>,</w:t>
      </w:r>
      <w:r w:rsidRPr="001603CF">
        <w:rPr>
          <w:rFonts w:ascii="Calibri" w:hAnsi="Calibri" w:cs="Calibri"/>
          <w:noProof/>
          <w:sz w:val="18"/>
          <w:lang w:val="en-US"/>
        </w:rPr>
        <w:t xml:space="preserve"> 559–564.</w:t>
      </w:r>
    </w:p>
    <w:p w14:paraId="4C0A75B7" w14:textId="580BD62B" w:rsidR="00864EF1" w:rsidRPr="001603CF" w:rsidRDefault="00864EF1" w:rsidP="0058620F">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26</w:t>
      </w:r>
      <w:r w:rsidRPr="001603CF">
        <w:rPr>
          <w:rFonts w:ascii="Calibri" w:hAnsi="Calibri" w:cs="Calibri"/>
          <w:noProof/>
          <w:sz w:val="18"/>
          <w:lang w:val="en-US"/>
        </w:rPr>
        <w:tab/>
      </w:r>
      <w:r w:rsidR="0058620F" w:rsidRPr="001603CF">
        <w:rPr>
          <w:rStyle w:val="RSCB02ArticleTextChar"/>
          <w:rFonts w:asciiTheme="minorHAnsi" w:hAnsiTheme="minorHAnsi" w:cstheme="minorHAnsi"/>
          <w:lang w:val="en-US"/>
        </w:rPr>
        <w:t xml:space="preserve">Gaussian 16, Revision C.01, M. J. Frisch, G. W. Trucks, H. B. Schlegel, G. E. Scuseria, M. A. Robb, J. R. Cheeseman, G. Scalmani, V. Barone, G. A. Petersson, H. Nakatsuji, X. Li, M. Caricato, A. V. Marenich, J. Bloino, B. G. Janesko, R. Gomperts, B. </w:t>
      </w:r>
      <w:proofErr w:type="spellStart"/>
      <w:r w:rsidR="0058620F" w:rsidRPr="001603CF">
        <w:rPr>
          <w:rStyle w:val="RSCB02ArticleTextChar"/>
          <w:rFonts w:asciiTheme="minorHAnsi" w:hAnsiTheme="minorHAnsi" w:cstheme="minorHAnsi"/>
          <w:lang w:val="en-US"/>
        </w:rPr>
        <w:t>Men</w:t>
      </w:r>
      <w:r w:rsidR="00E63990">
        <w:rPr>
          <w:rStyle w:val="RSCB02ArticleTextChar"/>
          <w:rFonts w:asciiTheme="minorHAnsi" w:hAnsiTheme="minorHAnsi" w:cstheme="minorHAnsi"/>
          <w:lang w:val="en-US"/>
        </w:rPr>
        <w:t>'r</w:t>
      </w:r>
      <w:proofErr w:type="spellEnd"/>
      <w:r w:rsidR="00E63990">
        <w:rPr>
          <w:rStyle w:val="RSCB02ArticleTextChar"/>
          <w:rFonts w:asciiTheme="minorHAnsi" w:hAnsiTheme="minorHAnsi" w:cstheme="minorHAnsi"/>
          <w:lang w:val="en-US"/>
        </w:rPr>
        <w:t>(</w:t>
      </w:r>
      <w:proofErr w:type="spellStart"/>
      <w:r w:rsidR="00E63990">
        <w:rPr>
          <w:rStyle w:val="RSCB02ArticleTextChar"/>
          <w:rFonts w:asciiTheme="minorHAnsi" w:hAnsiTheme="minorHAnsi" w:cstheme="minorHAnsi"/>
          <w:lang w:val="en-US"/>
        </w:rPr>
        <w:t>ecv</w:t>
      </w:r>
      <w:proofErr w:type="spellEnd"/>
      <w:r w:rsidR="00E63990">
        <w:rPr>
          <w:rStyle w:val="RSCB02ArticleTextChar"/>
          <w:rFonts w:asciiTheme="minorHAnsi" w:hAnsiTheme="minorHAnsi" w:cstheme="minorHAnsi"/>
          <w:lang w:val="en-US"/>
        </w:rPr>
        <w:t xml:space="preserve"> zs</w:t>
      </w:r>
      <w:r w:rsidR="0025438F">
        <w:rPr>
          <w:rStyle w:val="RSCB02ArticleTextChar"/>
          <w:rFonts w:asciiTheme="minorHAnsi" w:hAnsiTheme="minorHAnsi" w:cstheme="minorHAnsi"/>
          <w:lang w:val="en-US"/>
        </w:rPr>
        <w:t>CPOV</w:t>
      </w:r>
      <w:r w:rsidR="00085823">
        <w:rPr>
          <w:rStyle w:val="RSCB02ArticleTextChar"/>
          <w:rFonts w:asciiTheme="minorHAnsi" w:hAnsiTheme="minorHAnsi" w:cstheme="minorHAnsi"/>
          <w:lang w:val="en-US"/>
        </w:rPr>
        <w:t>+6HJNUY£tu</w:t>
      </w:r>
      <w:bookmarkStart w:id="7" w:name="_GoBack"/>
      <w:bookmarkEnd w:id="7"/>
      <w:r w:rsidR="0058620F" w:rsidRPr="001603CF">
        <w:rPr>
          <w:rStyle w:val="RSCB02ArticleTextChar"/>
          <w:rFonts w:asciiTheme="minorHAnsi" w:hAnsiTheme="minorHAnsi" w:cstheme="minorHAnsi"/>
          <w:lang w:val="en-US"/>
        </w:rPr>
        <w:t>cci, H. P. Hratchian, J. V. Ortiz, A. F. Izmaylov, J. L. Sonnenberg, D. Williams-Young, F. Ding, F. Lipparini, F. Egidi, J. Goings, B. Peng, A. Petrone, T. Henderson, D. Ranasinghe, V. G. Zakrzewski, J. Gao, N. Rega, G. Zheng, W. Liang, M. Hada, M. Ehara, K. Toyota, R. Fukuda, J. Hasegawa, M. Ishida, T. Nakajima, Y. Honda, O. Kitao, H. Nakai, T. Vreven, K. Throssell, J. A. Montgomery, Jr., J. E. Peralta, F. Ogliaro, M. J. Bearpark, J. J. Heyd, E. N. Brothers, K. N. Kudin,V. N. Staroverov, T. A. Keith, R. Kobayashi, J. Normand, K. Raghavachari, A. P. Rendell, J. C. Burant, S. S. Iyengar, J. Tomasi, M. Cossi, J. M. Millam, M. Klene, C. Adamo, R. Cammi, J. W. Ochterski, R. L. Martin, K. Morokuma, O. Farkas, J. B. Foresman, and D. J. Fox, Gaussian, Inc., Wallingford CT, 2019.</w:t>
      </w:r>
    </w:p>
    <w:p w14:paraId="4852BE8D" w14:textId="109E96FD"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27</w:t>
      </w:r>
      <w:r w:rsidRPr="001603CF">
        <w:rPr>
          <w:rFonts w:ascii="Calibri" w:hAnsi="Calibri" w:cs="Calibri"/>
          <w:noProof/>
          <w:sz w:val="18"/>
          <w:lang w:val="en-US"/>
        </w:rPr>
        <w:tab/>
      </w:r>
      <w:r w:rsidR="0058620F" w:rsidRPr="001603CF">
        <w:rPr>
          <w:rFonts w:ascii="Calibri" w:hAnsi="Calibri" w:cs="Calibri"/>
          <w:noProof/>
          <w:sz w:val="18"/>
          <w:lang w:val="en-US"/>
        </w:rPr>
        <w:t>I. Funes-Ardoiz and R. S. Paton, GoodVibes (v3.0.0), Zenodo, 2019, https://doi.org/10.5281/zenodo.33461662018.</w:t>
      </w:r>
    </w:p>
    <w:p w14:paraId="29651598" w14:textId="13FE3B91"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28</w:t>
      </w:r>
      <w:r w:rsidRPr="001603CF">
        <w:rPr>
          <w:rFonts w:ascii="Calibri" w:hAnsi="Calibri" w:cs="Calibri"/>
          <w:noProof/>
          <w:sz w:val="18"/>
          <w:lang w:val="en-US"/>
        </w:rPr>
        <w:tab/>
      </w:r>
      <w:r w:rsidR="0058620F" w:rsidRPr="001603CF">
        <w:rPr>
          <w:rFonts w:ascii="Calibri" w:hAnsi="Calibri" w:cs="Calibri"/>
          <w:noProof/>
          <w:sz w:val="18"/>
          <w:lang w:val="en-US"/>
        </w:rPr>
        <w:t>J. C. M. Monbaliu and P. Bianchi, SnapPy (v1.0.0), Zenodo, 2023, https://doi.org/10.5281/zenodo.8116089</w:t>
      </w:r>
    </w:p>
    <w:p w14:paraId="25FA310D" w14:textId="57FCDAB3" w:rsidR="00864EF1" w:rsidRPr="00E63990" w:rsidRDefault="00864EF1" w:rsidP="00864EF1">
      <w:pPr>
        <w:widowControl w:val="0"/>
        <w:autoSpaceDE w:val="0"/>
        <w:autoSpaceDN w:val="0"/>
        <w:adjustRightInd w:val="0"/>
        <w:spacing w:line="240" w:lineRule="exact"/>
        <w:ind w:left="640" w:hanging="640"/>
        <w:rPr>
          <w:rFonts w:ascii="Calibri" w:hAnsi="Calibri" w:cs="Calibri"/>
          <w:noProof/>
          <w:sz w:val="18"/>
          <w:lang w:val="fr-BE"/>
        </w:rPr>
      </w:pPr>
      <w:r w:rsidRPr="00E63990">
        <w:rPr>
          <w:rFonts w:ascii="Calibri" w:hAnsi="Calibri" w:cs="Calibri"/>
          <w:noProof/>
          <w:sz w:val="18"/>
          <w:lang w:val="fr-BE"/>
        </w:rPr>
        <w:t>29</w:t>
      </w:r>
      <w:r w:rsidRPr="00E63990">
        <w:rPr>
          <w:rFonts w:ascii="Calibri" w:hAnsi="Calibri" w:cs="Calibri"/>
          <w:noProof/>
          <w:sz w:val="18"/>
          <w:lang w:val="fr-BE"/>
        </w:rPr>
        <w:tab/>
      </w:r>
      <w:r w:rsidR="0058620F" w:rsidRPr="00E63990">
        <w:rPr>
          <w:rFonts w:ascii="Calibri" w:hAnsi="Calibri" w:cs="Calibri"/>
          <w:noProof/>
          <w:sz w:val="18"/>
          <w:lang w:val="fr-BE"/>
        </w:rPr>
        <w:t xml:space="preserve">L. R. Domingo, M. Ríos-Gutiérrez and P. Pérez, </w:t>
      </w:r>
      <w:r w:rsidR="0058620F" w:rsidRPr="00E63990">
        <w:rPr>
          <w:rFonts w:ascii="Calibri" w:hAnsi="Calibri" w:cs="Calibri"/>
          <w:i/>
          <w:iCs/>
          <w:noProof/>
          <w:sz w:val="18"/>
          <w:lang w:val="fr-BE"/>
        </w:rPr>
        <w:t>Molecules</w:t>
      </w:r>
      <w:r w:rsidR="0058620F" w:rsidRPr="00E63990">
        <w:rPr>
          <w:rFonts w:ascii="Calibri" w:hAnsi="Calibri" w:cs="Calibri"/>
          <w:noProof/>
          <w:sz w:val="18"/>
          <w:lang w:val="fr-BE"/>
        </w:rPr>
        <w:t xml:space="preserve">, 2016, </w:t>
      </w:r>
      <w:r w:rsidR="0058620F" w:rsidRPr="00E63990">
        <w:rPr>
          <w:rFonts w:ascii="Calibri" w:hAnsi="Calibri" w:cs="Calibri"/>
          <w:b/>
          <w:noProof/>
          <w:sz w:val="18"/>
          <w:lang w:val="fr-BE"/>
        </w:rPr>
        <w:t>21</w:t>
      </w:r>
      <w:r w:rsidR="0058620F" w:rsidRPr="00E63990">
        <w:rPr>
          <w:rFonts w:ascii="Calibri" w:hAnsi="Calibri" w:cs="Calibri"/>
          <w:noProof/>
          <w:sz w:val="18"/>
          <w:lang w:val="fr-BE"/>
        </w:rPr>
        <w:t>, 748.</w:t>
      </w:r>
    </w:p>
    <w:p w14:paraId="0A38887B"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30</w:t>
      </w:r>
      <w:r w:rsidRPr="001603CF">
        <w:rPr>
          <w:rFonts w:ascii="Calibri" w:hAnsi="Calibri" w:cs="Calibri"/>
          <w:noProof/>
          <w:sz w:val="18"/>
          <w:lang w:val="en-US"/>
        </w:rPr>
        <w:tab/>
        <w:t xml:space="preserve">P. Geerlings, F. De Proft and W. Langenaeker, </w:t>
      </w:r>
      <w:r w:rsidRPr="001603CF">
        <w:rPr>
          <w:rFonts w:ascii="Calibri" w:hAnsi="Calibri" w:cs="Calibri"/>
          <w:i/>
          <w:iCs/>
          <w:noProof/>
          <w:sz w:val="18"/>
          <w:lang w:val="en-US"/>
        </w:rPr>
        <w:t>Chem. Rev.</w:t>
      </w:r>
      <w:r w:rsidRPr="001603CF">
        <w:rPr>
          <w:rFonts w:ascii="Calibri" w:hAnsi="Calibri" w:cs="Calibri"/>
          <w:noProof/>
          <w:sz w:val="18"/>
          <w:lang w:val="en-US"/>
        </w:rPr>
        <w:t xml:space="preserve">, 2003, </w:t>
      </w:r>
      <w:r w:rsidRPr="001603CF">
        <w:rPr>
          <w:rFonts w:ascii="Calibri" w:hAnsi="Calibri" w:cs="Calibri"/>
          <w:b/>
          <w:bCs/>
          <w:noProof/>
          <w:sz w:val="18"/>
          <w:lang w:val="en-US"/>
        </w:rPr>
        <w:t>103</w:t>
      </w:r>
      <w:r w:rsidRPr="001603CF">
        <w:rPr>
          <w:rFonts w:ascii="Calibri" w:hAnsi="Calibri" w:cs="Calibri"/>
          <w:noProof/>
          <w:sz w:val="18"/>
          <w:lang w:val="en-US"/>
        </w:rPr>
        <w:t>, 1793–1873.</w:t>
      </w:r>
    </w:p>
    <w:p w14:paraId="35D89879"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31</w:t>
      </w:r>
      <w:r w:rsidRPr="001603CF">
        <w:rPr>
          <w:rFonts w:ascii="Calibri" w:hAnsi="Calibri" w:cs="Calibri"/>
          <w:noProof/>
          <w:sz w:val="18"/>
          <w:lang w:val="en-US"/>
        </w:rPr>
        <w:tab/>
        <w:t xml:space="preserve">T. Klöffel, D. Gordon, S. Popiel, J. Nawala, B. Meyer and P. Rodziewicz, </w:t>
      </w:r>
      <w:r w:rsidRPr="001603CF">
        <w:rPr>
          <w:rFonts w:ascii="Calibri" w:hAnsi="Calibri" w:cs="Calibri"/>
          <w:i/>
          <w:iCs/>
          <w:noProof/>
          <w:sz w:val="18"/>
          <w:lang w:val="en-US"/>
        </w:rPr>
        <w:t>Process Saf. Environ. Prot.</w:t>
      </w:r>
      <w:r w:rsidRPr="001603CF">
        <w:rPr>
          <w:rFonts w:ascii="Calibri" w:hAnsi="Calibri" w:cs="Calibri"/>
          <w:noProof/>
          <w:sz w:val="18"/>
          <w:lang w:val="en-US"/>
        </w:rPr>
        <w:t xml:space="preserve">, 2023, </w:t>
      </w:r>
      <w:r w:rsidRPr="001603CF">
        <w:rPr>
          <w:rFonts w:ascii="Calibri" w:hAnsi="Calibri" w:cs="Calibri"/>
          <w:b/>
          <w:bCs/>
          <w:noProof/>
          <w:sz w:val="18"/>
          <w:lang w:val="en-US"/>
        </w:rPr>
        <w:t>172</w:t>
      </w:r>
      <w:r w:rsidRPr="001603CF">
        <w:rPr>
          <w:rFonts w:ascii="Calibri" w:hAnsi="Calibri" w:cs="Calibri"/>
          <w:noProof/>
          <w:sz w:val="18"/>
          <w:lang w:val="en-US"/>
        </w:rPr>
        <w:t>, 105–112.</w:t>
      </w:r>
    </w:p>
    <w:p w14:paraId="515E1FDD"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32</w:t>
      </w:r>
      <w:r w:rsidRPr="001603CF">
        <w:rPr>
          <w:rFonts w:ascii="Calibri" w:hAnsi="Calibri" w:cs="Calibri"/>
          <w:noProof/>
          <w:sz w:val="18"/>
          <w:lang w:val="en-US"/>
        </w:rPr>
        <w:tab/>
        <w:t xml:space="preserve">Q. E. Thompson, </w:t>
      </w:r>
      <w:r w:rsidRPr="001603CF">
        <w:rPr>
          <w:rFonts w:ascii="Calibri" w:hAnsi="Calibri" w:cs="Calibri"/>
          <w:i/>
          <w:iCs/>
          <w:noProof/>
          <w:sz w:val="18"/>
          <w:lang w:val="en-US"/>
        </w:rPr>
        <w:t>J. Am. Chem. Soc.</w:t>
      </w:r>
      <w:r w:rsidRPr="001603CF">
        <w:rPr>
          <w:rFonts w:ascii="Calibri" w:hAnsi="Calibri" w:cs="Calibri"/>
          <w:noProof/>
          <w:sz w:val="18"/>
          <w:lang w:val="en-US"/>
        </w:rPr>
        <w:t xml:space="preserve">, 1961, </w:t>
      </w:r>
      <w:r w:rsidRPr="001603CF">
        <w:rPr>
          <w:rFonts w:ascii="Calibri" w:hAnsi="Calibri" w:cs="Calibri"/>
          <w:b/>
          <w:bCs/>
          <w:noProof/>
          <w:sz w:val="18"/>
          <w:lang w:val="en-US"/>
        </w:rPr>
        <w:t>845</w:t>
      </w:r>
      <w:r w:rsidRPr="001603CF">
        <w:rPr>
          <w:rFonts w:ascii="Calibri" w:hAnsi="Calibri" w:cs="Calibri"/>
          <w:noProof/>
          <w:sz w:val="18"/>
          <w:lang w:val="en-US"/>
        </w:rPr>
        <w:t>, 845–851.</w:t>
      </w:r>
    </w:p>
    <w:p w14:paraId="22F94D2F"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33</w:t>
      </w:r>
      <w:r w:rsidRPr="001603CF">
        <w:rPr>
          <w:rFonts w:ascii="Calibri" w:hAnsi="Calibri" w:cs="Calibri"/>
          <w:noProof/>
          <w:sz w:val="18"/>
          <w:lang w:val="en-US"/>
        </w:rPr>
        <w:tab/>
        <w:t xml:space="preserve">K. D. Nagy, B. Shen, T. F. Jamison and K. F. Jensen, </w:t>
      </w:r>
      <w:r w:rsidRPr="001603CF">
        <w:rPr>
          <w:rFonts w:ascii="Calibri" w:hAnsi="Calibri" w:cs="Calibri"/>
          <w:i/>
          <w:iCs/>
          <w:noProof/>
          <w:sz w:val="18"/>
          <w:lang w:val="en-US"/>
        </w:rPr>
        <w:t>Org. Process Res. Dev.</w:t>
      </w:r>
      <w:r w:rsidRPr="001603CF">
        <w:rPr>
          <w:rFonts w:ascii="Calibri" w:hAnsi="Calibri" w:cs="Calibri"/>
          <w:noProof/>
          <w:sz w:val="18"/>
          <w:lang w:val="en-US"/>
        </w:rPr>
        <w:t xml:space="preserve">, 2012, </w:t>
      </w:r>
      <w:r w:rsidRPr="001603CF">
        <w:rPr>
          <w:rFonts w:ascii="Calibri" w:hAnsi="Calibri" w:cs="Calibri"/>
          <w:b/>
          <w:bCs/>
          <w:noProof/>
          <w:sz w:val="18"/>
          <w:lang w:val="en-US"/>
        </w:rPr>
        <w:t>16</w:t>
      </w:r>
      <w:r w:rsidRPr="001603CF">
        <w:rPr>
          <w:rFonts w:ascii="Calibri" w:hAnsi="Calibri" w:cs="Calibri"/>
          <w:noProof/>
          <w:sz w:val="18"/>
          <w:lang w:val="en-US"/>
        </w:rPr>
        <w:t>, 976–981.</w:t>
      </w:r>
    </w:p>
    <w:p w14:paraId="5112CD21"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34</w:t>
      </w:r>
      <w:r w:rsidRPr="001603CF">
        <w:rPr>
          <w:rFonts w:ascii="Calibri" w:hAnsi="Calibri" w:cs="Calibri"/>
          <w:noProof/>
          <w:sz w:val="18"/>
          <w:lang w:val="en-US"/>
        </w:rPr>
        <w:tab/>
        <w:t xml:space="preserve">L. Wan, M. Jiang, D. Cheng, M. Liu and F. Chen, </w:t>
      </w:r>
      <w:r w:rsidRPr="001603CF">
        <w:rPr>
          <w:rFonts w:ascii="Calibri" w:hAnsi="Calibri" w:cs="Calibri"/>
          <w:i/>
          <w:iCs/>
          <w:noProof/>
          <w:sz w:val="18"/>
          <w:lang w:val="en-US"/>
        </w:rPr>
        <w:t>React. Chem. Eng.</w:t>
      </w:r>
      <w:r w:rsidRPr="001603CF">
        <w:rPr>
          <w:rFonts w:ascii="Calibri" w:hAnsi="Calibri" w:cs="Calibri"/>
          <w:noProof/>
          <w:sz w:val="18"/>
          <w:lang w:val="en-US"/>
        </w:rPr>
        <w:t xml:space="preserve">, 2022, </w:t>
      </w:r>
      <w:r w:rsidRPr="001603CF">
        <w:rPr>
          <w:rFonts w:ascii="Calibri" w:hAnsi="Calibri" w:cs="Calibri"/>
          <w:b/>
          <w:bCs/>
          <w:noProof/>
          <w:sz w:val="18"/>
          <w:lang w:val="en-US"/>
        </w:rPr>
        <w:t>7</w:t>
      </w:r>
      <w:r w:rsidRPr="001603CF">
        <w:rPr>
          <w:rFonts w:ascii="Calibri" w:hAnsi="Calibri" w:cs="Calibri"/>
          <w:noProof/>
          <w:sz w:val="18"/>
          <w:lang w:val="en-US"/>
        </w:rPr>
        <w:t>, 490–550.</w:t>
      </w:r>
    </w:p>
    <w:p w14:paraId="595448A6"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35</w:t>
      </w:r>
      <w:r w:rsidRPr="001603CF">
        <w:rPr>
          <w:rFonts w:ascii="Calibri" w:hAnsi="Calibri" w:cs="Calibri"/>
          <w:noProof/>
          <w:sz w:val="18"/>
          <w:lang w:val="en-US"/>
        </w:rPr>
        <w:tab/>
        <w:t xml:space="preserve">M. Vaz, D. Courboin, M. Winter and P. M. C. Roth, </w:t>
      </w:r>
      <w:r w:rsidRPr="001603CF">
        <w:rPr>
          <w:rFonts w:ascii="Calibri" w:hAnsi="Calibri" w:cs="Calibri"/>
          <w:i/>
          <w:iCs/>
          <w:noProof/>
          <w:sz w:val="18"/>
          <w:lang w:val="en-US"/>
        </w:rPr>
        <w:t>Org. Process Res. Dev.</w:t>
      </w:r>
      <w:r w:rsidRPr="001603CF">
        <w:rPr>
          <w:rFonts w:ascii="Calibri" w:hAnsi="Calibri" w:cs="Calibri"/>
          <w:noProof/>
          <w:sz w:val="18"/>
          <w:lang w:val="en-US"/>
        </w:rPr>
        <w:t xml:space="preserve">, 2021, </w:t>
      </w:r>
      <w:r w:rsidRPr="001603CF">
        <w:rPr>
          <w:rFonts w:ascii="Calibri" w:hAnsi="Calibri" w:cs="Calibri"/>
          <w:b/>
          <w:bCs/>
          <w:noProof/>
          <w:sz w:val="18"/>
          <w:lang w:val="en-US"/>
        </w:rPr>
        <w:t>25</w:t>
      </w:r>
      <w:r w:rsidRPr="001603CF">
        <w:rPr>
          <w:rFonts w:ascii="Calibri" w:hAnsi="Calibri" w:cs="Calibri"/>
          <w:noProof/>
          <w:sz w:val="18"/>
          <w:lang w:val="en-US"/>
        </w:rPr>
        <w:t>, 1589–1597.</w:t>
      </w:r>
    </w:p>
    <w:p w14:paraId="1173E418"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36</w:t>
      </w:r>
      <w:r w:rsidRPr="001603CF">
        <w:rPr>
          <w:rFonts w:ascii="Calibri" w:hAnsi="Calibri" w:cs="Calibri"/>
          <w:noProof/>
          <w:sz w:val="18"/>
          <w:lang w:val="en-US"/>
        </w:rPr>
        <w:tab/>
        <w:t xml:space="preserve">D. Polterauer, D. M. Roberge, P. Hanselmann, P. Elsner, C. A. Hone and C. O. Kappe, </w:t>
      </w:r>
      <w:r w:rsidRPr="001603CF">
        <w:rPr>
          <w:rFonts w:ascii="Calibri" w:hAnsi="Calibri" w:cs="Calibri"/>
          <w:i/>
          <w:iCs/>
          <w:noProof/>
          <w:sz w:val="18"/>
          <w:lang w:val="en-US"/>
        </w:rPr>
        <w:t>React. Chem. Eng.</w:t>
      </w:r>
      <w:r w:rsidRPr="001603CF">
        <w:rPr>
          <w:rFonts w:ascii="Calibri" w:hAnsi="Calibri" w:cs="Calibri"/>
          <w:noProof/>
          <w:sz w:val="18"/>
          <w:lang w:val="en-US"/>
        </w:rPr>
        <w:t xml:space="preserve">, 2021, </w:t>
      </w:r>
      <w:r w:rsidRPr="001603CF">
        <w:rPr>
          <w:rFonts w:ascii="Calibri" w:hAnsi="Calibri" w:cs="Calibri"/>
          <w:b/>
          <w:bCs/>
          <w:noProof/>
          <w:sz w:val="18"/>
          <w:lang w:val="en-US"/>
        </w:rPr>
        <w:t>6</w:t>
      </w:r>
      <w:r w:rsidRPr="001603CF">
        <w:rPr>
          <w:rFonts w:ascii="Calibri" w:hAnsi="Calibri" w:cs="Calibri"/>
          <w:noProof/>
          <w:sz w:val="18"/>
          <w:lang w:val="en-US"/>
        </w:rPr>
        <w:t>, 2253–2258.</w:t>
      </w:r>
    </w:p>
    <w:p w14:paraId="260233C1"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37</w:t>
      </w:r>
      <w:r w:rsidRPr="001603CF">
        <w:rPr>
          <w:rFonts w:ascii="Calibri" w:hAnsi="Calibri" w:cs="Calibri"/>
          <w:noProof/>
          <w:sz w:val="18"/>
          <w:lang w:val="en-US"/>
        </w:rPr>
        <w:tab/>
        <w:t xml:space="preserve">F. Lou, Q. Cao, C. Zhang, N. Ai, Q. Wang and J. Zhang, </w:t>
      </w:r>
      <w:r w:rsidRPr="001603CF">
        <w:rPr>
          <w:rFonts w:ascii="Calibri" w:hAnsi="Calibri" w:cs="Calibri"/>
          <w:i/>
          <w:iCs/>
          <w:noProof/>
          <w:sz w:val="18"/>
          <w:lang w:val="en-US"/>
        </w:rPr>
        <w:t>J. Flow Chem.</w:t>
      </w:r>
      <w:r w:rsidRPr="001603CF">
        <w:rPr>
          <w:rFonts w:ascii="Calibri" w:hAnsi="Calibri" w:cs="Calibri"/>
          <w:noProof/>
          <w:sz w:val="18"/>
          <w:lang w:val="en-US"/>
        </w:rPr>
        <w:t xml:space="preserve">, 2022, </w:t>
      </w:r>
      <w:r w:rsidRPr="001603CF">
        <w:rPr>
          <w:rFonts w:ascii="Calibri" w:hAnsi="Calibri" w:cs="Calibri"/>
          <w:b/>
          <w:bCs/>
          <w:noProof/>
          <w:sz w:val="18"/>
          <w:lang w:val="en-US"/>
        </w:rPr>
        <w:t>12</w:t>
      </w:r>
      <w:r w:rsidRPr="001603CF">
        <w:rPr>
          <w:rFonts w:ascii="Calibri" w:hAnsi="Calibri" w:cs="Calibri"/>
          <w:noProof/>
          <w:sz w:val="18"/>
          <w:lang w:val="en-US"/>
        </w:rPr>
        <w:t>, 307–315.</w:t>
      </w:r>
    </w:p>
    <w:p w14:paraId="3D882E15"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38</w:t>
      </w:r>
      <w:r w:rsidRPr="001603CF">
        <w:rPr>
          <w:rFonts w:ascii="Calibri" w:hAnsi="Calibri" w:cs="Calibri"/>
          <w:noProof/>
          <w:sz w:val="18"/>
          <w:lang w:val="en-US"/>
        </w:rPr>
        <w:tab/>
        <w:t xml:space="preserve">K. Lee, H. Lin and K. F. Jensen, </w:t>
      </w:r>
      <w:r w:rsidRPr="001603CF">
        <w:rPr>
          <w:rFonts w:ascii="Calibri" w:hAnsi="Calibri" w:cs="Calibri"/>
          <w:i/>
          <w:iCs/>
          <w:noProof/>
          <w:sz w:val="18"/>
          <w:lang w:val="en-US"/>
        </w:rPr>
        <w:t>React. Chem. Eng.</w:t>
      </w:r>
      <w:r w:rsidRPr="001603CF">
        <w:rPr>
          <w:rFonts w:ascii="Calibri" w:hAnsi="Calibri" w:cs="Calibri"/>
          <w:noProof/>
          <w:sz w:val="18"/>
          <w:lang w:val="en-US"/>
        </w:rPr>
        <w:t xml:space="preserve">, 2017, </w:t>
      </w:r>
      <w:r w:rsidRPr="001603CF">
        <w:rPr>
          <w:rFonts w:ascii="Calibri" w:hAnsi="Calibri" w:cs="Calibri"/>
          <w:b/>
          <w:bCs/>
          <w:noProof/>
          <w:sz w:val="18"/>
          <w:lang w:val="en-US"/>
        </w:rPr>
        <w:t>2</w:t>
      </w:r>
      <w:r w:rsidRPr="001603CF">
        <w:rPr>
          <w:rFonts w:ascii="Calibri" w:hAnsi="Calibri" w:cs="Calibri"/>
          <w:noProof/>
          <w:sz w:val="18"/>
          <w:lang w:val="en-US"/>
        </w:rPr>
        <w:t>, 696–702.</w:t>
      </w:r>
    </w:p>
    <w:p w14:paraId="2C5CB399"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39</w:t>
      </w:r>
      <w:r w:rsidRPr="001603CF">
        <w:rPr>
          <w:rFonts w:ascii="Calibri" w:hAnsi="Calibri" w:cs="Calibri"/>
          <w:noProof/>
          <w:sz w:val="18"/>
          <w:lang w:val="en-US"/>
        </w:rPr>
        <w:tab/>
        <w:t xml:space="preserve">M. Irfan, T. N. Glasnov and C. O. Kappe, </w:t>
      </w:r>
      <w:r w:rsidRPr="001603CF">
        <w:rPr>
          <w:rFonts w:ascii="Calibri" w:hAnsi="Calibri" w:cs="Calibri"/>
          <w:i/>
          <w:iCs/>
          <w:noProof/>
          <w:sz w:val="18"/>
          <w:lang w:val="en-US"/>
        </w:rPr>
        <w:t>Org. Lett.</w:t>
      </w:r>
      <w:r w:rsidRPr="001603CF">
        <w:rPr>
          <w:rFonts w:ascii="Calibri" w:hAnsi="Calibri" w:cs="Calibri"/>
          <w:noProof/>
          <w:sz w:val="18"/>
          <w:lang w:val="en-US"/>
        </w:rPr>
        <w:t xml:space="preserve">, 2011, </w:t>
      </w:r>
      <w:r w:rsidRPr="001603CF">
        <w:rPr>
          <w:rFonts w:ascii="Calibri" w:hAnsi="Calibri" w:cs="Calibri"/>
          <w:b/>
          <w:bCs/>
          <w:noProof/>
          <w:sz w:val="18"/>
          <w:lang w:val="en-US"/>
        </w:rPr>
        <w:t>13</w:t>
      </w:r>
      <w:r w:rsidRPr="001603CF">
        <w:rPr>
          <w:rFonts w:ascii="Calibri" w:hAnsi="Calibri" w:cs="Calibri"/>
          <w:noProof/>
          <w:sz w:val="18"/>
          <w:lang w:val="en-US"/>
        </w:rPr>
        <w:t>, 984–987.</w:t>
      </w:r>
    </w:p>
    <w:p w14:paraId="7B62B17F"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40</w:t>
      </w:r>
      <w:r w:rsidRPr="001603CF">
        <w:rPr>
          <w:rFonts w:ascii="Calibri" w:hAnsi="Calibri" w:cs="Calibri"/>
          <w:noProof/>
          <w:sz w:val="18"/>
          <w:lang w:val="en-US"/>
        </w:rPr>
        <w:tab/>
        <w:t xml:space="preserve">M. J. Nieves-Remacha and K. F. Jensen, </w:t>
      </w:r>
      <w:r w:rsidRPr="001603CF">
        <w:rPr>
          <w:rFonts w:ascii="Calibri" w:hAnsi="Calibri" w:cs="Calibri"/>
          <w:i/>
          <w:iCs/>
          <w:noProof/>
          <w:sz w:val="18"/>
          <w:lang w:val="en-US"/>
        </w:rPr>
        <w:t>J. Flow Chem.</w:t>
      </w:r>
      <w:r w:rsidRPr="001603CF">
        <w:rPr>
          <w:rFonts w:ascii="Calibri" w:hAnsi="Calibri" w:cs="Calibri"/>
          <w:noProof/>
          <w:sz w:val="18"/>
          <w:lang w:val="en-US"/>
        </w:rPr>
        <w:t xml:space="preserve">, 2015, </w:t>
      </w:r>
      <w:r w:rsidRPr="001603CF">
        <w:rPr>
          <w:rFonts w:ascii="Calibri" w:hAnsi="Calibri" w:cs="Calibri"/>
          <w:b/>
          <w:bCs/>
          <w:noProof/>
          <w:sz w:val="18"/>
          <w:lang w:val="en-US"/>
        </w:rPr>
        <w:t>5</w:t>
      </w:r>
      <w:r w:rsidRPr="001603CF">
        <w:rPr>
          <w:rFonts w:ascii="Calibri" w:hAnsi="Calibri" w:cs="Calibri"/>
          <w:noProof/>
          <w:sz w:val="18"/>
          <w:lang w:val="en-US"/>
        </w:rPr>
        <w:t>, 160–165.</w:t>
      </w:r>
    </w:p>
    <w:p w14:paraId="144048D4"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41</w:t>
      </w:r>
      <w:r w:rsidRPr="001603CF">
        <w:rPr>
          <w:rFonts w:ascii="Calibri" w:hAnsi="Calibri" w:cs="Calibri"/>
          <w:noProof/>
          <w:sz w:val="18"/>
          <w:lang w:val="en-US"/>
        </w:rPr>
        <w:tab/>
        <w:t xml:space="preserve">M. O’Brien, I. R. Baxendale and S. V. Ley, </w:t>
      </w:r>
      <w:r w:rsidRPr="001603CF">
        <w:rPr>
          <w:rFonts w:ascii="Calibri" w:hAnsi="Calibri" w:cs="Calibri"/>
          <w:i/>
          <w:iCs/>
          <w:noProof/>
          <w:sz w:val="18"/>
          <w:lang w:val="en-US"/>
        </w:rPr>
        <w:t>Org. Lett.</w:t>
      </w:r>
      <w:r w:rsidRPr="001603CF">
        <w:rPr>
          <w:rFonts w:ascii="Calibri" w:hAnsi="Calibri" w:cs="Calibri"/>
          <w:noProof/>
          <w:sz w:val="18"/>
          <w:lang w:val="en-US"/>
        </w:rPr>
        <w:t xml:space="preserve">, 2010, </w:t>
      </w:r>
      <w:r w:rsidRPr="001603CF">
        <w:rPr>
          <w:rFonts w:ascii="Calibri" w:hAnsi="Calibri" w:cs="Calibri"/>
          <w:b/>
          <w:bCs/>
          <w:noProof/>
          <w:sz w:val="18"/>
          <w:lang w:val="en-US"/>
        </w:rPr>
        <w:t>12</w:t>
      </w:r>
      <w:r w:rsidRPr="001603CF">
        <w:rPr>
          <w:rFonts w:ascii="Calibri" w:hAnsi="Calibri" w:cs="Calibri"/>
          <w:noProof/>
          <w:sz w:val="18"/>
          <w:lang w:val="en-US"/>
        </w:rPr>
        <w:t>, 1596–1598.</w:t>
      </w:r>
    </w:p>
    <w:p w14:paraId="0136B1E1"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42</w:t>
      </w:r>
      <w:r w:rsidRPr="001603CF">
        <w:rPr>
          <w:rFonts w:ascii="Calibri" w:hAnsi="Calibri" w:cs="Calibri"/>
          <w:noProof/>
          <w:sz w:val="18"/>
          <w:lang w:val="en-US"/>
        </w:rPr>
        <w:tab/>
        <w:t xml:space="preserve">Q. Q. Wang, R. A. Begum, V. W. Day and K. Bowman-James, </w:t>
      </w:r>
      <w:r w:rsidRPr="001603CF">
        <w:rPr>
          <w:rFonts w:ascii="Calibri" w:hAnsi="Calibri" w:cs="Calibri"/>
          <w:i/>
          <w:iCs/>
          <w:noProof/>
          <w:sz w:val="18"/>
          <w:lang w:val="en-US"/>
        </w:rPr>
        <w:t>Org. Biomol. Chem.</w:t>
      </w:r>
      <w:r w:rsidRPr="001603CF">
        <w:rPr>
          <w:rFonts w:ascii="Calibri" w:hAnsi="Calibri" w:cs="Calibri"/>
          <w:noProof/>
          <w:sz w:val="18"/>
          <w:lang w:val="en-US"/>
        </w:rPr>
        <w:t xml:space="preserve">, 2012, </w:t>
      </w:r>
      <w:r w:rsidRPr="001603CF">
        <w:rPr>
          <w:rFonts w:ascii="Calibri" w:hAnsi="Calibri" w:cs="Calibri"/>
          <w:b/>
          <w:bCs/>
          <w:noProof/>
          <w:sz w:val="18"/>
          <w:lang w:val="en-US"/>
        </w:rPr>
        <w:t>10</w:t>
      </w:r>
      <w:r w:rsidRPr="001603CF">
        <w:rPr>
          <w:rFonts w:ascii="Calibri" w:hAnsi="Calibri" w:cs="Calibri"/>
          <w:noProof/>
          <w:sz w:val="18"/>
          <w:lang w:val="en-US"/>
        </w:rPr>
        <w:t>, 8786–8793.</w:t>
      </w:r>
    </w:p>
    <w:p w14:paraId="2A52B571"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lastRenderedPageBreak/>
        <w:t>43</w:t>
      </w:r>
      <w:r w:rsidRPr="001603CF">
        <w:rPr>
          <w:rFonts w:ascii="Calibri" w:hAnsi="Calibri" w:cs="Calibri"/>
          <w:noProof/>
          <w:sz w:val="18"/>
          <w:lang w:val="en-US"/>
        </w:rPr>
        <w:tab/>
        <w:t xml:space="preserve">F. Aricò, M. Chiurato, J. Peltier and P. Tundo, </w:t>
      </w:r>
      <w:r w:rsidRPr="001603CF">
        <w:rPr>
          <w:rFonts w:ascii="Calibri" w:hAnsi="Calibri" w:cs="Calibri"/>
          <w:i/>
          <w:iCs/>
          <w:noProof/>
          <w:sz w:val="18"/>
          <w:lang w:val="en-US"/>
        </w:rPr>
        <w:t>European J. Org. Chem.</w:t>
      </w:r>
      <w:r w:rsidRPr="001603CF">
        <w:rPr>
          <w:rFonts w:ascii="Calibri" w:hAnsi="Calibri" w:cs="Calibri"/>
          <w:noProof/>
          <w:sz w:val="18"/>
          <w:lang w:val="en-US"/>
        </w:rPr>
        <w:t>, 2012, 3223–3228.</w:t>
      </w:r>
    </w:p>
    <w:p w14:paraId="42078C70"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44</w:t>
      </w:r>
      <w:r w:rsidRPr="001603CF">
        <w:rPr>
          <w:rFonts w:ascii="Calibri" w:hAnsi="Calibri" w:cs="Calibri"/>
          <w:noProof/>
          <w:sz w:val="18"/>
          <w:lang w:val="en-US"/>
        </w:rPr>
        <w:tab/>
        <w:t xml:space="preserve">F. Aricò, S. Evaristo and P. Tundo, </w:t>
      </w:r>
      <w:r w:rsidRPr="001603CF">
        <w:rPr>
          <w:rFonts w:ascii="Calibri" w:hAnsi="Calibri" w:cs="Calibri"/>
          <w:i/>
          <w:iCs/>
          <w:noProof/>
          <w:sz w:val="18"/>
          <w:lang w:val="en-US"/>
        </w:rPr>
        <w:t>ACS Sustain. Chem. Eng.</w:t>
      </w:r>
      <w:r w:rsidRPr="001603CF">
        <w:rPr>
          <w:rFonts w:ascii="Calibri" w:hAnsi="Calibri" w:cs="Calibri"/>
          <w:noProof/>
          <w:sz w:val="18"/>
          <w:lang w:val="en-US"/>
        </w:rPr>
        <w:t xml:space="preserve">, 2013, </w:t>
      </w:r>
      <w:r w:rsidRPr="001603CF">
        <w:rPr>
          <w:rFonts w:ascii="Calibri" w:hAnsi="Calibri" w:cs="Calibri"/>
          <w:b/>
          <w:bCs/>
          <w:noProof/>
          <w:sz w:val="18"/>
          <w:lang w:val="en-US"/>
        </w:rPr>
        <w:t>1</w:t>
      </w:r>
      <w:r w:rsidRPr="001603CF">
        <w:rPr>
          <w:rFonts w:ascii="Calibri" w:hAnsi="Calibri" w:cs="Calibri"/>
          <w:noProof/>
          <w:sz w:val="18"/>
          <w:lang w:val="en-US"/>
        </w:rPr>
        <w:t>, 1319–1325.</w:t>
      </w:r>
    </w:p>
    <w:p w14:paraId="36A3889B"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45</w:t>
      </w:r>
      <w:r w:rsidRPr="001603CF">
        <w:rPr>
          <w:rFonts w:ascii="Calibri" w:hAnsi="Calibri" w:cs="Calibri"/>
          <w:noProof/>
          <w:sz w:val="18"/>
          <w:lang w:val="en-US"/>
        </w:rPr>
        <w:tab/>
        <w:t xml:space="preserve">D. V. Silva-Brenes, N. Emmanuel, V. López Mejías, J. Duconge, C. Vlaar, T. Stelzer and J. C. M. Monbaliu, </w:t>
      </w:r>
      <w:r w:rsidRPr="001603CF">
        <w:rPr>
          <w:rFonts w:ascii="Calibri" w:hAnsi="Calibri" w:cs="Calibri"/>
          <w:i/>
          <w:iCs/>
          <w:noProof/>
          <w:sz w:val="18"/>
          <w:lang w:val="en-US"/>
        </w:rPr>
        <w:t>Green Chem.</w:t>
      </w:r>
      <w:r w:rsidRPr="001603CF">
        <w:rPr>
          <w:rFonts w:ascii="Calibri" w:hAnsi="Calibri" w:cs="Calibri"/>
          <w:noProof/>
          <w:sz w:val="18"/>
          <w:lang w:val="en-US"/>
        </w:rPr>
        <w:t xml:space="preserve">, 2022, </w:t>
      </w:r>
      <w:r w:rsidRPr="001603CF">
        <w:rPr>
          <w:rFonts w:ascii="Calibri" w:hAnsi="Calibri" w:cs="Calibri"/>
          <w:b/>
          <w:bCs/>
          <w:noProof/>
          <w:sz w:val="18"/>
          <w:lang w:val="en-US"/>
        </w:rPr>
        <w:t>24</w:t>
      </w:r>
      <w:r w:rsidRPr="001603CF">
        <w:rPr>
          <w:rFonts w:ascii="Calibri" w:hAnsi="Calibri" w:cs="Calibri"/>
          <w:noProof/>
          <w:sz w:val="18"/>
          <w:lang w:val="en-US"/>
        </w:rPr>
        <w:t>, 2094–2103.</w:t>
      </w:r>
    </w:p>
    <w:p w14:paraId="3ABC7149"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46</w:t>
      </w:r>
      <w:r w:rsidRPr="001603CF">
        <w:rPr>
          <w:rFonts w:ascii="Calibri" w:hAnsi="Calibri" w:cs="Calibri"/>
          <w:noProof/>
          <w:sz w:val="18"/>
          <w:lang w:val="en-US"/>
        </w:rPr>
        <w:tab/>
        <w:t xml:space="preserve">V. E. H. Kassin, R. Morodo, T. Toupy, I. Jacquemin, K. Van Hecke, R. Robiette and J. C. M. Monbaliu, </w:t>
      </w:r>
      <w:r w:rsidRPr="001603CF">
        <w:rPr>
          <w:rFonts w:ascii="Calibri" w:hAnsi="Calibri" w:cs="Calibri"/>
          <w:i/>
          <w:iCs/>
          <w:noProof/>
          <w:sz w:val="18"/>
          <w:lang w:val="en-US"/>
        </w:rPr>
        <w:t>Green Chem.</w:t>
      </w:r>
      <w:r w:rsidRPr="001603CF">
        <w:rPr>
          <w:rFonts w:ascii="Calibri" w:hAnsi="Calibri" w:cs="Calibri"/>
          <w:noProof/>
          <w:sz w:val="18"/>
          <w:lang w:val="en-US"/>
        </w:rPr>
        <w:t xml:space="preserve">, 2021, </w:t>
      </w:r>
      <w:r w:rsidRPr="001603CF">
        <w:rPr>
          <w:rFonts w:ascii="Calibri" w:hAnsi="Calibri" w:cs="Calibri"/>
          <w:b/>
          <w:bCs/>
          <w:noProof/>
          <w:sz w:val="18"/>
          <w:lang w:val="en-US"/>
        </w:rPr>
        <w:t>23</w:t>
      </w:r>
      <w:r w:rsidRPr="001603CF">
        <w:rPr>
          <w:rFonts w:ascii="Calibri" w:hAnsi="Calibri" w:cs="Calibri"/>
          <w:noProof/>
          <w:sz w:val="18"/>
          <w:lang w:val="en-US"/>
        </w:rPr>
        <w:t>, 2336–2351.</w:t>
      </w:r>
    </w:p>
    <w:p w14:paraId="6A52C23A"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47</w:t>
      </w:r>
      <w:r w:rsidRPr="001603CF">
        <w:rPr>
          <w:rFonts w:ascii="Calibri" w:hAnsi="Calibri" w:cs="Calibri"/>
          <w:noProof/>
          <w:sz w:val="18"/>
          <w:lang w:val="en-US"/>
        </w:rPr>
        <w:tab/>
        <w:t xml:space="preserve">R. Morodo, R. Gérardy, G. Petit and J. C. M. Monbaliu, </w:t>
      </w:r>
      <w:r w:rsidRPr="001603CF">
        <w:rPr>
          <w:rFonts w:ascii="Calibri" w:hAnsi="Calibri" w:cs="Calibri"/>
          <w:i/>
          <w:iCs/>
          <w:noProof/>
          <w:sz w:val="18"/>
          <w:lang w:val="en-US"/>
        </w:rPr>
        <w:t>Green Chem.</w:t>
      </w:r>
      <w:r w:rsidRPr="001603CF">
        <w:rPr>
          <w:rFonts w:ascii="Calibri" w:hAnsi="Calibri" w:cs="Calibri"/>
          <w:noProof/>
          <w:sz w:val="18"/>
          <w:lang w:val="en-US"/>
        </w:rPr>
        <w:t xml:space="preserve">, 2019, </w:t>
      </w:r>
      <w:r w:rsidRPr="001603CF">
        <w:rPr>
          <w:rFonts w:ascii="Calibri" w:hAnsi="Calibri" w:cs="Calibri"/>
          <w:b/>
          <w:bCs/>
          <w:noProof/>
          <w:sz w:val="18"/>
          <w:lang w:val="en-US"/>
        </w:rPr>
        <w:t>21</w:t>
      </w:r>
      <w:r w:rsidRPr="001603CF">
        <w:rPr>
          <w:rFonts w:ascii="Calibri" w:hAnsi="Calibri" w:cs="Calibri"/>
          <w:noProof/>
          <w:sz w:val="18"/>
          <w:lang w:val="en-US"/>
        </w:rPr>
        <w:t>, 4422–4433.</w:t>
      </w:r>
    </w:p>
    <w:p w14:paraId="03F21A91" w14:textId="77777777" w:rsidR="00864EF1" w:rsidRPr="001603CF" w:rsidRDefault="00864EF1" w:rsidP="00864EF1">
      <w:pPr>
        <w:widowControl w:val="0"/>
        <w:autoSpaceDE w:val="0"/>
        <w:autoSpaceDN w:val="0"/>
        <w:adjustRightInd w:val="0"/>
        <w:spacing w:line="240" w:lineRule="exact"/>
        <w:ind w:left="640" w:hanging="640"/>
        <w:rPr>
          <w:rFonts w:ascii="Calibri" w:hAnsi="Calibri" w:cs="Calibri"/>
          <w:noProof/>
          <w:sz w:val="18"/>
          <w:lang w:val="en-US"/>
        </w:rPr>
      </w:pPr>
      <w:r w:rsidRPr="001603CF">
        <w:rPr>
          <w:rFonts w:ascii="Calibri" w:hAnsi="Calibri" w:cs="Calibri"/>
          <w:noProof/>
          <w:sz w:val="18"/>
          <w:lang w:val="en-US"/>
        </w:rPr>
        <w:t>48</w:t>
      </w:r>
      <w:r w:rsidRPr="001603CF">
        <w:rPr>
          <w:rFonts w:ascii="Calibri" w:hAnsi="Calibri" w:cs="Calibri"/>
          <w:noProof/>
          <w:sz w:val="18"/>
          <w:lang w:val="en-US"/>
        </w:rPr>
        <w:tab/>
        <w:t xml:space="preserve">N. Emmanuel, C. Mendoza, M. Winter, C. R. Horn, A. Vizza, L. Dreesen and J. M. Monbaliu, </w:t>
      </w:r>
      <w:r w:rsidRPr="001603CF">
        <w:rPr>
          <w:rFonts w:ascii="Calibri" w:hAnsi="Calibri" w:cs="Calibri"/>
          <w:i/>
          <w:iCs/>
          <w:noProof/>
          <w:sz w:val="18"/>
          <w:lang w:val="en-US"/>
        </w:rPr>
        <w:t>Org. Process Res. Dev.</w:t>
      </w:r>
      <w:r w:rsidRPr="001603CF">
        <w:rPr>
          <w:rFonts w:ascii="Calibri" w:hAnsi="Calibri" w:cs="Calibri"/>
          <w:noProof/>
          <w:sz w:val="18"/>
          <w:lang w:val="en-US"/>
        </w:rPr>
        <w:t xml:space="preserve">, 2017, </w:t>
      </w:r>
      <w:r w:rsidRPr="001603CF">
        <w:rPr>
          <w:rFonts w:ascii="Calibri" w:hAnsi="Calibri" w:cs="Calibri"/>
          <w:b/>
          <w:bCs/>
          <w:noProof/>
          <w:sz w:val="18"/>
          <w:lang w:val="en-US"/>
        </w:rPr>
        <w:t>21</w:t>
      </w:r>
      <w:r w:rsidRPr="001603CF">
        <w:rPr>
          <w:rFonts w:ascii="Calibri" w:hAnsi="Calibri" w:cs="Calibri"/>
          <w:noProof/>
          <w:sz w:val="18"/>
          <w:lang w:val="en-US"/>
        </w:rPr>
        <w:t>, 1435–1438.</w:t>
      </w:r>
    </w:p>
    <w:p w14:paraId="25F94EBA" w14:textId="3B6ED318" w:rsidR="009B299F" w:rsidRPr="001603CF" w:rsidRDefault="0065052C" w:rsidP="009B299F">
      <w:pPr>
        <w:pStyle w:val="RSCB02ArticleText"/>
        <w:ind w:left="568" w:hanging="568"/>
        <w:rPr>
          <w:lang w:val="en-US"/>
        </w:rPr>
      </w:pPr>
      <w:r w:rsidRPr="001603CF">
        <w:rPr>
          <w:lang w:val="en-US"/>
        </w:rPr>
        <w:fldChar w:fldCharType="end"/>
      </w:r>
    </w:p>
    <w:p w14:paraId="3CAC5CBF" w14:textId="16514FD9" w:rsidR="00983A42" w:rsidRPr="001603CF" w:rsidRDefault="009B299F" w:rsidP="009B299F">
      <w:pPr>
        <w:spacing w:after="200" w:line="276" w:lineRule="auto"/>
        <w:rPr>
          <w:rFonts w:asciiTheme="minorHAnsi" w:eastAsiaTheme="minorHAnsi" w:hAnsiTheme="minorHAnsi"/>
          <w:w w:val="108"/>
          <w:sz w:val="18"/>
          <w:szCs w:val="18"/>
          <w:lang w:val="en-US" w:eastAsia="en-US"/>
        </w:rPr>
      </w:pPr>
      <w:r w:rsidRPr="001603CF">
        <w:rPr>
          <w:lang w:val="en-US"/>
        </w:rPr>
        <w:br w:type="page"/>
      </w:r>
    </w:p>
    <w:p w14:paraId="4607A5A8" w14:textId="77777777" w:rsidR="006C1082" w:rsidRPr="001603CF" w:rsidRDefault="006C1082">
      <w:pPr>
        <w:pStyle w:val="RSCB02ArticleText"/>
        <w:rPr>
          <w:b/>
          <w:lang w:val="en-US"/>
        </w:rPr>
      </w:pPr>
      <w:r w:rsidRPr="001603CF">
        <w:rPr>
          <w:b/>
          <w:lang w:val="en-US"/>
        </w:rPr>
        <w:lastRenderedPageBreak/>
        <w:t>Table of Content</w:t>
      </w:r>
    </w:p>
    <w:p w14:paraId="5F228589" w14:textId="7FE92A1C" w:rsidR="007D27C8" w:rsidRPr="001603CF" w:rsidRDefault="007D27C8">
      <w:pPr>
        <w:pStyle w:val="RSCI03FigureSchemeChartUncaptioned"/>
        <w:ind w:right="169"/>
        <w:jc w:val="left"/>
        <w:rPr>
          <w:noProof/>
          <w:lang w:val="en-US"/>
        </w:rPr>
      </w:pPr>
    </w:p>
    <w:p w14:paraId="2E2530BC" w14:textId="7269328D" w:rsidR="0058620F" w:rsidRPr="001603CF" w:rsidRDefault="0058620F">
      <w:pPr>
        <w:pStyle w:val="RSCI03FigureSchemeChartUncaptioned"/>
        <w:ind w:right="169"/>
        <w:jc w:val="left"/>
        <w:rPr>
          <w:noProof/>
          <w:lang w:val="en-US"/>
        </w:rPr>
      </w:pPr>
      <w:r w:rsidRPr="001603CF">
        <w:rPr>
          <w:noProof/>
          <w:lang w:val="en-US"/>
        </w:rPr>
        <w:drawing>
          <wp:inline distT="0" distB="0" distL="0" distR="0" wp14:anchorId="2AE02CC7" wp14:editId="77D24A0E">
            <wp:extent cx="3168015" cy="1414776"/>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68015" cy="1414776"/>
                    </a:xfrm>
                    <a:prstGeom prst="rect">
                      <a:avLst/>
                    </a:prstGeom>
                    <a:noFill/>
                    <a:ln>
                      <a:noFill/>
                    </a:ln>
                  </pic:spPr>
                </pic:pic>
              </a:graphicData>
            </a:graphic>
          </wp:inline>
        </w:drawing>
      </w:r>
    </w:p>
    <w:p w14:paraId="563014A7" w14:textId="1437D7F9" w:rsidR="006C1082" w:rsidRPr="001603CF" w:rsidRDefault="007D27C8">
      <w:pPr>
        <w:pStyle w:val="RSCI03FigureSchemeChartUncaptioned"/>
        <w:jc w:val="both"/>
        <w:rPr>
          <w:sz w:val="18"/>
          <w:lang w:val="en-US"/>
        </w:rPr>
      </w:pPr>
      <w:r w:rsidRPr="001603CF">
        <w:rPr>
          <w:sz w:val="18"/>
          <w:lang w:val="en-US"/>
        </w:rPr>
        <w:t xml:space="preserve">DFT-guided development of a </w:t>
      </w:r>
      <w:r w:rsidR="006C1082" w:rsidRPr="001603CF">
        <w:rPr>
          <w:sz w:val="18"/>
          <w:lang w:val="en-US"/>
        </w:rPr>
        <w:t xml:space="preserve">compact flow ozone platform for the neutralization of </w:t>
      </w:r>
      <w:r w:rsidRPr="001603CF">
        <w:rPr>
          <w:sz w:val="18"/>
          <w:lang w:val="en-US"/>
        </w:rPr>
        <w:t xml:space="preserve">sulfur mustard simulants </w:t>
      </w:r>
    </w:p>
    <w:p w14:paraId="31E57C90" w14:textId="77777777" w:rsidR="00D010E8" w:rsidRPr="001603CF" w:rsidRDefault="00D010E8">
      <w:pPr>
        <w:pStyle w:val="RSCB04AHeadingSection"/>
        <w:rPr>
          <w:lang w:val="en-US"/>
        </w:rPr>
      </w:pPr>
    </w:p>
    <w:p w14:paraId="53EF4D5B" w14:textId="79AE127B" w:rsidR="003C445A" w:rsidRPr="001603CF" w:rsidRDefault="003C445A">
      <w:pPr>
        <w:pStyle w:val="RSCB04AHeadingSection"/>
        <w:rPr>
          <w:sz w:val="18"/>
          <w:szCs w:val="18"/>
          <w:lang w:val="en-US"/>
        </w:rPr>
      </w:pPr>
    </w:p>
    <w:sectPr w:rsidR="003C445A" w:rsidRPr="001603CF" w:rsidSect="009B299F">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200D9D" w14:textId="77777777" w:rsidR="00337C26" w:rsidRDefault="00337C26" w:rsidP="00E547DB">
      <w:r>
        <w:separator/>
      </w:r>
    </w:p>
    <w:p w14:paraId="71B6EECA" w14:textId="77777777" w:rsidR="00337C26" w:rsidRDefault="00337C26"/>
    <w:p w14:paraId="11F3A26A" w14:textId="77777777" w:rsidR="00337C26" w:rsidRDefault="00337C26"/>
    <w:p w14:paraId="4AAA66B1" w14:textId="77777777" w:rsidR="00337C26" w:rsidRDefault="00337C26"/>
    <w:p w14:paraId="06327842" w14:textId="77777777" w:rsidR="00337C26" w:rsidRDefault="00337C26"/>
    <w:p w14:paraId="593C3B4A" w14:textId="77777777" w:rsidR="00337C26" w:rsidRDefault="00337C26"/>
  </w:endnote>
  <w:endnote w:type="continuationSeparator" w:id="0">
    <w:p w14:paraId="101FCDAE" w14:textId="77777777" w:rsidR="00337C26" w:rsidRDefault="00337C26" w:rsidP="00E547DB">
      <w:r>
        <w:continuationSeparator/>
      </w:r>
    </w:p>
    <w:p w14:paraId="2F2248FB" w14:textId="77777777" w:rsidR="00337C26" w:rsidRDefault="00337C26"/>
    <w:p w14:paraId="51568492" w14:textId="77777777" w:rsidR="00337C26" w:rsidRDefault="00337C26"/>
    <w:p w14:paraId="7F28C880" w14:textId="77777777" w:rsidR="00337C26" w:rsidRDefault="00337C26"/>
    <w:p w14:paraId="5AA0D32E" w14:textId="77777777" w:rsidR="00337C26" w:rsidRDefault="00337C26"/>
    <w:p w14:paraId="66D26F24" w14:textId="77777777" w:rsidR="00337C26" w:rsidRDefault="00337C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F996E9D1-6500-4867-8AC0-83BA0874BE5F}"/>
    <w:embedBold r:id="rId2" w:fontKey="{933D3919-CB6A-413E-A18A-73BBFB294501}"/>
    <w:embedItalic r:id="rId3" w:fontKey="{52CC3FE1-EB19-41E5-9C40-5AB6606AEFBB}"/>
    <w:embedBoldItalic r:id="rId4" w:fontKey="{53E1505F-2FF9-41B8-864A-D6E07265414D}"/>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embedRegular r:id="rId5" w:fontKey="{94B4BD23-327A-4E14-864F-C43B43BE63E5}"/>
    <w:embedItalic r:id="rId6" w:fontKey="{BA0ED15A-8BF0-4A42-A501-AE76A2617120}"/>
  </w:font>
  <w:font w:name="Tahoma">
    <w:panose1 w:val="020B0604030504040204"/>
    <w:charset w:val="00"/>
    <w:family w:val="swiss"/>
    <w:pitch w:val="variable"/>
    <w:sig w:usb0="E1002EFF" w:usb1="C000605B" w:usb2="00000029" w:usb3="00000000" w:csb0="000101FF" w:csb1="00000000"/>
    <w:embedRegular r:id="rId7" w:fontKey="{4C99FD22-6F1D-4FE8-9EA6-1AA3729B80D8}"/>
  </w:font>
  <w:font w:name="Cambria Math">
    <w:panose1 w:val="02040503050406030204"/>
    <w:charset w:val="00"/>
    <w:family w:val="roman"/>
    <w:pitch w:val="variable"/>
    <w:sig w:usb0="E00006FF" w:usb1="420024FF" w:usb2="02000000" w:usb3="00000000" w:csb0="0000019F" w:csb1="00000000"/>
    <w:embedRegular r:id="rId8" w:fontKey="{253D8347-2098-49F8-AAC5-0FBC4E6EEEC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87C395" w14:textId="077B84D3" w:rsidR="009B5C6C" w:rsidRPr="006602F1" w:rsidRDefault="009B5C6C" w:rsidP="00D45ADF">
    <w:pPr>
      <w:pStyle w:val="Pieddepage"/>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CC148E" w14:textId="77777777" w:rsidR="009B5C6C" w:rsidRPr="006602F1" w:rsidRDefault="009B5C6C" w:rsidP="00D45ADF">
    <w:pPr>
      <w:pStyle w:val="Pieddepage"/>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2C4DD8" w14:textId="77777777" w:rsidR="009B5C6C" w:rsidRPr="006602F1" w:rsidRDefault="009B5C6C" w:rsidP="00D45ADF">
    <w:pPr>
      <w:pStyle w:val="Pieddepage"/>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70BDE793" wp14:editId="4069E006">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BD3FB71" w14:textId="77777777" w:rsidR="009B5C6C" w:rsidRPr="00F20A7C" w:rsidRDefault="009B5C6C" w:rsidP="00514CBA">
                          <w:pPr>
                            <w:jc w:val="center"/>
                            <w:rPr>
                              <w:color w:val="FFFFFF" w:themeColor="background1"/>
                            </w:rPr>
                          </w:pPr>
                          <w:proofErr w:type="spellStart"/>
                          <w:r w:rsidRPr="00514CBA">
                            <w:rPr>
                              <w:color w:val="FFFFFF" w:themeColor="background1"/>
                            </w:rPr>
                            <w:t>Please</w:t>
                          </w:r>
                          <w:proofErr w:type="spellEnd"/>
                          <w:r w:rsidRPr="00F20A7C">
                            <w:rPr>
                              <w:color w:val="FFFFFF" w:themeColor="background1"/>
                            </w:rPr>
                            <w:t xml:space="preserve"> do not </w:t>
                          </w:r>
                          <w:proofErr w:type="spellStart"/>
                          <w:r w:rsidRPr="00F20A7C">
                            <w:rPr>
                              <w:color w:val="FFFFFF" w:themeColor="background1"/>
                            </w:rPr>
                            <w:t>adjust</w:t>
                          </w:r>
                          <w:proofErr w:type="spellEnd"/>
                          <w:r w:rsidRPr="00F20A7C">
                            <w:rPr>
                              <w:color w:val="FFFFFF" w:themeColor="background1"/>
                            </w:rPr>
                            <w:t xml:space="preserve">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0BDE793"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2BD3FB71" w14:textId="77777777" w:rsidR="009B5C6C" w:rsidRPr="00F20A7C" w:rsidRDefault="009B5C6C" w:rsidP="00514CBA">
                    <w:pPr>
                      <w:jc w:val="center"/>
                      <w:rPr>
                        <w:color w:val="FFFFFF" w:themeColor="background1"/>
                      </w:rPr>
                    </w:pPr>
                    <w:proofErr w:type="spellStart"/>
                    <w:r w:rsidRPr="00514CBA">
                      <w:rPr>
                        <w:color w:val="FFFFFF" w:themeColor="background1"/>
                      </w:rPr>
                      <w:t>Please</w:t>
                    </w:r>
                    <w:proofErr w:type="spellEnd"/>
                    <w:r w:rsidRPr="00F20A7C">
                      <w:rPr>
                        <w:color w:val="FFFFFF" w:themeColor="background1"/>
                      </w:rPr>
                      <w:t xml:space="preserve"> do not </w:t>
                    </w:r>
                    <w:proofErr w:type="spellStart"/>
                    <w:r w:rsidRPr="00F20A7C">
                      <w:rPr>
                        <w:color w:val="FFFFFF" w:themeColor="background1"/>
                      </w:rPr>
                      <w:t>adjust</w:t>
                    </w:r>
                    <w:proofErr w:type="spellEnd"/>
                    <w:r w:rsidRPr="00F20A7C">
                      <w:rPr>
                        <w:color w:val="FFFFFF" w:themeColor="background1"/>
                      </w:rPr>
                      <w:t xml:space="preserve"> margins</w:t>
                    </w:r>
                  </w:p>
                </w:txbxContent>
              </v:textbox>
              <w10:wrap anchory="page"/>
            </v:shape>
          </w:pict>
        </mc:Fallback>
      </mc:AlternateContent>
    </w: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E616A5" w14:textId="77777777" w:rsidR="00337C26" w:rsidRDefault="00337C26" w:rsidP="00E547DB">
      <w:r>
        <w:separator/>
      </w:r>
    </w:p>
    <w:p w14:paraId="66FF5922" w14:textId="77777777" w:rsidR="00337C26" w:rsidRDefault="00337C26"/>
    <w:p w14:paraId="6D0B5919" w14:textId="77777777" w:rsidR="00337C26" w:rsidRDefault="00337C26"/>
    <w:p w14:paraId="6765F590" w14:textId="77777777" w:rsidR="00337C26" w:rsidRDefault="00337C26"/>
    <w:p w14:paraId="4D8A7B4A" w14:textId="77777777" w:rsidR="00337C26" w:rsidRDefault="00337C26"/>
    <w:p w14:paraId="54A8A7E3" w14:textId="77777777" w:rsidR="00337C26" w:rsidRDefault="00337C26"/>
  </w:footnote>
  <w:footnote w:type="continuationSeparator" w:id="0">
    <w:p w14:paraId="0827A037" w14:textId="77777777" w:rsidR="00337C26" w:rsidRDefault="00337C26" w:rsidP="00E547DB">
      <w:r>
        <w:continuationSeparator/>
      </w:r>
    </w:p>
    <w:p w14:paraId="733A0850" w14:textId="77777777" w:rsidR="00337C26" w:rsidRDefault="00337C26"/>
    <w:p w14:paraId="145DD6F5" w14:textId="77777777" w:rsidR="00337C26" w:rsidRDefault="00337C26"/>
    <w:p w14:paraId="6F0C2C13" w14:textId="77777777" w:rsidR="00337C26" w:rsidRDefault="00337C26"/>
    <w:p w14:paraId="4103C226" w14:textId="77777777" w:rsidR="00337C26" w:rsidRDefault="00337C26"/>
    <w:p w14:paraId="483BFF59" w14:textId="77777777" w:rsidR="00337C26" w:rsidRDefault="00337C2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C5D6BB" w14:textId="77777777" w:rsidR="009B5C6C" w:rsidRPr="00E70DCE" w:rsidRDefault="009B5C6C" w:rsidP="00D45ADF">
    <w:pPr>
      <w:pStyle w:val="En-tte"/>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13524EC0" wp14:editId="57A3D1D9">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C389A26" w14:textId="77777777" w:rsidR="009B5C6C" w:rsidRPr="00F20A7C" w:rsidRDefault="009B5C6C" w:rsidP="00514CBA">
                          <w:pPr>
                            <w:jc w:val="center"/>
                            <w:rPr>
                              <w:color w:val="FFFFFF" w:themeColor="background1"/>
                            </w:rPr>
                          </w:pPr>
                          <w:proofErr w:type="spellStart"/>
                          <w:r w:rsidRPr="00F20A7C">
                            <w:rPr>
                              <w:color w:val="FFFFFF" w:themeColor="background1"/>
                            </w:rPr>
                            <w:t>Please</w:t>
                          </w:r>
                          <w:proofErr w:type="spellEnd"/>
                          <w:r w:rsidRPr="00F20A7C">
                            <w:rPr>
                              <w:color w:val="FFFFFF" w:themeColor="background1"/>
                            </w:rPr>
                            <w:t xml:space="preserve"> do not </w:t>
                          </w:r>
                          <w:proofErr w:type="spellStart"/>
                          <w:r w:rsidRPr="00F20A7C">
                            <w:rPr>
                              <w:color w:val="FFFFFF" w:themeColor="background1"/>
                            </w:rPr>
                            <w:t>adjust</w:t>
                          </w:r>
                          <w:proofErr w:type="spellEnd"/>
                          <w:r w:rsidRPr="00F20A7C">
                            <w:rPr>
                              <w:color w:val="FFFFFF" w:themeColor="background1"/>
                            </w:rPr>
                            <w:t xml:space="preserve">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3524EC0"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3C389A26" w14:textId="77777777" w:rsidR="009B5C6C" w:rsidRPr="00F20A7C" w:rsidRDefault="009B5C6C" w:rsidP="00514CBA">
                    <w:pPr>
                      <w:jc w:val="center"/>
                      <w:rPr>
                        <w:color w:val="FFFFFF" w:themeColor="background1"/>
                      </w:rPr>
                    </w:pPr>
                    <w:proofErr w:type="spellStart"/>
                    <w:r w:rsidRPr="00F20A7C">
                      <w:rPr>
                        <w:color w:val="FFFFFF" w:themeColor="background1"/>
                      </w:rPr>
                      <w:t>Please</w:t>
                    </w:r>
                    <w:proofErr w:type="spellEnd"/>
                    <w:r w:rsidRPr="00F20A7C">
                      <w:rPr>
                        <w:color w:val="FFFFFF" w:themeColor="background1"/>
                      </w:rPr>
                      <w:t xml:space="preserve"> do not </w:t>
                    </w:r>
                    <w:proofErr w:type="spellStart"/>
                    <w:r w:rsidRPr="00F20A7C">
                      <w:rPr>
                        <w:color w:val="FFFFFF" w:themeColor="background1"/>
                      </w:rPr>
                      <w:t>adjust</w:t>
                    </w:r>
                    <w:proofErr w:type="spellEnd"/>
                    <w:r w:rsidRPr="00F20A7C">
                      <w:rPr>
                        <w:color w:val="FFFFFF" w:themeColor="background1"/>
                      </w:rPr>
                      <w:t xml:space="preserve">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42B65137" wp14:editId="67568D96">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A3F4DC3" w14:textId="77777777" w:rsidR="009B5C6C" w:rsidRPr="00F20A7C" w:rsidRDefault="009B5C6C" w:rsidP="00514CBA">
                          <w:pPr>
                            <w:jc w:val="center"/>
                            <w:rPr>
                              <w:color w:val="FFFFFF" w:themeColor="background1"/>
                            </w:rPr>
                          </w:pPr>
                          <w:proofErr w:type="spellStart"/>
                          <w:r w:rsidRPr="00F20A7C">
                            <w:rPr>
                              <w:color w:val="FFFFFF" w:themeColor="background1"/>
                            </w:rPr>
                            <w:t>Please</w:t>
                          </w:r>
                          <w:proofErr w:type="spellEnd"/>
                          <w:r w:rsidRPr="00F20A7C">
                            <w:rPr>
                              <w:color w:val="FFFFFF" w:themeColor="background1"/>
                            </w:rPr>
                            <w:t xml:space="preserve"> do not </w:t>
                          </w:r>
                          <w:proofErr w:type="spellStart"/>
                          <w:r w:rsidRPr="00F20A7C">
                            <w:rPr>
                              <w:color w:val="FFFFFF" w:themeColor="background1"/>
                            </w:rPr>
                            <w:t>adjust</w:t>
                          </w:r>
                          <w:proofErr w:type="spellEnd"/>
                          <w:r w:rsidRPr="00F20A7C">
                            <w:rPr>
                              <w:color w:val="FFFFFF" w:themeColor="background1"/>
                            </w:rPr>
                            <w:t xml:space="preserve">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2B65137"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2A3F4DC3" w14:textId="77777777" w:rsidR="009B5C6C" w:rsidRPr="00F20A7C" w:rsidRDefault="009B5C6C" w:rsidP="00514CBA">
                    <w:pPr>
                      <w:jc w:val="center"/>
                      <w:rPr>
                        <w:color w:val="FFFFFF" w:themeColor="background1"/>
                      </w:rPr>
                    </w:pPr>
                    <w:proofErr w:type="spellStart"/>
                    <w:r w:rsidRPr="00F20A7C">
                      <w:rPr>
                        <w:color w:val="FFFFFF" w:themeColor="background1"/>
                      </w:rPr>
                      <w:t>Please</w:t>
                    </w:r>
                    <w:proofErr w:type="spellEnd"/>
                    <w:r w:rsidRPr="00F20A7C">
                      <w:rPr>
                        <w:color w:val="FFFFFF" w:themeColor="background1"/>
                      </w:rPr>
                      <w:t xml:space="preserve"> do not </w:t>
                    </w:r>
                    <w:proofErr w:type="spellStart"/>
                    <w:r w:rsidRPr="00F20A7C">
                      <w:rPr>
                        <w:color w:val="FFFFFF" w:themeColor="background1"/>
                      </w:rPr>
                      <w:t>adjust</w:t>
                    </w:r>
                    <w:proofErr w:type="spellEnd"/>
                    <w:r w:rsidRPr="00F20A7C">
                      <w:rPr>
                        <w:color w:val="FFFFFF" w:themeColor="background1"/>
                      </w:rPr>
                      <w:t xml:space="preserve">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68EC0D" w14:textId="77777777" w:rsidR="009B5C6C" w:rsidRPr="009316A6" w:rsidRDefault="009B5C6C" w:rsidP="00D45ADF">
    <w:pPr>
      <w:pStyle w:val="En-tte"/>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7E828ED4" wp14:editId="71AE44F6">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E9A3293" w14:textId="77777777" w:rsidR="009B5C6C" w:rsidRPr="00F20A7C" w:rsidRDefault="009B5C6C" w:rsidP="00514CBA">
                          <w:pPr>
                            <w:jc w:val="center"/>
                            <w:rPr>
                              <w:color w:val="FFFFFF" w:themeColor="background1"/>
                            </w:rPr>
                          </w:pPr>
                          <w:proofErr w:type="spellStart"/>
                          <w:r w:rsidRPr="00F20A7C">
                            <w:rPr>
                              <w:color w:val="FFFFFF" w:themeColor="background1"/>
                            </w:rPr>
                            <w:t>Please</w:t>
                          </w:r>
                          <w:proofErr w:type="spellEnd"/>
                          <w:r w:rsidRPr="00F20A7C">
                            <w:rPr>
                              <w:color w:val="FFFFFF" w:themeColor="background1"/>
                            </w:rPr>
                            <w:t xml:space="preserve"> do not </w:t>
                          </w:r>
                          <w:proofErr w:type="spellStart"/>
                          <w:r w:rsidRPr="00F20A7C">
                            <w:rPr>
                              <w:color w:val="FFFFFF" w:themeColor="background1"/>
                            </w:rPr>
                            <w:t>adjust</w:t>
                          </w:r>
                          <w:proofErr w:type="spellEnd"/>
                          <w:r w:rsidRPr="00F20A7C">
                            <w:rPr>
                              <w:color w:val="FFFFFF" w:themeColor="background1"/>
                            </w:rPr>
                            <w:t xml:space="preserve">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E828ED4"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0E9A3293" w14:textId="77777777" w:rsidR="009B5C6C" w:rsidRPr="00F20A7C" w:rsidRDefault="009B5C6C" w:rsidP="00514CBA">
                    <w:pPr>
                      <w:jc w:val="center"/>
                      <w:rPr>
                        <w:color w:val="FFFFFF" w:themeColor="background1"/>
                      </w:rPr>
                    </w:pPr>
                    <w:proofErr w:type="spellStart"/>
                    <w:r w:rsidRPr="00F20A7C">
                      <w:rPr>
                        <w:color w:val="FFFFFF" w:themeColor="background1"/>
                      </w:rPr>
                      <w:t>Please</w:t>
                    </w:r>
                    <w:proofErr w:type="spellEnd"/>
                    <w:r w:rsidRPr="00F20A7C">
                      <w:rPr>
                        <w:color w:val="FFFFFF" w:themeColor="background1"/>
                      </w:rPr>
                      <w:t xml:space="preserve"> do not </w:t>
                    </w:r>
                    <w:proofErr w:type="spellStart"/>
                    <w:r w:rsidRPr="00F20A7C">
                      <w:rPr>
                        <w:color w:val="FFFFFF" w:themeColor="background1"/>
                      </w:rPr>
                      <w:t>adjust</w:t>
                    </w:r>
                    <w:proofErr w:type="spellEnd"/>
                    <w:r w:rsidRPr="00F20A7C">
                      <w:rPr>
                        <w:color w:val="FFFFFF" w:themeColor="background1"/>
                      </w:rPr>
                      <w:t xml:space="preserve">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45988B93" wp14:editId="082F6A23">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390D4CCD" w14:textId="77777777" w:rsidR="009B5C6C" w:rsidRPr="00F20A7C" w:rsidRDefault="009B5C6C" w:rsidP="00514CBA">
                          <w:pPr>
                            <w:jc w:val="center"/>
                            <w:rPr>
                              <w:color w:val="FFFFFF" w:themeColor="background1"/>
                            </w:rPr>
                          </w:pPr>
                          <w:proofErr w:type="spellStart"/>
                          <w:r w:rsidRPr="00F20A7C">
                            <w:rPr>
                              <w:color w:val="FFFFFF" w:themeColor="background1"/>
                            </w:rPr>
                            <w:t>Please</w:t>
                          </w:r>
                          <w:proofErr w:type="spellEnd"/>
                          <w:r w:rsidRPr="00F20A7C">
                            <w:rPr>
                              <w:color w:val="FFFFFF" w:themeColor="background1"/>
                            </w:rPr>
                            <w:t xml:space="preserve"> do not </w:t>
                          </w:r>
                          <w:proofErr w:type="spellStart"/>
                          <w:r w:rsidRPr="00F20A7C">
                            <w:rPr>
                              <w:color w:val="FFFFFF" w:themeColor="background1"/>
                            </w:rPr>
                            <w:t>adjust</w:t>
                          </w:r>
                          <w:proofErr w:type="spellEnd"/>
                          <w:r w:rsidRPr="00F20A7C">
                            <w:rPr>
                              <w:color w:val="FFFFFF" w:themeColor="background1"/>
                            </w:rPr>
                            <w:t xml:space="preserve">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5988B93"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390D4CCD" w14:textId="77777777" w:rsidR="009B5C6C" w:rsidRPr="00F20A7C" w:rsidRDefault="009B5C6C" w:rsidP="00514CBA">
                    <w:pPr>
                      <w:jc w:val="center"/>
                      <w:rPr>
                        <w:color w:val="FFFFFF" w:themeColor="background1"/>
                      </w:rPr>
                    </w:pPr>
                    <w:proofErr w:type="spellStart"/>
                    <w:r w:rsidRPr="00F20A7C">
                      <w:rPr>
                        <w:color w:val="FFFFFF" w:themeColor="background1"/>
                      </w:rPr>
                      <w:t>Please</w:t>
                    </w:r>
                    <w:proofErr w:type="spellEnd"/>
                    <w:r w:rsidRPr="00F20A7C">
                      <w:rPr>
                        <w:color w:val="FFFFFF" w:themeColor="background1"/>
                      </w:rPr>
                      <w:t xml:space="preserve"> do not </w:t>
                    </w:r>
                    <w:proofErr w:type="spellStart"/>
                    <w:r w:rsidRPr="00F20A7C">
                      <w:rPr>
                        <w:color w:val="FFFFFF" w:themeColor="background1"/>
                      </w:rPr>
                      <w:t>adjust</w:t>
                    </w:r>
                    <w:proofErr w:type="spellEnd"/>
                    <w:r w:rsidRPr="00F20A7C">
                      <w:rPr>
                        <w:color w:val="FFFFFF" w:themeColor="background1"/>
                      </w:rPr>
                      <w:t xml:space="preserve">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727CF2" w14:textId="77777777" w:rsidR="009B5C6C" w:rsidRDefault="009B5C6C" w:rsidP="00180ABE">
    <w:pPr>
      <w:pStyle w:val="En-tte"/>
      <w:shd w:val="clear" w:color="auto" w:fill="FFFFFF" w:themeFill="background1"/>
      <w:tabs>
        <w:tab w:val="clear" w:pos="4513"/>
        <w:tab w:val="clear" w:pos="9026"/>
        <w:tab w:val="right" w:pos="10205"/>
      </w:tabs>
      <w:spacing w:after="240"/>
      <w:rPr>
        <w:b/>
        <w:noProof/>
        <w:sz w:val="32"/>
        <w:szCs w:val="32"/>
        <w:lang w:eastAsia="en-GB"/>
      </w:rPr>
    </w:pPr>
    <w:r>
      <w:rPr>
        <w:noProof/>
        <w:lang w:eastAsia="en-GB"/>
      </w:rPr>
      <mc:AlternateContent>
        <mc:Choice Requires="wps">
          <w:drawing>
            <wp:anchor distT="0" distB="0" distL="114300" distR="114300" simplePos="0" relativeHeight="251662336" behindDoc="0" locked="0" layoutInCell="1" allowOverlap="1" wp14:anchorId="1E076B20" wp14:editId="1DA57D20">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0D533DE" w14:textId="77777777" w:rsidR="009B5C6C" w:rsidRPr="00F20A7C" w:rsidRDefault="009B5C6C" w:rsidP="00514CBA">
                          <w:pPr>
                            <w:jc w:val="center"/>
                            <w:rPr>
                              <w:color w:val="FFFFFF" w:themeColor="background1"/>
                            </w:rPr>
                          </w:pPr>
                          <w:proofErr w:type="spellStart"/>
                          <w:r w:rsidRPr="00F20A7C">
                            <w:rPr>
                              <w:color w:val="FFFFFF" w:themeColor="background1"/>
                            </w:rPr>
                            <w:t>Please</w:t>
                          </w:r>
                          <w:proofErr w:type="spellEnd"/>
                          <w:r w:rsidRPr="00F20A7C">
                            <w:rPr>
                              <w:color w:val="FFFFFF" w:themeColor="background1"/>
                            </w:rPr>
                            <w:t xml:space="preserve"> do not </w:t>
                          </w:r>
                          <w:proofErr w:type="spellStart"/>
                          <w:r w:rsidRPr="00F20A7C">
                            <w:rPr>
                              <w:color w:val="FFFFFF" w:themeColor="background1"/>
                            </w:rPr>
                            <w:t>adjust</w:t>
                          </w:r>
                          <w:proofErr w:type="spellEnd"/>
                          <w:r w:rsidRPr="00F20A7C">
                            <w:rPr>
                              <w:color w:val="FFFFFF" w:themeColor="background1"/>
                            </w:rPr>
                            <w:t xml:space="preserve">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E076B20"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40D533DE" w14:textId="77777777" w:rsidR="009B5C6C" w:rsidRPr="00F20A7C" w:rsidRDefault="009B5C6C" w:rsidP="00514CBA">
                    <w:pPr>
                      <w:jc w:val="center"/>
                      <w:rPr>
                        <w:color w:val="FFFFFF" w:themeColor="background1"/>
                      </w:rPr>
                    </w:pPr>
                    <w:proofErr w:type="spellStart"/>
                    <w:r w:rsidRPr="00F20A7C">
                      <w:rPr>
                        <w:color w:val="FFFFFF" w:themeColor="background1"/>
                      </w:rPr>
                      <w:t>Please</w:t>
                    </w:r>
                    <w:proofErr w:type="spellEnd"/>
                    <w:r w:rsidRPr="00F20A7C">
                      <w:rPr>
                        <w:color w:val="FFFFFF" w:themeColor="background1"/>
                      </w:rPr>
                      <w:t xml:space="preserve"> do not </w:t>
                    </w:r>
                    <w:proofErr w:type="spellStart"/>
                    <w:r w:rsidRPr="00F20A7C">
                      <w:rPr>
                        <w:color w:val="FFFFFF" w:themeColor="background1"/>
                      </w:rPr>
                      <w:t>adjust</w:t>
                    </w:r>
                    <w:proofErr w:type="spellEnd"/>
                    <w:r w:rsidRPr="00F20A7C">
                      <w:rPr>
                        <w:color w:val="FFFFFF" w:themeColor="background1"/>
                      </w:rPr>
                      <w:t xml:space="preserve"> margins</w:t>
                    </w:r>
                  </w:p>
                </w:txbxContent>
              </v:textbox>
              <w10:wrap anchory="page"/>
            </v:shape>
          </w:pict>
        </mc:Fallback>
      </mc:AlternateContent>
    </w:r>
    <w:r>
      <w:rPr>
        <w:b/>
        <w:sz w:val="32"/>
        <w:szCs w:val="32"/>
      </w:rPr>
      <w:tab/>
    </w:r>
  </w:p>
  <w:p w14:paraId="25301B85" w14:textId="77777777" w:rsidR="009B5C6C" w:rsidRDefault="009B5C6C" w:rsidP="00180ABE">
    <w:pPr>
      <w:pStyle w:val="En-tte"/>
      <w:shd w:val="clear" w:color="auto" w:fill="FFFFFF" w:themeFill="background1"/>
      <w:tabs>
        <w:tab w:val="clear" w:pos="4513"/>
        <w:tab w:val="clear" w:pos="9026"/>
        <w:tab w:val="right" w:pos="10205"/>
      </w:tabs>
      <w:spacing w:after="240"/>
      <w:rPr>
        <w:b/>
        <w:sz w:val="32"/>
        <w:szCs w:val="32"/>
      </w:rPr>
    </w:pPr>
  </w:p>
  <w:p w14:paraId="419C7B5B" w14:textId="553A9BEE" w:rsidR="009B5C6C" w:rsidRPr="00180ABE" w:rsidRDefault="009B5C6C" w:rsidP="00180ABE">
    <w:pPr>
      <w:pStyle w:val="En-tte"/>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COMMUNI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47E44"/>
    <w:multiLevelType w:val="hybridMultilevel"/>
    <w:tmpl w:val="BB6A4558"/>
    <w:lvl w:ilvl="0" w:tplc="3216DFDC">
      <w:start w:val="1917"/>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CC3D1E"/>
    <w:multiLevelType w:val="hybridMultilevel"/>
    <w:tmpl w:val="6F242D06"/>
    <w:lvl w:ilvl="0" w:tplc="1A32608C">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F15A1D"/>
    <w:multiLevelType w:val="hybridMultilevel"/>
    <w:tmpl w:val="F1DE7148"/>
    <w:lvl w:ilvl="0" w:tplc="F350F36A">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F16241"/>
    <w:multiLevelType w:val="hybridMultilevel"/>
    <w:tmpl w:val="3F620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6"/>
  </w:num>
  <w:num w:numId="4">
    <w:abstractNumId w:val="10"/>
  </w:num>
  <w:num w:numId="5">
    <w:abstractNumId w:val="9"/>
  </w:num>
  <w:num w:numId="6">
    <w:abstractNumId w:val="4"/>
  </w:num>
  <w:num w:numId="7">
    <w:abstractNumId w:val="8"/>
  </w:num>
  <w:num w:numId="8">
    <w:abstractNumId w:val="5"/>
  </w:num>
  <w:num w:numId="9">
    <w:abstractNumId w:val="3"/>
  </w:num>
  <w:num w:numId="10">
    <w:abstractNumId w:val="2"/>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hideSpellingErrors/>
  <w:hideGrammaticalErrors/>
  <w:proofState w:spelling="clean" w:grammar="clean"/>
  <w:stylePaneSortMethod w:val="0000"/>
  <w:defaultTabStop w:val="284"/>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MxNLI0tLCwNDa3sDRR0lEKTi0uzszPAykwNK0FAEGnQg0tAAAA"/>
  </w:docVars>
  <w:rsids>
    <w:rsidRoot w:val="008125A0"/>
    <w:rsid w:val="00000514"/>
    <w:rsid w:val="00005B8A"/>
    <w:rsid w:val="00011B11"/>
    <w:rsid w:val="0001241E"/>
    <w:rsid w:val="000125AD"/>
    <w:rsid w:val="00013C11"/>
    <w:rsid w:val="000171B0"/>
    <w:rsid w:val="000212F8"/>
    <w:rsid w:val="00022D8A"/>
    <w:rsid w:val="0002519F"/>
    <w:rsid w:val="00026948"/>
    <w:rsid w:val="00027943"/>
    <w:rsid w:val="000309F9"/>
    <w:rsid w:val="00031768"/>
    <w:rsid w:val="000338EF"/>
    <w:rsid w:val="000358CC"/>
    <w:rsid w:val="00035FF6"/>
    <w:rsid w:val="0003744F"/>
    <w:rsid w:val="00044FCE"/>
    <w:rsid w:val="00046DD1"/>
    <w:rsid w:val="00050780"/>
    <w:rsid w:val="00053B1A"/>
    <w:rsid w:val="000558C6"/>
    <w:rsid w:val="000565CD"/>
    <w:rsid w:val="0006027A"/>
    <w:rsid w:val="000617D8"/>
    <w:rsid w:val="00061B2D"/>
    <w:rsid w:val="000622D1"/>
    <w:rsid w:val="00067011"/>
    <w:rsid w:val="000704A8"/>
    <w:rsid w:val="0007133B"/>
    <w:rsid w:val="00071E41"/>
    <w:rsid w:val="00073639"/>
    <w:rsid w:val="000802D6"/>
    <w:rsid w:val="0008038A"/>
    <w:rsid w:val="00080896"/>
    <w:rsid w:val="00082A79"/>
    <w:rsid w:val="00085823"/>
    <w:rsid w:val="00090863"/>
    <w:rsid w:val="00090DB0"/>
    <w:rsid w:val="000915A8"/>
    <w:rsid w:val="00092493"/>
    <w:rsid w:val="000945F2"/>
    <w:rsid w:val="00094C03"/>
    <w:rsid w:val="00095055"/>
    <w:rsid w:val="00097CEF"/>
    <w:rsid w:val="000A1B51"/>
    <w:rsid w:val="000A2670"/>
    <w:rsid w:val="000A7070"/>
    <w:rsid w:val="000B2DB9"/>
    <w:rsid w:val="000B5060"/>
    <w:rsid w:val="000B6723"/>
    <w:rsid w:val="000B6AC9"/>
    <w:rsid w:val="000B7A82"/>
    <w:rsid w:val="000C0A9D"/>
    <w:rsid w:val="000C10CA"/>
    <w:rsid w:val="000C19F9"/>
    <w:rsid w:val="000C647D"/>
    <w:rsid w:val="000C6E54"/>
    <w:rsid w:val="000D0318"/>
    <w:rsid w:val="000D0C07"/>
    <w:rsid w:val="000D0C39"/>
    <w:rsid w:val="000D0C7E"/>
    <w:rsid w:val="000D0FF5"/>
    <w:rsid w:val="000D1630"/>
    <w:rsid w:val="000D26CA"/>
    <w:rsid w:val="000D2FAC"/>
    <w:rsid w:val="000D4C37"/>
    <w:rsid w:val="000D5891"/>
    <w:rsid w:val="000D6963"/>
    <w:rsid w:val="000D6D23"/>
    <w:rsid w:val="000D6F85"/>
    <w:rsid w:val="000E0F2C"/>
    <w:rsid w:val="000E2EF3"/>
    <w:rsid w:val="000E6C9A"/>
    <w:rsid w:val="000E7A32"/>
    <w:rsid w:val="000F0959"/>
    <w:rsid w:val="000F1240"/>
    <w:rsid w:val="000F3A41"/>
    <w:rsid w:val="000F5B29"/>
    <w:rsid w:val="00104AC6"/>
    <w:rsid w:val="0011014A"/>
    <w:rsid w:val="00117AF9"/>
    <w:rsid w:val="00120227"/>
    <w:rsid w:val="00123FFF"/>
    <w:rsid w:val="00126027"/>
    <w:rsid w:val="001266B2"/>
    <w:rsid w:val="00130ECA"/>
    <w:rsid w:val="00136A7F"/>
    <w:rsid w:val="00140557"/>
    <w:rsid w:val="00142B4F"/>
    <w:rsid w:val="00144BCD"/>
    <w:rsid w:val="00147E1E"/>
    <w:rsid w:val="00150893"/>
    <w:rsid w:val="001508E9"/>
    <w:rsid w:val="001603CF"/>
    <w:rsid w:val="001633D9"/>
    <w:rsid w:val="00166C21"/>
    <w:rsid w:val="00166D01"/>
    <w:rsid w:val="00172C01"/>
    <w:rsid w:val="00177F17"/>
    <w:rsid w:val="0018041D"/>
    <w:rsid w:val="00180ABE"/>
    <w:rsid w:val="00180EE2"/>
    <w:rsid w:val="00182CE7"/>
    <w:rsid w:val="00182D44"/>
    <w:rsid w:val="00183A47"/>
    <w:rsid w:val="0018524A"/>
    <w:rsid w:val="00185F99"/>
    <w:rsid w:val="00190135"/>
    <w:rsid w:val="00191627"/>
    <w:rsid w:val="00191F25"/>
    <w:rsid w:val="001923AB"/>
    <w:rsid w:val="001925B0"/>
    <w:rsid w:val="00193284"/>
    <w:rsid w:val="00195817"/>
    <w:rsid w:val="0019588A"/>
    <w:rsid w:val="001A1F2A"/>
    <w:rsid w:val="001A3D04"/>
    <w:rsid w:val="001A5682"/>
    <w:rsid w:val="001A7044"/>
    <w:rsid w:val="001B277D"/>
    <w:rsid w:val="001B2A54"/>
    <w:rsid w:val="001B4072"/>
    <w:rsid w:val="001B40AA"/>
    <w:rsid w:val="001B5770"/>
    <w:rsid w:val="001C1EB8"/>
    <w:rsid w:val="001C1FF7"/>
    <w:rsid w:val="001C3092"/>
    <w:rsid w:val="001C45B1"/>
    <w:rsid w:val="001C566E"/>
    <w:rsid w:val="001C65CF"/>
    <w:rsid w:val="001C7002"/>
    <w:rsid w:val="001C7E41"/>
    <w:rsid w:val="001D1892"/>
    <w:rsid w:val="001D26BF"/>
    <w:rsid w:val="001D27B7"/>
    <w:rsid w:val="001D2A23"/>
    <w:rsid w:val="001D75C3"/>
    <w:rsid w:val="001E01F9"/>
    <w:rsid w:val="001E0972"/>
    <w:rsid w:val="001E0C06"/>
    <w:rsid w:val="001E1A78"/>
    <w:rsid w:val="001E2809"/>
    <w:rsid w:val="001E2AD8"/>
    <w:rsid w:val="001E55BB"/>
    <w:rsid w:val="001E56EE"/>
    <w:rsid w:val="001E668E"/>
    <w:rsid w:val="001E6713"/>
    <w:rsid w:val="001E6840"/>
    <w:rsid w:val="001F2A40"/>
    <w:rsid w:val="001F5BA8"/>
    <w:rsid w:val="001F6743"/>
    <w:rsid w:val="001F6AFF"/>
    <w:rsid w:val="0020005F"/>
    <w:rsid w:val="00206A82"/>
    <w:rsid w:val="00214A5A"/>
    <w:rsid w:val="00214BEC"/>
    <w:rsid w:val="00215917"/>
    <w:rsid w:val="00215B41"/>
    <w:rsid w:val="00216555"/>
    <w:rsid w:val="002202EB"/>
    <w:rsid w:val="00220C8F"/>
    <w:rsid w:val="00221101"/>
    <w:rsid w:val="002226A6"/>
    <w:rsid w:val="00222B58"/>
    <w:rsid w:val="00223D94"/>
    <w:rsid w:val="002277C3"/>
    <w:rsid w:val="002319B9"/>
    <w:rsid w:val="00236B9E"/>
    <w:rsid w:val="0023708A"/>
    <w:rsid w:val="002375A7"/>
    <w:rsid w:val="00237C8A"/>
    <w:rsid w:val="0024022C"/>
    <w:rsid w:val="00240353"/>
    <w:rsid w:val="00240419"/>
    <w:rsid w:val="00241ACD"/>
    <w:rsid w:val="00241E23"/>
    <w:rsid w:val="00242220"/>
    <w:rsid w:val="002432FD"/>
    <w:rsid w:val="00245708"/>
    <w:rsid w:val="00251043"/>
    <w:rsid w:val="00253551"/>
    <w:rsid w:val="0025438F"/>
    <w:rsid w:val="002547CB"/>
    <w:rsid w:val="0025542A"/>
    <w:rsid w:val="00257892"/>
    <w:rsid w:val="00260089"/>
    <w:rsid w:val="00264CA4"/>
    <w:rsid w:val="0026523B"/>
    <w:rsid w:val="002702BD"/>
    <w:rsid w:val="00270DD5"/>
    <w:rsid w:val="00271235"/>
    <w:rsid w:val="00272D6F"/>
    <w:rsid w:val="00272DEE"/>
    <w:rsid w:val="00273B16"/>
    <w:rsid w:val="002770AB"/>
    <w:rsid w:val="0028071E"/>
    <w:rsid w:val="00290125"/>
    <w:rsid w:val="00290847"/>
    <w:rsid w:val="00290907"/>
    <w:rsid w:val="00290C0B"/>
    <w:rsid w:val="002961BC"/>
    <w:rsid w:val="00296EC0"/>
    <w:rsid w:val="002A0657"/>
    <w:rsid w:val="002A1EA6"/>
    <w:rsid w:val="002A5421"/>
    <w:rsid w:val="002A795E"/>
    <w:rsid w:val="002B0D1E"/>
    <w:rsid w:val="002B106E"/>
    <w:rsid w:val="002B2F17"/>
    <w:rsid w:val="002B3B4C"/>
    <w:rsid w:val="002B418D"/>
    <w:rsid w:val="002C0803"/>
    <w:rsid w:val="002C0CC4"/>
    <w:rsid w:val="002C246D"/>
    <w:rsid w:val="002C251C"/>
    <w:rsid w:val="002C3D7C"/>
    <w:rsid w:val="002C3E40"/>
    <w:rsid w:val="002C5273"/>
    <w:rsid w:val="002C63C7"/>
    <w:rsid w:val="002C6704"/>
    <w:rsid w:val="002C6F35"/>
    <w:rsid w:val="002C75FB"/>
    <w:rsid w:val="002C7CC9"/>
    <w:rsid w:val="002D0596"/>
    <w:rsid w:val="002D1984"/>
    <w:rsid w:val="002D1E72"/>
    <w:rsid w:val="002D69DF"/>
    <w:rsid w:val="002D7864"/>
    <w:rsid w:val="002E0228"/>
    <w:rsid w:val="002E0810"/>
    <w:rsid w:val="002E0913"/>
    <w:rsid w:val="002E121F"/>
    <w:rsid w:val="002E14BA"/>
    <w:rsid w:val="002E3DAB"/>
    <w:rsid w:val="002E4501"/>
    <w:rsid w:val="002E5B1D"/>
    <w:rsid w:val="002E6A40"/>
    <w:rsid w:val="002F0856"/>
    <w:rsid w:val="002F205C"/>
    <w:rsid w:val="002F337F"/>
    <w:rsid w:val="002F3DDD"/>
    <w:rsid w:val="002F52C3"/>
    <w:rsid w:val="002F659D"/>
    <w:rsid w:val="0030006C"/>
    <w:rsid w:val="00302C7A"/>
    <w:rsid w:val="0030482D"/>
    <w:rsid w:val="00305F8F"/>
    <w:rsid w:val="00306956"/>
    <w:rsid w:val="003077C0"/>
    <w:rsid w:val="00310465"/>
    <w:rsid w:val="00310C77"/>
    <w:rsid w:val="003166BF"/>
    <w:rsid w:val="003166FA"/>
    <w:rsid w:val="0032006C"/>
    <w:rsid w:val="00320290"/>
    <w:rsid w:val="00325E5D"/>
    <w:rsid w:val="00332AB8"/>
    <w:rsid w:val="00333C78"/>
    <w:rsid w:val="00336D02"/>
    <w:rsid w:val="00337C26"/>
    <w:rsid w:val="00350E7A"/>
    <w:rsid w:val="00351F1E"/>
    <w:rsid w:val="00352029"/>
    <w:rsid w:val="00352AA4"/>
    <w:rsid w:val="00352EDE"/>
    <w:rsid w:val="00354579"/>
    <w:rsid w:val="00356881"/>
    <w:rsid w:val="00356F00"/>
    <w:rsid w:val="0036223D"/>
    <w:rsid w:val="00363AE5"/>
    <w:rsid w:val="003641D5"/>
    <w:rsid w:val="00364D51"/>
    <w:rsid w:val="00366414"/>
    <w:rsid w:val="0036739D"/>
    <w:rsid w:val="00367F7D"/>
    <w:rsid w:val="00370FA0"/>
    <w:rsid w:val="003729D5"/>
    <w:rsid w:val="003736CB"/>
    <w:rsid w:val="003757E3"/>
    <w:rsid w:val="00377481"/>
    <w:rsid w:val="00380564"/>
    <w:rsid w:val="00384D42"/>
    <w:rsid w:val="00385965"/>
    <w:rsid w:val="0039098B"/>
    <w:rsid w:val="00396A04"/>
    <w:rsid w:val="003A0CD2"/>
    <w:rsid w:val="003A2342"/>
    <w:rsid w:val="003A2FF3"/>
    <w:rsid w:val="003A7E95"/>
    <w:rsid w:val="003B681C"/>
    <w:rsid w:val="003B739C"/>
    <w:rsid w:val="003C099D"/>
    <w:rsid w:val="003C445A"/>
    <w:rsid w:val="003C54A9"/>
    <w:rsid w:val="003C60F3"/>
    <w:rsid w:val="003C6313"/>
    <w:rsid w:val="003C6EDC"/>
    <w:rsid w:val="003D13D6"/>
    <w:rsid w:val="003D28B1"/>
    <w:rsid w:val="003D29DA"/>
    <w:rsid w:val="003D406C"/>
    <w:rsid w:val="003D4ECA"/>
    <w:rsid w:val="003D6715"/>
    <w:rsid w:val="003D6CD3"/>
    <w:rsid w:val="003E14C9"/>
    <w:rsid w:val="003E55B2"/>
    <w:rsid w:val="003E7E09"/>
    <w:rsid w:val="003F0A5A"/>
    <w:rsid w:val="003F4506"/>
    <w:rsid w:val="003F6D8D"/>
    <w:rsid w:val="004008E8"/>
    <w:rsid w:val="00402DE1"/>
    <w:rsid w:val="00403718"/>
    <w:rsid w:val="00403BB1"/>
    <w:rsid w:val="004040A7"/>
    <w:rsid w:val="00405468"/>
    <w:rsid w:val="0040590D"/>
    <w:rsid w:val="004061E3"/>
    <w:rsid w:val="00406350"/>
    <w:rsid w:val="0040636B"/>
    <w:rsid w:val="00407D69"/>
    <w:rsid w:val="004176F4"/>
    <w:rsid w:val="0042079A"/>
    <w:rsid w:val="004209E9"/>
    <w:rsid w:val="0042581F"/>
    <w:rsid w:val="004264BF"/>
    <w:rsid w:val="00426823"/>
    <w:rsid w:val="00430BF8"/>
    <w:rsid w:val="0043180D"/>
    <w:rsid w:val="00431AAC"/>
    <w:rsid w:val="00434AB5"/>
    <w:rsid w:val="00434AD6"/>
    <w:rsid w:val="004414A5"/>
    <w:rsid w:val="00442AC7"/>
    <w:rsid w:val="00442B26"/>
    <w:rsid w:val="00443476"/>
    <w:rsid w:val="00443700"/>
    <w:rsid w:val="0044700B"/>
    <w:rsid w:val="0045009B"/>
    <w:rsid w:val="00450680"/>
    <w:rsid w:val="00450E3B"/>
    <w:rsid w:val="00451343"/>
    <w:rsid w:val="004535A1"/>
    <w:rsid w:val="0045402D"/>
    <w:rsid w:val="004567DC"/>
    <w:rsid w:val="004612A9"/>
    <w:rsid w:val="00464D45"/>
    <w:rsid w:val="00465129"/>
    <w:rsid w:val="0046611D"/>
    <w:rsid w:val="004667B5"/>
    <w:rsid w:val="00467171"/>
    <w:rsid w:val="00467C80"/>
    <w:rsid w:val="00471B6A"/>
    <w:rsid w:val="00473608"/>
    <w:rsid w:val="00473B9E"/>
    <w:rsid w:val="00473F11"/>
    <w:rsid w:val="00474052"/>
    <w:rsid w:val="0047645B"/>
    <w:rsid w:val="00476FDA"/>
    <w:rsid w:val="0048506A"/>
    <w:rsid w:val="00485364"/>
    <w:rsid w:val="00485A80"/>
    <w:rsid w:val="004877C8"/>
    <w:rsid w:val="00487A25"/>
    <w:rsid w:val="004901D3"/>
    <w:rsid w:val="00490FEF"/>
    <w:rsid w:val="00491D4B"/>
    <w:rsid w:val="00493F9B"/>
    <w:rsid w:val="00497937"/>
    <w:rsid w:val="00497A4B"/>
    <w:rsid w:val="004A045B"/>
    <w:rsid w:val="004A0586"/>
    <w:rsid w:val="004A1924"/>
    <w:rsid w:val="004A2F25"/>
    <w:rsid w:val="004A3C07"/>
    <w:rsid w:val="004A4D87"/>
    <w:rsid w:val="004B5EA4"/>
    <w:rsid w:val="004B6C63"/>
    <w:rsid w:val="004C0E9C"/>
    <w:rsid w:val="004C0F81"/>
    <w:rsid w:val="004C3DFC"/>
    <w:rsid w:val="004C531E"/>
    <w:rsid w:val="004C61E0"/>
    <w:rsid w:val="004C6A88"/>
    <w:rsid w:val="004C6C90"/>
    <w:rsid w:val="004D24C1"/>
    <w:rsid w:val="004D4CFA"/>
    <w:rsid w:val="004D521B"/>
    <w:rsid w:val="004D525D"/>
    <w:rsid w:val="004D5CB6"/>
    <w:rsid w:val="004D6C45"/>
    <w:rsid w:val="004D7760"/>
    <w:rsid w:val="004D7949"/>
    <w:rsid w:val="004E353F"/>
    <w:rsid w:val="004E430C"/>
    <w:rsid w:val="004E55EB"/>
    <w:rsid w:val="004E68AC"/>
    <w:rsid w:val="004E6934"/>
    <w:rsid w:val="004E6A1A"/>
    <w:rsid w:val="004E77F2"/>
    <w:rsid w:val="004F02DF"/>
    <w:rsid w:val="004F05D0"/>
    <w:rsid w:val="004F0DBC"/>
    <w:rsid w:val="004F29C6"/>
    <w:rsid w:val="004F39D0"/>
    <w:rsid w:val="004F410F"/>
    <w:rsid w:val="004F60F5"/>
    <w:rsid w:val="00500CBE"/>
    <w:rsid w:val="00501D03"/>
    <w:rsid w:val="00503460"/>
    <w:rsid w:val="005037BA"/>
    <w:rsid w:val="005037CD"/>
    <w:rsid w:val="005046C5"/>
    <w:rsid w:val="00504795"/>
    <w:rsid w:val="00504A66"/>
    <w:rsid w:val="00507238"/>
    <w:rsid w:val="00507252"/>
    <w:rsid w:val="005077B9"/>
    <w:rsid w:val="00507E72"/>
    <w:rsid w:val="0051158A"/>
    <w:rsid w:val="00511AD6"/>
    <w:rsid w:val="00513362"/>
    <w:rsid w:val="005148A4"/>
    <w:rsid w:val="00514CBA"/>
    <w:rsid w:val="005158DF"/>
    <w:rsid w:val="00516330"/>
    <w:rsid w:val="00516D4B"/>
    <w:rsid w:val="005210DA"/>
    <w:rsid w:val="005213BF"/>
    <w:rsid w:val="00521582"/>
    <w:rsid w:val="00521FFF"/>
    <w:rsid w:val="005220F6"/>
    <w:rsid w:val="00522C35"/>
    <w:rsid w:val="00523BAE"/>
    <w:rsid w:val="0052507B"/>
    <w:rsid w:val="00525976"/>
    <w:rsid w:val="0052630A"/>
    <w:rsid w:val="005311D8"/>
    <w:rsid w:val="0053177A"/>
    <w:rsid w:val="00533EA1"/>
    <w:rsid w:val="00534D58"/>
    <w:rsid w:val="00535A3C"/>
    <w:rsid w:val="00537305"/>
    <w:rsid w:val="00537925"/>
    <w:rsid w:val="00543D4A"/>
    <w:rsid w:val="00543F66"/>
    <w:rsid w:val="00544C3D"/>
    <w:rsid w:val="00557E3E"/>
    <w:rsid w:val="005612F0"/>
    <w:rsid w:val="00562051"/>
    <w:rsid w:val="00562CE8"/>
    <w:rsid w:val="00564B2D"/>
    <w:rsid w:val="00566733"/>
    <w:rsid w:val="005667CD"/>
    <w:rsid w:val="00567778"/>
    <w:rsid w:val="00567811"/>
    <w:rsid w:val="00571B80"/>
    <w:rsid w:val="0057463A"/>
    <w:rsid w:val="005771C3"/>
    <w:rsid w:val="00577B54"/>
    <w:rsid w:val="0058009E"/>
    <w:rsid w:val="005825A7"/>
    <w:rsid w:val="00583E5A"/>
    <w:rsid w:val="00584B39"/>
    <w:rsid w:val="005857DD"/>
    <w:rsid w:val="0058620F"/>
    <w:rsid w:val="005869DE"/>
    <w:rsid w:val="00587209"/>
    <w:rsid w:val="00587849"/>
    <w:rsid w:val="00587876"/>
    <w:rsid w:val="00590F6D"/>
    <w:rsid w:val="00592AD6"/>
    <w:rsid w:val="005934C0"/>
    <w:rsid w:val="00594111"/>
    <w:rsid w:val="005964ED"/>
    <w:rsid w:val="0059746B"/>
    <w:rsid w:val="005A26DF"/>
    <w:rsid w:val="005A3192"/>
    <w:rsid w:val="005A46DC"/>
    <w:rsid w:val="005A4A6F"/>
    <w:rsid w:val="005A4D19"/>
    <w:rsid w:val="005A5A6D"/>
    <w:rsid w:val="005A5ED7"/>
    <w:rsid w:val="005A67B8"/>
    <w:rsid w:val="005A6FDC"/>
    <w:rsid w:val="005B404A"/>
    <w:rsid w:val="005B41C2"/>
    <w:rsid w:val="005B488D"/>
    <w:rsid w:val="005C1A41"/>
    <w:rsid w:val="005C375A"/>
    <w:rsid w:val="005C4565"/>
    <w:rsid w:val="005D39FC"/>
    <w:rsid w:val="005D405A"/>
    <w:rsid w:val="005D6628"/>
    <w:rsid w:val="005E05CD"/>
    <w:rsid w:val="005E0842"/>
    <w:rsid w:val="005E0E10"/>
    <w:rsid w:val="005E12DB"/>
    <w:rsid w:val="005E2FAB"/>
    <w:rsid w:val="005E34A5"/>
    <w:rsid w:val="005E35DC"/>
    <w:rsid w:val="005E4FC6"/>
    <w:rsid w:val="005E56A9"/>
    <w:rsid w:val="005E7C00"/>
    <w:rsid w:val="005F3C36"/>
    <w:rsid w:val="005F47C1"/>
    <w:rsid w:val="005F4C74"/>
    <w:rsid w:val="005F5C31"/>
    <w:rsid w:val="005F73FA"/>
    <w:rsid w:val="005F7AC4"/>
    <w:rsid w:val="006007E3"/>
    <w:rsid w:val="00602600"/>
    <w:rsid w:val="00602FD8"/>
    <w:rsid w:val="00604FC5"/>
    <w:rsid w:val="0060627E"/>
    <w:rsid w:val="006118F3"/>
    <w:rsid w:val="006123DD"/>
    <w:rsid w:val="0061458F"/>
    <w:rsid w:val="006149CC"/>
    <w:rsid w:val="0061572F"/>
    <w:rsid w:val="006160DA"/>
    <w:rsid w:val="00616D34"/>
    <w:rsid w:val="00616DD9"/>
    <w:rsid w:val="00622C31"/>
    <w:rsid w:val="00623EC7"/>
    <w:rsid w:val="006267E8"/>
    <w:rsid w:val="00631441"/>
    <w:rsid w:val="00636415"/>
    <w:rsid w:val="006364DA"/>
    <w:rsid w:val="00636EE5"/>
    <w:rsid w:val="006406D5"/>
    <w:rsid w:val="00641030"/>
    <w:rsid w:val="00642B80"/>
    <w:rsid w:val="0064461B"/>
    <w:rsid w:val="00645D52"/>
    <w:rsid w:val="0065052C"/>
    <w:rsid w:val="0065133B"/>
    <w:rsid w:val="006539D1"/>
    <w:rsid w:val="006556AC"/>
    <w:rsid w:val="00655B10"/>
    <w:rsid w:val="006602F1"/>
    <w:rsid w:val="00661CB6"/>
    <w:rsid w:val="00663265"/>
    <w:rsid w:val="0066340D"/>
    <w:rsid w:val="00667B11"/>
    <w:rsid w:val="0067038F"/>
    <w:rsid w:val="006704CC"/>
    <w:rsid w:val="00670ED4"/>
    <w:rsid w:val="00670F74"/>
    <w:rsid w:val="00672928"/>
    <w:rsid w:val="00673A00"/>
    <w:rsid w:val="00674A0A"/>
    <w:rsid w:val="00674A86"/>
    <w:rsid w:val="00674F9B"/>
    <w:rsid w:val="006829E9"/>
    <w:rsid w:val="00682E43"/>
    <w:rsid w:val="00683AB6"/>
    <w:rsid w:val="00683BB6"/>
    <w:rsid w:val="00687C0D"/>
    <w:rsid w:val="00696F97"/>
    <w:rsid w:val="006A2FD1"/>
    <w:rsid w:val="006A2FE4"/>
    <w:rsid w:val="006A649B"/>
    <w:rsid w:val="006A69C8"/>
    <w:rsid w:val="006B0BE6"/>
    <w:rsid w:val="006B218D"/>
    <w:rsid w:val="006B2417"/>
    <w:rsid w:val="006B2F55"/>
    <w:rsid w:val="006B35E5"/>
    <w:rsid w:val="006B6BE6"/>
    <w:rsid w:val="006C1082"/>
    <w:rsid w:val="006C48D7"/>
    <w:rsid w:val="006C7DA6"/>
    <w:rsid w:val="006D1268"/>
    <w:rsid w:val="006D313B"/>
    <w:rsid w:val="006D3866"/>
    <w:rsid w:val="006D5720"/>
    <w:rsid w:val="006D6163"/>
    <w:rsid w:val="006D70A5"/>
    <w:rsid w:val="006E280C"/>
    <w:rsid w:val="006E2D3C"/>
    <w:rsid w:val="006E3216"/>
    <w:rsid w:val="006E58B1"/>
    <w:rsid w:val="006E5E0D"/>
    <w:rsid w:val="006E7D61"/>
    <w:rsid w:val="006F01C4"/>
    <w:rsid w:val="006F01E7"/>
    <w:rsid w:val="006F20E2"/>
    <w:rsid w:val="006F3AB2"/>
    <w:rsid w:val="006F487B"/>
    <w:rsid w:val="006F61AF"/>
    <w:rsid w:val="006F740B"/>
    <w:rsid w:val="007075E8"/>
    <w:rsid w:val="00707F7F"/>
    <w:rsid w:val="00711933"/>
    <w:rsid w:val="00711E3A"/>
    <w:rsid w:val="0071253F"/>
    <w:rsid w:val="007129D1"/>
    <w:rsid w:val="007138BF"/>
    <w:rsid w:val="00713D16"/>
    <w:rsid w:val="007172D4"/>
    <w:rsid w:val="0072027A"/>
    <w:rsid w:val="007211BB"/>
    <w:rsid w:val="00722159"/>
    <w:rsid w:val="0072283D"/>
    <w:rsid w:val="007233AA"/>
    <w:rsid w:val="00724544"/>
    <w:rsid w:val="0072524A"/>
    <w:rsid w:val="00725BFB"/>
    <w:rsid w:val="00726BDF"/>
    <w:rsid w:val="00727FA0"/>
    <w:rsid w:val="0073113D"/>
    <w:rsid w:val="00731EE5"/>
    <w:rsid w:val="00735915"/>
    <w:rsid w:val="00737220"/>
    <w:rsid w:val="00744A41"/>
    <w:rsid w:val="00751A64"/>
    <w:rsid w:val="0075201F"/>
    <w:rsid w:val="007525E3"/>
    <w:rsid w:val="007615FB"/>
    <w:rsid w:val="007641C3"/>
    <w:rsid w:val="007670C7"/>
    <w:rsid w:val="00770773"/>
    <w:rsid w:val="00770FD4"/>
    <w:rsid w:val="00773654"/>
    <w:rsid w:val="0077464D"/>
    <w:rsid w:val="007763EF"/>
    <w:rsid w:val="0077723F"/>
    <w:rsid w:val="007808EB"/>
    <w:rsid w:val="00780A41"/>
    <w:rsid w:val="00783FCE"/>
    <w:rsid w:val="00784C4F"/>
    <w:rsid w:val="00784EE1"/>
    <w:rsid w:val="00786522"/>
    <w:rsid w:val="0078747F"/>
    <w:rsid w:val="00792497"/>
    <w:rsid w:val="0079424C"/>
    <w:rsid w:val="00794787"/>
    <w:rsid w:val="00795D7D"/>
    <w:rsid w:val="007963CD"/>
    <w:rsid w:val="00797E70"/>
    <w:rsid w:val="007A0BE1"/>
    <w:rsid w:val="007A37D8"/>
    <w:rsid w:val="007A3EF3"/>
    <w:rsid w:val="007A7C13"/>
    <w:rsid w:val="007B1977"/>
    <w:rsid w:val="007B3B48"/>
    <w:rsid w:val="007B6F13"/>
    <w:rsid w:val="007B73E8"/>
    <w:rsid w:val="007B7993"/>
    <w:rsid w:val="007C1564"/>
    <w:rsid w:val="007C3D03"/>
    <w:rsid w:val="007C4C28"/>
    <w:rsid w:val="007C624A"/>
    <w:rsid w:val="007C7E72"/>
    <w:rsid w:val="007D1EFA"/>
    <w:rsid w:val="007D27C8"/>
    <w:rsid w:val="007D3397"/>
    <w:rsid w:val="007D42BD"/>
    <w:rsid w:val="007D528D"/>
    <w:rsid w:val="007D5966"/>
    <w:rsid w:val="007D5FE4"/>
    <w:rsid w:val="007F0C6F"/>
    <w:rsid w:val="007F3E4E"/>
    <w:rsid w:val="007F45EA"/>
    <w:rsid w:val="007F58B7"/>
    <w:rsid w:val="007F5A9C"/>
    <w:rsid w:val="00801451"/>
    <w:rsid w:val="00801A4A"/>
    <w:rsid w:val="00804892"/>
    <w:rsid w:val="00806ECA"/>
    <w:rsid w:val="0080752E"/>
    <w:rsid w:val="008104F3"/>
    <w:rsid w:val="008125A0"/>
    <w:rsid w:val="00813B2F"/>
    <w:rsid w:val="00814316"/>
    <w:rsid w:val="00820484"/>
    <w:rsid w:val="00820DAD"/>
    <w:rsid w:val="008214D6"/>
    <w:rsid w:val="008229EA"/>
    <w:rsid w:val="00822CD4"/>
    <w:rsid w:val="00824C29"/>
    <w:rsid w:val="008251D0"/>
    <w:rsid w:val="008265CD"/>
    <w:rsid w:val="008274DF"/>
    <w:rsid w:val="00832068"/>
    <w:rsid w:val="00832838"/>
    <w:rsid w:val="00836C2A"/>
    <w:rsid w:val="008420FC"/>
    <w:rsid w:val="008421FC"/>
    <w:rsid w:val="00847921"/>
    <w:rsid w:val="00854719"/>
    <w:rsid w:val="008558F4"/>
    <w:rsid w:val="008560DE"/>
    <w:rsid w:val="00857D68"/>
    <w:rsid w:val="0086066F"/>
    <w:rsid w:val="00860CC1"/>
    <w:rsid w:val="0086119E"/>
    <w:rsid w:val="0086341D"/>
    <w:rsid w:val="00864EDF"/>
    <w:rsid w:val="00864EF1"/>
    <w:rsid w:val="00866B4C"/>
    <w:rsid w:val="00874362"/>
    <w:rsid w:val="0087482D"/>
    <w:rsid w:val="00875F7D"/>
    <w:rsid w:val="00876E89"/>
    <w:rsid w:val="00883D95"/>
    <w:rsid w:val="00885183"/>
    <w:rsid w:val="0088525A"/>
    <w:rsid w:val="00886449"/>
    <w:rsid w:val="0088777B"/>
    <w:rsid w:val="0089352F"/>
    <w:rsid w:val="00895129"/>
    <w:rsid w:val="008974BB"/>
    <w:rsid w:val="008A0D60"/>
    <w:rsid w:val="008A5532"/>
    <w:rsid w:val="008A5D88"/>
    <w:rsid w:val="008A71E1"/>
    <w:rsid w:val="008A7870"/>
    <w:rsid w:val="008B0475"/>
    <w:rsid w:val="008B1BF3"/>
    <w:rsid w:val="008B449F"/>
    <w:rsid w:val="008B623B"/>
    <w:rsid w:val="008C1387"/>
    <w:rsid w:val="008C3B25"/>
    <w:rsid w:val="008C3C3E"/>
    <w:rsid w:val="008C51E4"/>
    <w:rsid w:val="008C682F"/>
    <w:rsid w:val="008C72E7"/>
    <w:rsid w:val="008D6B93"/>
    <w:rsid w:val="008E1ADC"/>
    <w:rsid w:val="008E509B"/>
    <w:rsid w:val="008E7CD7"/>
    <w:rsid w:val="008E7D82"/>
    <w:rsid w:val="008E7FA0"/>
    <w:rsid w:val="008F1B34"/>
    <w:rsid w:val="008F1C36"/>
    <w:rsid w:val="008F4811"/>
    <w:rsid w:val="008F525A"/>
    <w:rsid w:val="008F7A1A"/>
    <w:rsid w:val="00901747"/>
    <w:rsid w:val="009026D4"/>
    <w:rsid w:val="009063EA"/>
    <w:rsid w:val="00906722"/>
    <w:rsid w:val="00906917"/>
    <w:rsid w:val="0091073C"/>
    <w:rsid w:val="00911D14"/>
    <w:rsid w:val="00913D5B"/>
    <w:rsid w:val="00916F9F"/>
    <w:rsid w:val="00924DA9"/>
    <w:rsid w:val="009250AC"/>
    <w:rsid w:val="009254D2"/>
    <w:rsid w:val="009271E6"/>
    <w:rsid w:val="0092728F"/>
    <w:rsid w:val="0092763E"/>
    <w:rsid w:val="009316A6"/>
    <w:rsid w:val="009317BD"/>
    <w:rsid w:val="009331F0"/>
    <w:rsid w:val="00933E3A"/>
    <w:rsid w:val="00935298"/>
    <w:rsid w:val="00936114"/>
    <w:rsid w:val="00937B73"/>
    <w:rsid w:val="009400E9"/>
    <w:rsid w:val="00941BC7"/>
    <w:rsid w:val="00941D14"/>
    <w:rsid w:val="00946830"/>
    <w:rsid w:val="00946C6B"/>
    <w:rsid w:val="00947D9E"/>
    <w:rsid w:val="00951514"/>
    <w:rsid w:val="00951C6E"/>
    <w:rsid w:val="00951C73"/>
    <w:rsid w:val="00952AB4"/>
    <w:rsid w:val="00957BCD"/>
    <w:rsid w:val="00960A29"/>
    <w:rsid w:val="00962779"/>
    <w:rsid w:val="00962FC3"/>
    <w:rsid w:val="009645CC"/>
    <w:rsid w:val="009654EC"/>
    <w:rsid w:val="00966362"/>
    <w:rsid w:val="00967699"/>
    <w:rsid w:val="009703FF"/>
    <w:rsid w:val="00970420"/>
    <w:rsid w:val="00975464"/>
    <w:rsid w:val="00982750"/>
    <w:rsid w:val="00983A42"/>
    <w:rsid w:val="00985B96"/>
    <w:rsid w:val="00986583"/>
    <w:rsid w:val="00986920"/>
    <w:rsid w:val="00986D4E"/>
    <w:rsid w:val="009908D3"/>
    <w:rsid w:val="00990B9E"/>
    <w:rsid w:val="009918D9"/>
    <w:rsid w:val="00991DF4"/>
    <w:rsid w:val="00991F4F"/>
    <w:rsid w:val="00992B62"/>
    <w:rsid w:val="009930F2"/>
    <w:rsid w:val="00994690"/>
    <w:rsid w:val="00995B0E"/>
    <w:rsid w:val="009A088F"/>
    <w:rsid w:val="009A0FA5"/>
    <w:rsid w:val="009A2918"/>
    <w:rsid w:val="009A386D"/>
    <w:rsid w:val="009A392D"/>
    <w:rsid w:val="009A3D65"/>
    <w:rsid w:val="009A41C0"/>
    <w:rsid w:val="009A4B52"/>
    <w:rsid w:val="009A60F7"/>
    <w:rsid w:val="009A796D"/>
    <w:rsid w:val="009A7B4F"/>
    <w:rsid w:val="009B01A9"/>
    <w:rsid w:val="009B0261"/>
    <w:rsid w:val="009B0BC9"/>
    <w:rsid w:val="009B295E"/>
    <w:rsid w:val="009B299F"/>
    <w:rsid w:val="009B4136"/>
    <w:rsid w:val="009B4BFB"/>
    <w:rsid w:val="009B5C6C"/>
    <w:rsid w:val="009C0688"/>
    <w:rsid w:val="009C13DD"/>
    <w:rsid w:val="009C22A9"/>
    <w:rsid w:val="009C4E33"/>
    <w:rsid w:val="009C4FDC"/>
    <w:rsid w:val="009C619E"/>
    <w:rsid w:val="009C6588"/>
    <w:rsid w:val="009C6E7B"/>
    <w:rsid w:val="009C7505"/>
    <w:rsid w:val="009D0250"/>
    <w:rsid w:val="009D1627"/>
    <w:rsid w:val="009D17C3"/>
    <w:rsid w:val="009D3257"/>
    <w:rsid w:val="009D3BA0"/>
    <w:rsid w:val="009D47C2"/>
    <w:rsid w:val="009E2B74"/>
    <w:rsid w:val="009E2DB5"/>
    <w:rsid w:val="009E374E"/>
    <w:rsid w:val="009E46EC"/>
    <w:rsid w:val="009E51F8"/>
    <w:rsid w:val="009E73B8"/>
    <w:rsid w:val="009F0A4B"/>
    <w:rsid w:val="009F1F09"/>
    <w:rsid w:val="009F2649"/>
    <w:rsid w:val="009F4698"/>
    <w:rsid w:val="009F535B"/>
    <w:rsid w:val="009F605E"/>
    <w:rsid w:val="00A0006C"/>
    <w:rsid w:val="00A0237B"/>
    <w:rsid w:val="00A05099"/>
    <w:rsid w:val="00A05364"/>
    <w:rsid w:val="00A074D7"/>
    <w:rsid w:val="00A13254"/>
    <w:rsid w:val="00A164E4"/>
    <w:rsid w:val="00A17D23"/>
    <w:rsid w:val="00A208E1"/>
    <w:rsid w:val="00A2345D"/>
    <w:rsid w:val="00A27FE2"/>
    <w:rsid w:val="00A30F0D"/>
    <w:rsid w:val="00A32350"/>
    <w:rsid w:val="00A3586E"/>
    <w:rsid w:val="00A3632D"/>
    <w:rsid w:val="00A3703E"/>
    <w:rsid w:val="00A40372"/>
    <w:rsid w:val="00A41100"/>
    <w:rsid w:val="00A417F8"/>
    <w:rsid w:val="00A425A3"/>
    <w:rsid w:val="00A42D03"/>
    <w:rsid w:val="00A50AF9"/>
    <w:rsid w:val="00A521AB"/>
    <w:rsid w:val="00A525EB"/>
    <w:rsid w:val="00A54855"/>
    <w:rsid w:val="00A5699A"/>
    <w:rsid w:val="00A56A8C"/>
    <w:rsid w:val="00A56CD0"/>
    <w:rsid w:val="00A5729E"/>
    <w:rsid w:val="00A61D3E"/>
    <w:rsid w:val="00A635F2"/>
    <w:rsid w:val="00A66FC8"/>
    <w:rsid w:val="00A74F1C"/>
    <w:rsid w:val="00A75B6B"/>
    <w:rsid w:val="00A7643E"/>
    <w:rsid w:val="00A776D4"/>
    <w:rsid w:val="00A84C34"/>
    <w:rsid w:val="00A85F40"/>
    <w:rsid w:val="00A8627D"/>
    <w:rsid w:val="00A90730"/>
    <w:rsid w:val="00A91F83"/>
    <w:rsid w:val="00A92A15"/>
    <w:rsid w:val="00A945C5"/>
    <w:rsid w:val="00A9649E"/>
    <w:rsid w:val="00AA1341"/>
    <w:rsid w:val="00AA4046"/>
    <w:rsid w:val="00AA4AE9"/>
    <w:rsid w:val="00AB0F5C"/>
    <w:rsid w:val="00AB16D0"/>
    <w:rsid w:val="00AB2C1B"/>
    <w:rsid w:val="00AB6F63"/>
    <w:rsid w:val="00AB7C9C"/>
    <w:rsid w:val="00AB7EE3"/>
    <w:rsid w:val="00AC2724"/>
    <w:rsid w:val="00AC3BF2"/>
    <w:rsid w:val="00AD2584"/>
    <w:rsid w:val="00AD2BC8"/>
    <w:rsid w:val="00AD2DDE"/>
    <w:rsid w:val="00AD4003"/>
    <w:rsid w:val="00AD43E9"/>
    <w:rsid w:val="00AD5483"/>
    <w:rsid w:val="00AD7669"/>
    <w:rsid w:val="00AE05D1"/>
    <w:rsid w:val="00AE1958"/>
    <w:rsid w:val="00AE2539"/>
    <w:rsid w:val="00AE2ABD"/>
    <w:rsid w:val="00AE4B3C"/>
    <w:rsid w:val="00AE6021"/>
    <w:rsid w:val="00AE6E47"/>
    <w:rsid w:val="00AF0249"/>
    <w:rsid w:val="00AF150F"/>
    <w:rsid w:val="00AF2577"/>
    <w:rsid w:val="00AF4737"/>
    <w:rsid w:val="00AF5080"/>
    <w:rsid w:val="00AF58C9"/>
    <w:rsid w:val="00AF6549"/>
    <w:rsid w:val="00B01D35"/>
    <w:rsid w:val="00B0380A"/>
    <w:rsid w:val="00B04182"/>
    <w:rsid w:val="00B0418C"/>
    <w:rsid w:val="00B0470A"/>
    <w:rsid w:val="00B05367"/>
    <w:rsid w:val="00B107D3"/>
    <w:rsid w:val="00B10F32"/>
    <w:rsid w:val="00B133F9"/>
    <w:rsid w:val="00B135A7"/>
    <w:rsid w:val="00B17FC7"/>
    <w:rsid w:val="00B20D22"/>
    <w:rsid w:val="00B2364D"/>
    <w:rsid w:val="00B24CA9"/>
    <w:rsid w:val="00B24DEB"/>
    <w:rsid w:val="00B253B5"/>
    <w:rsid w:val="00B255D5"/>
    <w:rsid w:val="00B260D9"/>
    <w:rsid w:val="00B26297"/>
    <w:rsid w:val="00B27CA1"/>
    <w:rsid w:val="00B315FE"/>
    <w:rsid w:val="00B35E4E"/>
    <w:rsid w:val="00B36692"/>
    <w:rsid w:val="00B42740"/>
    <w:rsid w:val="00B429F5"/>
    <w:rsid w:val="00B45CA2"/>
    <w:rsid w:val="00B463D5"/>
    <w:rsid w:val="00B46A48"/>
    <w:rsid w:val="00B474F5"/>
    <w:rsid w:val="00B518A1"/>
    <w:rsid w:val="00B52B20"/>
    <w:rsid w:val="00B53582"/>
    <w:rsid w:val="00B54B6B"/>
    <w:rsid w:val="00B60E26"/>
    <w:rsid w:val="00B6239D"/>
    <w:rsid w:val="00B634AE"/>
    <w:rsid w:val="00B643A3"/>
    <w:rsid w:val="00B67630"/>
    <w:rsid w:val="00B70B18"/>
    <w:rsid w:val="00B722DE"/>
    <w:rsid w:val="00B73090"/>
    <w:rsid w:val="00B73503"/>
    <w:rsid w:val="00B74CA8"/>
    <w:rsid w:val="00B764FF"/>
    <w:rsid w:val="00B77515"/>
    <w:rsid w:val="00B775CA"/>
    <w:rsid w:val="00B8066C"/>
    <w:rsid w:val="00B80DDB"/>
    <w:rsid w:val="00B81067"/>
    <w:rsid w:val="00B81EE1"/>
    <w:rsid w:val="00B82088"/>
    <w:rsid w:val="00B84D39"/>
    <w:rsid w:val="00B8509E"/>
    <w:rsid w:val="00B851D7"/>
    <w:rsid w:val="00B860F0"/>
    <w:rsid w:val="00B907B4"/>
    <w:rsid w:val="00B90876"/>
    <w:rsid w:val="00B91F8F"/>
    <w:rsid w:val="00B92B9E"/>
    <w:rsid w:val="00B935A3"/>
    <w:rsid w:val="00B9392D"/>
    <w:rsid w:val="00B9442C"/>
    <w:rsid w:val="00B9555D"/>
    <w:rsid w:val="00B96B15"/>
    <w:rsid w:val="00B97BAA"/>
    <w:rsid w:val="00BA1C5E"/>
    <w:rsid w:val="00BA42DD"/>
    <w:rsid w:val="00BA5C9E"/>
    <w:rsid w:val="00BA6103"/>
    <w:rsid w:val="00BA6C07"/>
    <w:rsid w:val="00BA761E"/>
    <w:rsid w:val="00BA7E24"/>
    <w:rsid w:val="00BB3FBE"/>
    <w:rsid w:val="00BC2190"/>
    <w:rsid w:val="00BC44C6"/>
    <w:rsid w:val="00BC603D"/>
    <w:rsid w:val="00BD12B3"/>
    <w:rsid w:val="00BD33E3"/>
    <w:rsid w:val="00BD4700"/>
    <w:rsid w:val="00BD522F"/>
    <w:rsid w:val="00BD551C"/>
    <w:rsid w:val="00BE0E02"/>
    <w:rsid w:val="00BE12C7"/>
    <w:rsid w:val="00BE3BED"/>
    <w:rsid w:val="00BF29D5"/>
    <w:rsid w:val="00C022FD"/>
    <w:rsid w:val="00C03CE1"/>
    <w:rsid w:val="00C07425"/>
    <w:rsid w:val="00C077C4"/>
    <w:rsid w:val="00C129BC"/>
    <w:rsid w:val="00C13B66"/>
    <w:rsid w:val="00C140C5"/>
    <w:rsid w:val="00C15763"/>
    <w:rsid w:val="00C17266"/>
    <w:rsid w:val="00C21BB0"/>
    <w:rsid w:val="00C22320"/>
    <w:rsid w:val="00C22420"/>
    <w:rsid w:val="00C24730"/>
    <w:rsid w:val="00C27187"/>
    <w:rsid w:val="00C3016F"/>
    <w:rsid w:val="00C31922"/>
    <w:rsid w:val="00C32EDF"/>
    <w:rsid w:val="00C3387C"/>
    <w:rsid w:val="00C34423"/>
    <w:rsid w:val="00C35B23"/>
    <w:rsid w:val="00C3662E"/>
    <w:rsid w:val="00C37811"/>
    <w:rsid w:val="00C405FD"/>
    <w:rsid w:val="00C42573"/>
    <w:rsid w:val="00C42CED"/>
    <w:rsid w:val="00C4312D"/>
    <w:rsid w:val="00C450DA"/>
    <w:rsid w:val="00C5024A"/>
    <w:rsid w:val="00C56DAC"/>
    <w:rsid w:val="00C57107"/>
    <w:rsid w:val="00C62978"/>
    <w:rsid w:val="00C62C2D"/>
    <w:rsid w:val="00C63E78"/>
    <w:rsid w:val="00C6505E"/>
    <w:rsid w:val="00C70400"/>
    <w:rsid w:val="00C707DE"/>
    <w:rsid w:val="00C712B2"/>
    <w:rsid w:val="00C82E8A"/>
    <w:rsid w:val="00C82F84"/>
    <w:rsid w:val="00C855E8"/>
    <w:rsid w:val="00C8747A"/>
    <w:rsid w:val="00C90CAA"/>
    <w:rsid w:val="00C9227C"/>
    <w:rsid w:val="00C94C15"/>
    <w:rsid w:val="00C9557D"/>
    <w:rsid w:val="00C955FD"/>
    <w:rsid w:val="00CA2740"/>
    <w:rsid w:val="00CA5571"/>
    <w:rsid w:val="00CB059E"/>
    <w:rsid w:val="00CB5B80"/>
    <w:rsid w:val="00CB5F4A"/>
    <w:rsid w:val="00CC0B22"/>
    <w:rsid w:val="00CC12E6"/>
    <w:rsid w:val="00CC2E25"/>
    <w:rsid w:val="00CC4D27"/>
    <w:rsid w:val="00CC4E2C"/>
    <w:rsid w:val="00CC7C64"/>
    <w:rsid w:val="00CD0B47"/>
    <w:rsid w:val="00CD2017"/>
    <w:rsid w:val="00CD5503"/>
    <w:rsid w:val="00CD5E8B"/>
    <w:rsid w:val="00CD7DBF"/>
    <w:rsid w:val="00CE23DC"/>
    <w:rsid w:val="00CE4BE0"/>
    <w:rsid w:val="00CE656F"/>
    <w:rsid w:val="00CE671E"/>
    <w:rsid w:val="00CF1DCB"/>
    <w:rsid w:val="00CF2C0E"/>
    <w:rsid w:val="00CF3DC9"/>
    <w:rsid w:val="00CF406F"/>
    <w:rsid w:val="00CF5E2A"/>
    <w:rsid w:val="00CF5F1A"/>
    <w:rsid w:val="00CF6B6F"/>
    <w:rsid w:val="00CF6F65"/>
    <w:rsid w:val="00D0010D"/>
    <w:rsid w:val="00D010E8"/>
    <w:rsid w:val="00D02C04"/>
    <w:rsid w:val="00D03CFA"/>
    <w:rsid w:val="00D04468"/>
    <w:rsid w:val="00D05DC9"/>
    <w:rsid w:val="00D10F41"/>
    <w:rsid w:val="00D133B2"/>
    <w:rsid w:val="00D138E8"/>
    <w:rsid w:val="00D13BDF"/>
    <w:rsid w:val="00D142DF"/>
    <w:rsid w:val="00D20259"/>
    <w:rsid w:val="00D208BA"/>
    <w:rsid w:val="00D21668"/>
    <w:rsid w:val="00D216BC"/>
    <w:rsid w:val="00D22741"/>
    <w:rsid w:val="00D23411"/>
    <w:rsid w:val="00D2789F"/>
    <w:rsid w:val="00D3221E"/>
    <w:rsid w:val="00D37965"/>
    <w:rsid w:val="00D37E33"/>
    <w:rsid w:val="00D40945"/>
    <w:rsid w:val="00D42B1B"/>
    <w:rsid w:val="00D42F8F"/>
    <w:rsid w:val="00D430D8"/>
    <w:rsid w:val="00D43B49"/>
    <w:rsid w:val="00D455B9"/>
    <w:rsid w:val="00D45ADF"/>
    <w:rsid w:val="00D46520"/>
    <w:rsid w:val="00D5116E"/>
    <w:rsid w:val="00D5161E"/>
    <w:rsid w:val="00D52B44"/>
    <w:rsid w:val="00D5489D"/>
    <w:rsid w:val="00D55B62"/>
    <w:rsid w:val="00D56C61"/>
    <w:rsid w:val="00D61EB4"/>
    <w:rsid w:val="00D62D92"/>
    <w:rsid w:val="00D631BF"/>
    <w:rsid w:val="00D63FA4"/>
    <w:rsid w:val="00D702D9"/>
    <w:rsid w:val="00D70AF1"/>
    <w:rsid w:val="00D70D80"/>
    <w:rsid w:val="00D7219C"/>
    <w:rsid w:val="00D779C6"/>
    <w:rsid w:val="00D82267"/>
    <w:rsid w:val="00D857AA"/>
    <w:rsid w:val="00D866F3"/>
    <w:rsid w:val="00D90813"/>
    <w:rsid w:val="00D90FF1"/>
    <w:rsid w:val="00D91198"/>
    <w:rsid w:val="00D922BA"/>
    <w:rsid w:val="00D92406"/>
    <w:rsid w:val="00D92495"/>
    <w:rsid w:val="00D9407C"/>
    <w:rsid w:val="00D948EA"/>
    <w:rsid w:val="00D97C17"/>
    <w:rsid w:val="00DA0695"/>
    <w:rsid w:val="00DA07F1"/>
    <w:rsid w:val="00DA098C"/>
    <w:rsid w:val="00DA2AB8"/>
    <w:rsid w:val="00DA38BF"/>
    <w:rsid w:val="00DA7C24"/>
    <w:rsid w:val="00DB0228"/>
    <w:rsid w:val="00DB2CAC"/>
    <w:rsid w:val="00DB62F8"/>
    <w:rsid w:val="00DB77A4"/>
    <w:rsid w:val="00DB7F83"/>
    <w:rsid w:val="00DC01B8"/>
    <w:rsid w:val="00DC184B"/>
    <w:rsid w:val="00DC22AD"/>
    <w:rsid w:val="00DC3E9E"/>
    <w:rsid w:val="00DC45C3"/>
    <w:rsid w:val="00DC54CD"/>
    <w:rsid w:val="00DC6EF6"/>
    <w:rsid w:val="00DC79A2"/>
    <w:rsid w:val="00DD06F4"/>
    <w:rsid w:val="00DD500F"/>
    <w:rsid w:val="00DD6174"/>
    <w:rsid w:val="00DD72DF"/>
    <w:rsid w:val="00DD7F67"/>
    <w:rsid w:val="00DE1E3A"/>
    <w:rsid w:val="00DE236D"/>
    <w:rsid w:val="00DE29E4"/>
    <w:rsid w:val="00DE51BB"/>
    <w:rsid w:val="00DF3705"/>
    <w:rsid w:val="00DF3A0F"/>
    <w:rsid w:val="00DF53E4"/>
    <w:rsid w:val="00DF5650"/>
    <w:rsid w:val="00E01DF7"/>
    <w:rsid w:val="00E03F1E"/>
    <w:rsid w:val="00E06600"/>
    <w:rsid w:val="00E133BC"/>
    <w:rsid w:val="00E15837"/>
    <w:rsid w:val="00E15E8A"/>
    <w:rsid w:val="00E15F9A"/>
    <w:rsid w:val="00E16099"/>
    <w:rsid w:val="00E162F2"/>
    <w:rsid w:val="00E20DA0"/>
    <w:rsid w:val="00E2136E"/>
    <w:rsid w:val="00E2160B"/>
    <w:rsid w:val="00E22926"/>
    <w:rsid w:val="00E25AF8"/>
    <w:rsid w:val="00E26A8C"/>
    <w:rsid w:val="00E26D40"/>
    <w:rsid w:val="00E27660"/>
    <w:rsid w:val="00E279AC"/>
    <w:rsid w:val="00E30A40"/>
    <w:rsid w:val="00E31A6A"/>
    <w:rsid w:val="00E325E1"/>
    <w:rsid w:val="00E349F1"/>
    <w:rsid w:val="00E36C27"/>
    <w:rsid w:val="00E37D8D"/>
    <w:rsid w:val="00E434D6"/>
    <w:rsid w:val="00E44ED8"/>
    <w:rsid w:val="00E45131"/>
    <w:rsid w:val="00E4638D"/>
    <w:rsid w:val="00E46822"/>
    <w:rsid w:val="00E46BDF"/>
    <w:rsid w:val="00E547DB"/>
    <w:rsid w:val="00E555BF"/>
    <w:rsid w:val="00E61949"/>
    <w:rsid w:val="00E63990"/>
    <w:rsid w:val="00E6586A"/>
    <w:rsid w:val="00E670C7"/>
    <w:rsid w:val="00E70DCE"/>
    <w:rsid w:val="00E70E14"/>
    <w:rsid w:val="00E71219"/>
    <w:rsid w:val="00E726E9"/>
    <w:rsid w:val="00E75654"/>
    <w:rsid w:val="00E75DD1"/>
    <w:rsid w:val="00E80950"/>
    <w:rsid w:val="00E82142"/>
    <w:rsid w:val="00E82E7A"/>
    <w:rsid w:val="00E83393"/>
    <w:rsid w:val="00E84D1B"/>
    <w:rsid w:val="00E87276"/>
    <w:rsid w:val="00E94538"/>
    <w:rsid w:val="00E97023"/>
    <w:rsid w:val="00EA446A"/>
    <w:rsid w:val="00EA52B8"/>
    <w:rsid w:val="00EA576C"/>
    <w:rsid w:val="00EA7273"/>
    <w:rsid w:val="00EA7DC1"/>
    <w:rsid w:val="00EB494A"/>
    <w:rsid w:val="00EB5BA2"/>
    <w:rsid w:val="00EB5C28"/>
    <w:rsid w:val="00EB6CAB"/>
    <w:rsid w:val="00EB7846"/>
    <w:rsid w:val="00EB7B23"/>
    <w:rsid w:val="00EC00B1"/>
    <w:rsid w:val="00EC00C7"/>
    <w:rsid w:val="00EC0DC3"/>
    <w:rsid w:val="00EC0FA7"/>
    <w:rsid w:val="00EC193C"/>
    <w:rsid w:val="00EC20E1"/>
    <w:rsid w:val="00EC50AB"/>
    <w:rsid w:val="00EC6884"/>
    <w:rsid w:val="00EC7B43"/>
    <w:rsid w:val="00ED05B9"/>
    <w:rsid w:val="00ED1D7C"/>
    <w:rsid w:val="00ED6A1C"/>
    <w:rsid w:val="00ED7A4C"/>
    <w:rsid w:val="00EE3AFB"/>
    <w:rsid w:val="00EE3EF1"/>
    <w:rsid w:val="00EE4374"/>
    <w:rsid w:val="00EE6022"/>
    <w:rsid w:val="00EF092C"/>
    <w:rsid w:val="00EF0B65"/>
    <w:rsid w:val="00EF0D19"/>
    <w:rsid w:val="00EF1577"/>
    <w:rsid w:val="00EF2413"/>
    <w:rsid w:val="00EF4F7A"/>
    <w:rsid w:val="00EF5F6A"/>
    <w:rsid w:val="00EF6BD4"/>
    <w:rsid w:val="00F02A47"/>
    <w:rsid w:val="00F02F20"/>
    <w:rsid w:val="00F046AE"/>
    <w:rsid w:val="00F05BCF"/>
    <w:rsid w:val="00F05C18"/>
    <w:rsid w:val="00F10B10"/>
    <w:rsid w:val="00F121B0"/>
    <w:rsid w:val="00F13BDD"/>
    <w:rsid w:val="00F157DD"/>
    <w:rsid w:val="00F15F90"/>
    <w:rsid w:val="00F175DA"/>
    <w:rsid w:val="00F2078F"/>
    <w:rsid w:val="00F21465"/>
    <w:rsid w:val="00F22999"/>
    <w:rsid w:val="00F26D0F"/>
    <w:rsid w:val="00F31299"/>
    <w:rsid w:val="00F32746"/>
    <w:rsid w:val="00F33E1D"/>
    <w:rsid w:val="00F364F5"/>
    <w:rsid w:val="00F37282"/>
    <w:rsid w:val="00F376E9"/>
    <w:rsid w:val="00F37D92"/>
    <w:rsid w:val="00F40526"/>
    <w:rsid w:val="00F41AE4"/>
    <w:rsid w:val="00F45BBF"/>
    <w:rsid w:val="00F45ED7"/>
    <w:rsid w:val="00F463FD"/>
    <w:rsid w:val="00F50214"/>
    <w:rsid w:val="00F507DC"/>
    <w:rsid w:val="00F52470"/>
    <w:rsid w:val="00F5437B"/>
    <w:rsid w:val="00F545C4"/>
    <w:rsid w:val="00F55C8C"/>
    <w:rsid w:val="00F564CE"/>
    <w:rsid w:val="00F6065C"/>
    <w:rsid w:val="00F61EB1"/>
    <w:rsid w:val="00F61F61"/>
    <w:rsid w:val="00F62098"/>
    <w:rsid w:val="00F62C8B"/>
    <w:rsid w:val="00F63F31"/>
    <w:rsid w:val="00F645C4"/>
    <w:rsid w:val="00F67336"/>
    <w:rsid w:val="00F72574"/>
    <w:rsid w:val="00F73E1A"/>
    <w:rsid w:val="00F74489"/>
    <w:rsid w:val="00F756B4"/>
    <w:rsid w:val="00F802D4"/>
    <w:rsid w:val="00F82255"/>
    <w:rsid w:val="00F82C93"/>
    <w:rsid w:val="00F844F8"/>
    <w:rsid w:val="00F8688A"/>
    <w:rsid w:val="00F868A5"/>
    <w:rsid w:val="00F90F21"/>
    <w:rsid w:val="00F91982"/>
    <w:rsid w:val="00F92D30"/>
    <w:rsid w:val="00F92E47"/>
    <w:rsid w:val="00F93BA9"/>
    <w:rsid w:val="00F95F34"/>
    <w:rsid w:val="00F96DE1"/>
    <w:rsid w:val="00F97779"/>
    <w:rsid w:val="00FA1458"/>
    <w:rsid w:val="00FA2DA2"/>
    <w:rsid w:val="00FA2E62"/>
    <w:rsid w:val="00FA311A"/>
    <w:rsid w:val="00FB0D7F"/>
    <w:rsid w:val="00FB16A8"/>
    <w:rsid w:val="00FB4CED"/>
    <w:rsid w:val="00FC0149"/>
    <w:rsid w:val="00FC0F86"/>
    <w:rsid w:val="00FC11B6"/>
    <w:rsid w:val="00FC122A"/>
    <w:rsid w:val="00FC1AAD"/>
    <w:rsid w:val="00FC3437"/>
    <w:rsid w:val="00FC4C1F"/>
    <w:rsid w:val="00FC5EE8"/>
    <w:rsid w:val="00FD3EB1"/>
    <w:rsid w:val="00FE0FE8"/>
    <w:rsid w:val="00FE7379"/>
    <w:rsid w:val="00FF059B"/>
    <w:rsid w:val="00FF0B1A"/>
    <w:rsid w:val="00FF3102"/>
    <w:rsid w:val="00FF362E"/>
    <w:rsid w:val="00FF53DC"/>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FF81D6"/>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B0BC9"/>
    <w:pPr>
      <w:spacing w:after="0" w:line="240" w:lineRule="auto"/>
    </w:pPr>
    <w:rPr>
      <w:rFonts w:ascii="Times New Roman" w:eastAsia="Times New Roman" w:hAnsi="Times New Roman" w:cs="Times New Roman"/>
      <w:sz w:val="24"/>
      <w:szCs w:val="24"/>
      <w:lang w:val="fr-FR" w:eastAsia="fr-FR"/>
    </w:rPr>
  </w:style>
  <w:style w:type="paragraph" w:styleId="Titre1">
    <w:name w:val="heading 1"/>
    <w:basedOn w:val="Normal"/>
    <w:next w:val="Normal"/>
    <w:link w:val="Titre1Car"/>
    <w:uiPriority w:val="9"/>
    <w:rsid w:val="00144BCD"/>
    <w:pPr>
      <w:keepNext/>
      <w:keepLines/>
      <w:spacing w:before="240" w:line="276" w:lineRule="auto"/>
      <w:outlineLvl w:val="0"/>
    </w:pPr>
    <w:rPr>
      <w:rFonts w:asciiTheme="majorHAnsi" w:eastAsiaTheme="majorEastAsia" w:hAnsiTheme="majorHAnsi" w:cstheme="majorBidi"/>
      <w:color w:val="365F91" w:themeColor="accent1" w:themeShade="BF"/>
      <w:sz w:val="32"/>
      <w:szCs w:val="32"/>
      <w:lang w:val="fr-BE" w:eastAsia="fr-BE"/>
    </w:rPr>
  </w:style>
  <w:style w:type="paragraph" w:styleId="Titre2">
    <w:name w:val="heading 2"/>
    <w:basedOn w:val="Normal"/>
    <w:next w:val="Normal"/>
    <w:link w:val="Titre2Car"/>
    <w:uiPriority w:val="9"/>
    <w:semiHidden/>
    <w:unhideWhenUsed/>
    <w:rsid w:val="00144BCD"/>
    <w:pPr>
      <w:keepNext/>
      <w:keepLines/>
      <w:spacing w:before="40" w:line="276" w:lineRule="auto"/>
      <w:outlineLvl w:val="1"/>
    </w:pPr>
    <w:rPr>
      <w:rFonts w:asciiTheme="majorHAnsi" w:eastAsiaTheme="majorEastAsia" w:hAnsiTheme="majorHAnsi" w:cstheme="majorBidi"/>
      <w:color w:val="365F91" w:themeColor="accent1" w:themeShade="BF"/>
      <w:sz w:val="26"/>
      <w:szCs w:val="26"/>
      <w:lang w:val="fr-BE" w:eastAsia="fr-BE"/>
    </w:rPr>
  </w:style>
  <w:style w:type="paragraph" w:styleId="Titre3">
    <w:name w:val="heading 3"/>
    <w:basedOn w:val="Normal"/>
    <w:next w:val="Normal"/>
    <w:link w:val="Titre3Car"/>
    <w:uiPriority w:val="9"/>
    <w:semiHidden/>
    <w:unhideWhenUsed/>
    <w:qFormat/>
    <w:rsid w:val="00144BCD"/>
    <w:pPr>
      <w:keepNext/>
      <w:keepLines/>
      <w:spacing w:before="40" w:line="276" w:lineRule="auto"/>
      <w:outlineLvl w:val="2"/>
    </w:pPr>
    <w:rPr>
      <w:rFonts w:asciiTheme="majorHAnsi" w:eastAsiaTheme="majorEastAsia" w:hAnsiTheme="majorHAnsi" w:cstheme="majorBidi"/>
      <w:color w:val="243F60" w:themeColor="accent1" w:themeShade="7F"/>
      <w:lang w:val="fr-BE" w:eastAsia="fr-B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E547DB"/>
    <w:pPr>
      <w:tabs>
        <w:tab w:val="center" w:pos="4513"/>
        <w:tab w:val="right" w:pos="9026"/>
      </w:tabs>
    </w:pPr>
    <w:rPr>
      <w:rFonts w:asciiTheme="minorHAnsi" w:eastAsiaTheme="minorHAnsi" w:hAnsiTheme="minorHAnsi" w:cstheme="minorBidi"/>
      <w:sz w:val="22"/>
      <w:szCs w:val="22"/>
      <w:lang w:val="en-GB" w:eastAsia="en-US"/>
    </w:rPr>
  </w:style>
  <w:style w:type="character" w:customStyle="1" w:styleId="En-tteCar">
    <w:name w:val="En-tête Car"/>
    <w:basedOn w:val="Policepardfaut"/>
    <w:link w:val="En-tte"/>
    <w:uiPriority w:val="99"/>
    <w:rsid w:val="00E547DB"/>
  </w:style>
  <w:style w:type="paragraph" w:styleId="Pieddepage">
    <w:name w:val="footer"/>
    <w:basedOn w:val="Normal"/>
    <w:link w:val="PieddepageCar"/>
    <w:uiPriority w:val="99"/>
    <w:unhideWhenUsed/>
    <w:rsid w:val="00E547DB"/>
    <w:pPr>
      <w:tabs>
        <w:tab w:val="center" w:pos="4513"/>
        <w:tab w:val="right" w:pos="9026"/>
      </w:tabs>
    </w:pPr>
    <w:rPr>
      <w:rFonts w:asciiTheme="minorHAnsi" w:eastAsiaTheme="minorHAnsi" w:hAnsiTheme="minorHAnsi" w:cstheme="minorBidi"/>
      <w:sz w:val="22"/>
      <w:szCs w:val="22"/>
      <w:lang w:val="en-GB" w:eastAsia="en-US"/>
    </w:rPr>
  </w:style>
  <w:style w:type="character" w:customStyle="1" w:styleId="PieddepageCar">
    <w:name w:val="Pied de page Car"/>
    <w:basedOn w:val="Policepardfaut"/>
    <w:link w:val="Pieddepage"/>
    <w:uiPriority w:val="99"/>
    <w:rsid w:val="00E547DB"/>
  </w:style>
  <w:style w:type="paragraph" w:styleId="Textedebulles">
    <w:name w:val="Balloon Text"/>
    <w:basedOn w:val="Normal"/>
    <w:link w:val="TextedebullesCar"/>
    <w:uiPriority w:val="99"/>
    <w:semiHidden/>
    <w:unhideWhenUsed/>
    <w:rsid w:val="00E547DB"/>
    <w:rPr>
      <w:rFonts w:ascii="Tahoma" w:eastAsiaTheme="minorHAnsi" w:hAnsi="Tahoma" w:cs="Tahoma"/>
      <w:sz w:val="16"/>
      <w:szCs w:val="16"/>
      <w:lang w:val="en-GB" w:eastAsia="en-US"/>
    </w:rPr>
  </w:style>
  <w:style w:type="character" w:customStyle="1" w:styleId="TextedebullesCar">
    <w:name w:val="Texte de bulles Car"/>
    <w:basedOn w:val="Policepardfaut"/>
    <w:link w:val="Textedebulles"/>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pPr>
    <w:rPr>
      <w:rFonts w:asciiTheme="minorHAnsi" w:eastAsiaTheme="minorHAnsi" w:hAnsiTheme="minorHAnsi"/>
      <w:b/>
      <w:sz w:val="29"/>
      <w:szCs w:val="32"/>
      <w:lang w:val="en-GB" w:eastAsia="en-US"/>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asciiTheme="minorHAnsi" w:eastAsiaTheme="minorHAnsi" w:hAnsiTheme="minorHAnsi"/>
      <w:sz w:val="20"/>
      <w:szCs w:val="22"/>
      <w:lang w:val="en-GB" w:eastAsia="en-US"/>
    </w:rPr>
  </w:style>
  <w:style w:type="paragraph" w:customStyle="1" w:styleId="RSCB01ARTAbstract">
    <w:name w:val="RSC B01 ART Abstract"/>
    <w:basedOn w:val="Normal"/>
    <w:link w:val="RSCB01ARTAbstractChar"/>
    <w:qFormat/>
    <w:rsid w:val="00FA2DA2"/>
    <w:pPr>
      <w:spacing w:after="200" w:line="240" w:lineRule="exact"/>
      <w:jc w:val="both"/>
    </w:pPr>
    <w:rPr>
      <w:rFonts w:asciiTheme="minorHAnsi" w:eastAsiaTheme="minorHAnsi" w:hAnsiTheme="minorHAnsi" w:cstheme="minorBidi"/>
      <w:noProof/>
      <w:sz w:val="16"/>
      <w:szCs w:val="22"/>
      <w:lang w:val="en-GB" w:eastAsia="en-GB"/>
    </w:rPr>
  </w:style>
  <w:style w:type="table" w:styleId="Grilledutableau">
    <w:name w:val="Table Grid"/>
    <w:basedOn w:val="Tableau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line="240" w:lineRule="exact"/>
      <w:jc w:val="both"/>
    </w:pPr>
    <w:rPr>
      <w:rFonts w:asciiTheme="minorHAnsi" w:eastAsiaTheme="minorHAnsi" w:hAnsiTheme="minorHAnsi"/>
      <w:w w:val="108"/>
      <w:sz w:val="18"/>
      <w:szCs w:val="18"/>
      <w:lang w:val="en-GB" w:eastAsia="en-US"/>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Policepardfau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jc w:val="both"/>
    </w:pPr>
    <w:rPr>
      <w:rFonts w:asciiTheme="minorHAnsi" w:eastAsiaTheme="minorHAnsi" w:hAnsiTheme="minorHAnsi"/>
      <w:w w:val="108"/>
      <w:sz w:val="14"/>
      <w:szCs w:val="18"/>
      <w:lang w:val="en-GB" w:eastAsia="en-US"/>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asciiTheme="minorHAnsi" w:eastAsiaTheme="minorHAnsi" w:hAnsiTheme="minorHAnsi" w:cstheme="minorHAnsi"/>
      <w:w w:val="108"/>
      <w:sz w:val="14"/>
      <w:szCs w:val="14"/>
      <w:lang w:val="en-GB" w:eastAsia="en-US"/>
    </w:rPr>
  </w:style>
  <w:style w:type="paragraph" w:customStyle="1" w:styleId="RSCI03FigureSchemeChartUncaptioned">
    <w:name w:val="RSC I03 Figure/Scheme/Chart Uncaptioned"/>
    <w:basedOn w:val="Normal"/>
    <w:link w:val="RSCI03FigureSchemeChartUncaptionedChar"/>
    <w:qFormat/>
    <w:rsid w:val="006556AC"/>
    <w:pPr>
      <w:spacing w:before="160" w:after="160"/>
      <w:jc w:val="center"/>
    </w:pPr>
    <w:rPr>
      <w:rFonts w:asciiTheme="minorHAnsi" w:eastAsiaTheme="minorHAnsi" w:hAnsiTheme="minorHAnsi"/>
      <w:sz w:val="16"/>
      <w:szCs w:val="16"/>
      <w:lang w:val="en-GB" w:eastAsia="en-US"/>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pPr>
    <w:rPr>
      <w:rFonts w:eastAsiaTheme="minorHAnsi" w:cstheme="minorBidi"/>
      <w:sz w:val="18"/>
      <w:szCs w:val="22"/>
      <w:lang w:val="en-GB" w:eastAsia="en-US"/>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uppressOverlap/>
      <w:jc w:val="both"/>
    </w:pPr>
    <w:rPr>
      <w:rFonts w:asciiTheme="minorHAnsi" w:eastAsiaTheme="minorHAnsi" w:hAnsiTheme="minorHAnsi"/>
      <w:w w:val="105"/>
      <w:sz w:val="14"/>
      <w:szCs w:val="14"/>
      <w:lang w:val="en-GB" w:eastAsia="en-US"/>
    </w:rPr>
  </w:style>
  <w:style w:type="character" w:customStyle="1" w:styleId="RSCF01FootnoteAuthorAddressChar">
    <w:name w:val="RSC F01 Footnote Author Address Char"/>
    <w:basedOn w:val="Policepardfau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Policepardfaut"/>
    <w:link w:val="RSCF02FootnotestoTitleAuthors"/>
    <w:rsid w:val="006556AC"/>
    <w:rPr>
      <w:rFonts w:cs="Times New Roman"/>
      <w:w w:val="105"/>
      <w:sz w:val="14"/>
      <w:szCs w:val="14"/>
    </w:rPr>
  </w:style>
  <w:style w:type="paragraph" w:styleId="Sansinterligne">
    <w:name w:val="No Spacing"/>
    <w:uiPriority w:val="1"/>
    <w:rsid w:val="00272D6F"/>
    <w:pPr>
      <w:spacing w:after="0" w:line="240" w:lineRule="auto"/>
    </w:pPr>
  </w:style>
  <w:style w:type="character" w:customStyle="1" w:styleId="RSCR02ReferencesChar">
    <w:name w:val="RSC R02 References Char"/>
    <w:basedOn w:val="Policepardfau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pPr>
    <w:rPr>
      <w:rFonts w:asciiTheme="minorHAnsi" w:eastAsiaTheme="minorHAnsi" w:hAnsiTheme="minorHAnsi" w:cstheme="minorBidi"/>
      <w:b/>
      <w:szCs w:val="22"/>
      <w:lang w:val="en-GB" w:eastAsia="en-US"/>
    </w:rPr>
  </w:style>
  <w:style w:type="character" w:customStyle="1" w:styleId="RSCH01PaperTitleChar">
    <w:name w:val="RSC H01 Paper Title Char"/>
    <w:basedOn w:val="Policepardfaut"/>
    <w:link w:val="RSCH01PaperTitle"/>
    <w:rsid w:val="00C32EDF"/>
    <w:rPr>
      <w:rFonts w:cs="Times New Roman"/>
      <w:b/>
      <w:sz w:val="29"/>
      <w:szCs w:val="32"/>
    </w:rPr>
  </w:style>
  <w:style w:type="character" w:customStyle="1" w:styleId="RSCH02PaperAuthorsandBylineChar">
    <w:name w:val="RSC H02 Paper Authors and Byline Char"/>
    <w:basedOn w:val="Policepardfaut"/>
    <w:link w:val="RSCH02PaperAuthorsandByline"/>
    <w:rsid w:val="001633D9"/>
    <w:rPr>
      <w:rFonts w:cs="Times New Roman"/>
      <w:sz w:val="20"/>
    </w:rPr>
  </w:style>
  <w:style w:type="character" w:customStyle="1" w:styleId="RSCB01ARTAbstractChar">
    <w:name w:val="RSC B01 ART Abstract Char"/>
    <w:basedOn w:val="Policepardfau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Policepardfau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asciiTheme="minorHAnsi" w:hAnsiTheme="minorHAnsi"/>
      <w:sz w:val="14"/>
      <w:szCs w:val="20"/>
      <w:lang w:val="en-GB" w:eastAsia="en-GB"/>
    </w:rPr>
  </w:style>
  <w:style w:type="character" w:customStyle="1" w:styleId="RSCI02FigureSchemeChartwithtopbarChar">
    <w:name w:val="RSC I02 Figure/Scheme/Chart with top bar Char"/>
    <w:basedOn w:val="Policepardfau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Policepardfau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Policepardfaut"/>
    <w:link w:val="RSCI03FigureSchemeChartUncaptioned"/>
    <w:rsid w:val="006556AC"/>
    <w:rPr>
      <w:rFonts w:cs="Times New Roman"/>
      <w:sz w:val="16"/>
      <w:szCs w:val="16"/>
    </w:rPr>
  </w:style>
  <w:style w:type="character" w:customStyle="1" w:styleId="RSCB03MathematicsGreeketcChar">
    <w:name w:val="RSC B03 Mathematics/Greek etc Char"/>
    <w:basedOn w:val="Policepardfau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line="220" w:lineRule="exact"/>
      <w:jc w:val="center"/>
    </w:pPr>
    <w:rPr>
      <w:rFonts w:asciiTheme="minorHAnsi" w:hAnsiTheme="minorHAnsi"/>
      <w:sz w:val="16"/>
      <w:szCs w:val="16"/>
      <w:lang w:val="en-GB" w:eastAsia="en-GB"/>
    </w:rPr>
  </w:style>
  <w:style w:type="character" w:customStyle="1" w:styleId="RSCT01TableTitlewithtopbarChar">
    <w:name w:val="RSC T01 Table Title with top bar Char"/>
    <w:basedOn w:val="Policepardfau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asciiTheme="minorHAnsi" w:hAnsiTheme="minorHAnsi"/>
      <w:sz w:val="15"/>
      <w:szCs w:val="20"/>
      <w:lang w:val="en-GB" w:eastAsia="en-GB"/>
    </w:rPr>
  </w:style>
  <w:style w:type="character" w:customStyle="1" w:styleId="RSCT03TableBodyChar">
    <w:name w:val="RSC T03 Table Body Char"/>
    <w:basedOn w:val="Policepardfau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Policepardfaut"/>
    <w:link w:val="RSCT04TableFootnotewithbottombar"/>
    <w:rsid w:val="006556AC"/>
    <w:rPr>
      <w:rFonts w:eastAsia="Times New Roman" w:cs="Times New Roman"/>
      <w:sz w:val="15"/>
      <w:szCs w:val="20"/>
      <w:lang w:eastAsia="en-GB"/>
    </w:rPr>
  </w:style>
  <w:style w:type="character" w:styleId="Lienhypertexte">
    <w:name w:val="Hyperlink"/>
    <w:basedOn w:val="Policepardfaut"/>
    <w:uiPriority w:val="99"/>
    <w:unhideWhenUsed/>
    <w:rsid w:val="005037CD"/>
    <w:rPr>
      <w:color w:val="0000FF" w:themeColor="hyperlink"/>
      <w:u w:val="single"/>
    </w:rPr>
  </w:style>
  <w:style w:type="paragraph" w:styleId="Paragraphedeliste">
    <w:name w:val="List Paragraph"/>
    <w:basedOn w:val="Normal"/>
    <w:uiPriority w:val="34"/>
    <w:qFormat/>
    <w:rsid w:val="00F15F90"/>
    <w:pPr>
      <w:spacing w:after="200" w:line="276" w:lineRule="auto"/>
      <w:ind w:left="720"/>
      <w:contextualSpacing/>
    </w:pPr>
    <w:rPr>
      <w:rFonts w:asciiTheme="minorHAnsi" w:eastAsiaTheme="minorHAnsi" w:hAnsiTheme="minorHAnsi" w:cstheme="minorBidi"/>
      <w:sz w:val="22"/>
      <w:szCs w:val="22"/>
      <w:lang w:val="en-GB" w:eastAsia="en-US"/>
    </w:rPr>
  </w:style>
  <w:style w:type="paragraph" w:styleId="Rvision">
    <w:name w:val="Revision"/>
    <w:hidden/>
    <w:uiPriority w:val="99"/>
    <w:semiHidden/>
    <w:rsid w:val="000D5891"/>
    <w:pPr>
      <w:spacing w:after="0" w:line="240" w:lineRule="auto"/>
    </w:pPr>
  </w:style>
  <w:style w:type="paragraph" w:styleId="Notedebasdepage">
    <w:name w:val="footnote text"/>
    <w:basedOn w:val="Normal"/>
    <w:link w:val="NotedebasdepageCar"/>
    <w:uiPriority w:val="99"/>
    <w:semiHidden/>
    <w:unhideWhenUsed/>
    <w:rsid w:val="00CA2740"/>
    <w:rPr>
      <w:rFonts w:asciiTheme="minorHAnsi" w:eastAsiaTheme="minorHAnsi" w:hAnsiTheme="minorHAnsi" w:cstheme="minorBidi"/>
      <w:sz w:val="20"/>
      <w:szCs w:val="20"/>
      <w:lang w:val="en-GB" w:eastAsia="en-US"/>
    </w:rPr>
  </w:style>
  <w:style w:type="character" w:customStyle="1" w:styleId="NotedebasdepageCar">
    <w:name w:val="Note de bas de page Car"/>
    <w:basedOn w:val="Policepardfaut"/>
    <w:link w:val="Notedebasdepage"/>
    <w:uiPriority w:val="99"/>
    <w:semiHidden/>
    <w:rsid w:val="00CA2740"/>
    <w:rPr>
      <w:sz w:val="20"/>
      <w:szCs w:val="20"/>
    </w:rPr>
  </w:style>
  <w:style w:type="character" w:styleId="Appelnotedebasdep">
    <w:name w:val="footnote reference"/>
    <w:basedOn w:val="Policepardfau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pPr>
    <w:rPr>
      <w:lang w:val="en-GB" w:eastAsia="en-GB"/>
    </w:rPr>
  </w:style>
  <w:style w:type="paragraph" w:styleId="Lgende">
    <w:name w:val="caption"/>
    <w:basedOn w:val="Normal"/>
    <w:next w:val="Normal"/>
    <w:uiPriority w:val="35"/>
    <w:unhideWhenUsed/>
    <w:rsid w:val="00B0470A"/>
    <w:pPr>
      <w:spacing w:after="200" w:line="200" w:lineRule="exact"/>
    </w:pPr>
    <w:rPr>
      <w:rFonts w:asciiTheme="minorHAnsi" w:eastAsiaTheme="minorHAnsi" w:hAnsiTheme="minorHAnsi" w:cstheme="minorBidi"/>
      <w:bCs/>
      <w:sz w:val="14"/>
      <w:szCs w:val="18"/>
      <w:lang w:val="en-GB" w:eastAsia="en-US"/>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Policepardfau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line="180" w:lineRule="exact"/>
      <w:contextualSpacing/>
    </w:pPr>
    <w:rPr>
      <w:rFonts w:asciiTheme="minorHAnsi" w:eastAsiaTheme="minorEastAsia" w:hAnsiTheme="minorHAnsi" w:cstheme="minorBidi"/>
      <w:noProof/>
      <w:sz w:val="14"/>
      <w:szCs w:val="14"/>
      <w:lang w:val="en-GB"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line="180" w:lineRule="exact"/>
    </w:pPr>
    <w:rPr>
      <w:rFonts w:asciiTheme="minorHAnsi" w:eastAsiaTheme="minorHAnsi" w:hAnsiTheme="minorHAnsi" w:cstheme="minorBidi"/>
      <w:sz w:val="14"/>
      <w:szCs w:val="14"/>
      <w:lang w:val="en-GB" w:eastAsia="en-US"/>
    </w:rPr>
  </w:style>
  <w:style w:type="character" w:customStyle="1" w:styleId="RSCM01ReceivedAcceptedChar">
    <w:name w:val="RSC M01 Received/Accepted Char"/>
    <w:basedOn w:val="Policepardfau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after="200" w:line="400" w:lineRule="exact"/>
    </w:pPr>
    <w:rPr>
      <w:rFonts w:asciiTheme="minorHAnsi" w:eastAsiaTheme="minorHAnsi" w:hAnsiTheme="minorHAnsi" w:cstheme="minorBidi"/>
      <w:b/>
      <w:sz w:val="14"/>
      <w:szCs w:val="14"/>
      <w:lang w:val="en-GB" w:eastAsia="en-US"/>
    </w:rPr>
  </w:style>
  <w:style w:type="character" w:customStyle="1" w:styleId="RSCM02DOIChar">
    <w:name w:val="RSC M02 DOI Char"/>
    <w:basedOn w:val="Policepardfau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Policepardfau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Policepardfau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Policepardfaut"/>
    <w:link w:val="RSCB07BHeadingSub-Section-standalone"/>
    <w:rsid w:val="00EF6BD4"/>
    <w:rPr>
      <w:b/>
      <w:sz w:val="18"/>
    </w:rPr>
  </w:style>
  <w:style w:type="character" w:customStyle="1" w:styleId="RSCB08CHeadingIn-lineChar">
    <w:name w:val="RSC B08 C Heading (In-line) Char"/>
    <w:basedOn w:val="Policepardfau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pPr>
    <w:rPr>
      <w:rFonts w:ascii="Calibri" w:eastAsia="Calibri" w:hAnsi="Calibri"/>
      <w:b/>
      <w:sz w:val="22"/>
      <w:szCs w:val="22"/>
      <w:lang w:val="en-GB" w:eastAsia="en-US"/>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line="240" w:lineRule="exact"/>
      <w:jc w:val="both"/>
    </w:pPr>
    <w:rPr>
      <w:rFonts w:eastAsia="Calibri"/>
      <w:w w:val="108"/>
      <w:sz w:val="18"/>
      <w:szCs w:val="18"/>
      <w:lang w:val="en-GB" w:eastAsia="en-US"/>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Lienhypertextesuivivisit">
    <w:name w:val="FollowedHyperlink"/>
    <w:basedOn w:val="Policepardfaut"/>
    <w:uiPriority w:val="99"/>
    <w:semiHidden/>
    <w:unhideWhenUsed/>
    <w:rsid w:val="0024022C"/>
    <w:rPr>
      <w:color w:val="800080" w:themeColor="followedHyperlink"/>
      <w:u w:val="single"/>
    </w:rPr>
  </w:style>
  <w:style w:type="character" w:styleId="Marquedecommentaire">
    <w:name w:val="annotation reference"/>
    <w:basedOn w:val="Policepardfaut"/>
    <w:uiPriority w:val="99"/>
    <w:semiHidden/>
    <w:unhideWhenUsed/>
    <w:rsid w:val="0060627E"/>
    <w:rPr>
      <w:sz w:val="16"/>
      <w:szCs w:val="16"/>
    </w:rPr>
  </w:style>
  <w:style w:type="paragraph" w:styleId="Commentaire">
    <w:name w:val="annotation text"/>
    <w:basedOn w:val="Normal"/>
    <w:link w:val="CommentaireCar"/>
    <w:uiPriority w:val="99"/>
    <w:unhideWhenUsed/>
    <w:rsid w:val="0060627E"/>
    <w:pPr>
      <w:spacing w:after="200"/>
    </w:pPr>
    <w:rPr>
      <w:rFonts w:asciiTheme="minorHAnsi" w:eastAsiaTheme="minorHAnsi" w:hAnsiTheme="minorHAnsi" w:cstheme="minorBidi"/>
      <w:sz w:val="20"/>
      <w:szCs w:val="20"/>
      <w:lang w:val="en-GB" w:eastAsia="en-US"/>
    </w:rPr>
  </w:style>
  <w:style w:type="character" w:customStyle="1" w:styleId="CommentaireCar">
    <w:name w:val="Commentaire Car"/>
    <w:basedOn w:val="Policepardfaut"/>
    <w:link w:val="Commentaire"/>
    <w:uiPriority w:val="99"/>
    <w:rsid w:val="0060627E"/>
    <w:rPr>
      <w:sz w:val="20"/>
      <w:szCs w:val="20"/>
    </w:rPr>
  </w:style>
  <w:style w:type="paragraph" w:styleId="Objetducommentaire">
    <w:name w:val="annotation subject"/>
    <w:basedOn w:val="Commentaire"/>
    <w:next w:val="Commentaire"/>
    <w:link w:val="ObjetducommentaireCar"/>
    <w:uiPriority w:val="99"/>
    <w:semiHidden/>
    <w:unhideWhenUsed/>
    <w:rsid w:val="0060627E"/>
    <w:rPr>
      <w:b/>
      <w:bCs/>
    </w:rPr>
  </w:style>
  <w:style w:type="character" w:customStyle="1" w:styleId="ObjetducommentaireCar">
    <w:name w:val="Objet du commentaire Car"/>
    <w:basedOn w:val="CommentaireCar"/>
    <w:link w:val="Objetducommentaire"/>
    <w:uiPriority w:val="99"/>
    <w:semiHidden/>
    <w:rsid w:val="0060627E"/>
    <w:rPr>
      <w:b/>
      <w:bCs/>
      <w:sz w:val="20"/>
      <w:szCs w:val="20"/>
    </w:rPr>
  </w:style>
  <w:style w:type="character" w:styleId="Mentionnonrsolue">
    <w:name w:val="Unresolved Mention"/>
    <w:basedOn w:val="Policepardfaut"/>
    <w:uiPriority w:val="99"/>
    <w:semiHidden/>
    <w:unhideWhenUsed/>
    <w:rsid w:val="00BA7E24"/>
    <w:rPr>
      <w:color w:val="605E5C"/>
      <w:shd w:val="clear" w:color="auto" w:fill="E1DFDD"/>
    </w:rPr>
  </w:style>
  <w:style w:type="character" w:customStyle="1" w:styleId="Titre1Car">
    <w:name w:val="Titre 1 Car"/>
    <w:basedOn w:val="Policepardfaut"/>
    <w:link w:val="Titre1"/>
    <w:uiPriority w:val="9"/>
    <w:rsid w:val="00144BCD"/>
    <w:rPr>
      <w:rFonts w:asciiTheme="majorHAnsi" w:eastAsiaTheme="majorEastAsia" w:hAnsiTheme="majorHAnsi" w:cstheme="majorBidi"/>
      <w:color w:val="365F91" w:themeColor="accent1" w:themeShade="BF"/>
      <w:sz w:val="32"/>
      <w:szCs w:val="32"/>
      <w:lang w:val="fr-BE" w:eastAsia="fr-BE"/>
    </w:rPr>
  </w:style>
  <w:style w:type="character" w:customStyle="1" w:styleId="Titre2Car">
    <w:name w:val="Titre 2 Car"/>
    <w:basedOn w:val="Policepardfaut"/>
    <w:link w:val="Titre2"/>
    <w:uiPriority w:val="9"/>
    <w:semiHidden/>
    <w:rsid w:val="00144BCD"/>
    <w:rPr>
      <w:rFonts w:asciiTheme="majorHAnsi" w:eastAsiaTheme="majorEastAsia" w:hAnsiTheme="majorHAnsi" w:cstheme="majorBidi"/>
      <w:color w:val="365F91" w:themeColor="accent1" w:themeShade="BF"/>
      <w:sz w:val="26"/>
      <w:szCs w:val="26"/>
      <w:lang w:val="fr-BE" w:eastAsia="fr-BE"/>
    </w:rPr>
  </w:style>
  <w:style w:type="character" w:customStyle="1" w:styleId="Titre3Car">
    <w:name w:val="Titre 3 Car"/>
    <w:basedOn w:val="Policepardfaut"/>
    <w:link w:val="Titre3"/>
    <w:uiPriority w:val="9"/>
    <w:semiHidden/>
    <w:rsid w:val="00144BCD"/>
    <w:rPr>
      <w:rFonts w:asciiTheme="majorHAnsi" w:eastAsiaTheme="majorEastAsia" w:hAnsiTheme="majorHAnsi" w:cstheme="majorBidi"/>
      <w:color w:val="243F60" w:themeColor="accent1" w:themeShade="7F"/>
      <w:sz w:val="24"/>
      <w:szCs w:val="24"/>
      <w:lang w:val="fr-BE" w:eastAsia="fr-BE"/>
    </w:rPr>
  </w:style>
  <w:style w:type="character" w:styleId="lev">
    <w:name w:val="Strong"/>
    <w:basedOn w:val="Policepardfaut"/>
    <w:uiPriority w:val="22"/>
    <w:qFormat/>
    <w:rsid w:val="00144BCD"/>
    <w:rPr>
      <w:b/>
      <w:bCs/>
    </w:rPr>
  </w:style>
  <w:style w:type="character" w:customStyle="1" w:styleId="sr-only">
    <w:name w:val="sr-only"/>
    <w:basedOn w:val="Policepardfaut"/>
    <w:rsid w:val="00144BCD"/>
  </w:style>
  <w:style w:type="character" w:customStyle="1" w:styleId="inline">
    <w:name w:val="inline"/>
    <w:basedOn w:val="Policepardfaut"/>
    <w:rsid w:val="00144BCD"/>
  </w:style>
  <w:style w:type="paragraph" w:customStyle="1" w:styleId="Bibliographie1">
    <w:name w:val="Bibliographie1"/>
    <w:basedOn w:val="Normal"/>
    <w:link w:val="BibliographyCar"/>
    <w:rsid w:val="00B35E4E"/>
    <w:pPr>
      <w:tabs>
        <w:tab w:val="left" w:pos="260"/>
      </w:tabs>
      <w:ind w:left="264" w:hanging="264"/>
    </w:pPr>
    <w:rPr>
      <w:rFonts w:asciiTheme="minorHAnsi" w:eastAsiaTheme="minorHAnsi" w:hAnsiTheme="minorHAnsi"/>
      <w:w w:val="105"/>
      <w:sz w:val="18"/>
      <w:szCs w:val="18"/>
      <w:lang w:val="en-GB" w:eastAsia="en-US"/>
    </w:rPr>
  </w:style>
  <w:style w:type="character" w:customStyle="1" w:styleId="BibliographyCar">
    <w:name w:val="Bibliography Car"/>
    <w:basedOn w:val="RSCR02ReferencesChar"/>
    <w:link w:val="Bibliographie1"/>
    <w:rsid w:val="00B35E4E"/>
    <w:rPr>
      <w:rFonts w:cs="Times New Roman"/>
      <w:w w:val="105"/>
      <w:sz w:val="18"/>
      <w:szCs w:val="18"/>
    </w:rPr>
  </w:style>
  <w:style w:type="table" w:styleId="Tableausimple5">
    <w:name w:val="Plain Table 5"/>
    <w:basedOn w:val="TableauNormal"/>
    <w:uiPriority w:val="45"/>
    <w:rsid w:val="00473B9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
    <w:name w:val="EndNote Bibliography"/>
    <w:basedOn w:val="Normal"/>
    <w:link w:val="EndNoteBibliographyChar"/>
    <w:rsid w:val="00D702D9"/>
    <w:pPr>
      <w:spacing w:after="200"/>
      <w:jc w:val="both"/>
    </w:pPr>
    <w:rPr>
      <w:rFonts w:ascii="Calibri" w:eastAsiaTheme="minorEastAsia" w:hAnsi="Calibri" w:cs="Calibri"/>
      <w:w w:val="108"/>
      <w:sz w:val="18"/>
      <w:szCs w:val="18"/>
      <w:lang w:val="fr-BE" w:eastAsia="fr-BE"/>
    </w:rPr>
  </w:style>
  <w:style w:type="character" w:customStyle="1" w:styleId="EndNoteBibliographyChar">
    <w:name w:val="EndNote Bibliography Char"/>
    <w:basedOn w:val="RSCB02ArticleTextChar"/>
    <w:link w:val="EndNoteBibliography"/>
    <w:rsid w:val="00D702D9"/>
    <w:rPr>
      <w:rFonts w:ascii="Calibri" w:eastAsiaTheme="minorEastAsia" w:hAnsi="Calibri" w:cs="Calibri"/>
      <w:w w:val="108"/>
      <w:sz w:val="18"/>
      <w:szCs w:val="18"/>
      <w:lang w:val="fr-BE" w:eastAsia="fr-BE"/>
    </w:rPr>
  </w:style>
  <w:style w:type="character" w:styleId="Numrodeligne">
    <w:name w:val="line number"/>
    <w:basedOn w:val="Policepardfaut"/>
    <w:uiPriority w:val="99"/>
    <w:semiHidden/>
    <w:unhideWhenUsed/>
    <w:rsid w:val="00FF53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43452">
      <w:bodyDiv w:val="1"/>
      <w:marLeft w:val="0"/>
      <w:marRight w:val="0"/>
      <w:marTop w:val="0"/>
      <w:marBottom w:val="0"/>
      <w:divBdr>
        <w:top w:val="none" w:sz="0" w:space="0" w:color="auto"/>
        <w:left w:val="none" w:sz="0" w:space="0" w:color="auto"/>
        <w:bottom w:val="none" w:sz="0" w:space="0" w:color="auto"/>
        <w:right w:val="none" w:sz="0" w:space="0" w:color="auto"/>
      </w:divBdr>
    </w:div>
    <w:div w:id="35735815">
      <w:bodyDiv w:val="1"/>
      <w:marLeft w:val="0"/>
      <w:marRight w:val="0"/>
      <w:marTop w:val="0"/>
      <w:marBottom w:val="0"/>
      <w:divBdr>
        <w:top w:val="none" w:sz="0" w:space="0" w:color="auto"/>
        <w:left w:val="none" w:sz="0" w:space="0" w:color="auto"/>
        <w:bottom w:val="none" w:sz="0" w:space="0" w:color="auto"/>
        <w:right w:val="none" w:sz="0" w:space="0" w:color="auto"/>
      </w:divBdr>
    </w:div>
    <w:div w:id="67968602">
      <w:bodyDiv w:val="1"/>
      <w:marLeft w:val="0"/>
      <w:marRight w:val="0"/>
      <w:marTop w:val="0"/>
      <w:marBottom w:val="0"/>
      <w:divBdr>
        <w:top w:val="none" w:sz="0" w:space="0" w:color="auto"/>
        <w:left w:val="none" w:sz="0" w:space="0" w:color="auto"/>
        <w:bottom w:val="none" w:sz="0" w:space="0" w:color="auto"/>
        <w:right w:val="none" w:sz="0" w:space="0" w:color="auto"/>
      </w:divBdr>
    </w:div>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158431087">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546186612">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77660375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978536907">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25475318">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477336202">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1855917452">
      <w:bodyDiv w:val="1"/>
      <w:marLeft w:val="0"/>
      <w:marRight w:val="0"/>
      <w:marTop w:val="0"/>
      <w:marBottom w:val="0"/>
      <w:divBdr>
        <w:top w:val="none" w:sz="0" w:space="0" w:color="auto"/>
        <w:left w:val="none" w:sz="0" w:space="0" w:color="auto"/>
        <w:bottom w:val="none" w:sz="0" w:space="0" w:color="auto"/>
        <w:right w:val="none" w:sz="0" w:space="0" w:color="auto"/>
      </w:divBdr>
    </w:div>
    <w:div w:id="1897156229">
      <w:bodyDiv w:val="1"/>
      <w:marLeft w:val="0"/>
      <w:marRight w:val="0"/>
      <w:marTop w:val="0"/>
      <w:marBottom w:val="0"/>
      <w:divBdr>
        <w:top w:val="none" w:sz="0" w:space="0" w:color="auto"/>
        <w:left w:val="none" w:sz="0" w:space="0" w:color="auto"/>
        <w:bottom w:val="none" w:sz="0" w:space="0" w:color="auto"/>
        <w:right w:val="none" w:sz="0" w:space="0" w:color="auto"/>
      </w:divBdr>
    </w:div>
    <w:div w:id="2093818075">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monbaliu@uliege.be" TargetMode="External"/><Relationship Id="rId13" Type="http://schemas.openxmlformats.org/officeDocument/2006/relationships/header" Target="header2.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image" Target="media/image4.tiff"/><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itos.uliege.be"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hyperlink" Target="mailto:jc.monbaliu@uliege.be"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www.citos.uliege.be" TargetMode="External"/><Relationship Id="rId14" Type="http://schemas.openxmlformats.org/officeDocument/2006/relationships/footer" Target="footer1.xml"/><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3362E4-F0BD-4894-96E3-EA2B0CEAB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TotalTime>
  <Pages>9</Pages>
  <Words>19110</Words>
  <Characters>120393</Characters>
  <Application>Microsoft Office Word</Application>
  <DocSecurity>0</DocSecurity>
  <Lines>2149</Lines>
  <Paragraphs>117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The Royal Society of Chemistry</Company>
  <LinksUpToDate>false</LinksUpToDate>
  <CharactersWithSpaces>138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Monbaliu Jean-Christophe</cp:lastModifiedBy>
  <cp:revision>8</cp:revision>
  <cp:lastPrinted>2023-09-11T18:39:00Z</cp:lastPrinted>
  <dcterms:created xsi:type="dcterms:W3CDTF">2023-10-07T11:14:00Z</dcterms:created>
  <dcterms:modified xsi:type="dcterms:W3CDTF">2023-10-29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HZFFrFiD"/&gt;&lt;style id="http://www.zotero.org/styles/royal-society-of-chemistry"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y fmtid="{D5CDD505-2E9C-101B-9397-08002B2CF9AE}" pid="4" name="Mendeley Recent Style Id 0_1">
    <vt:lpwstr>http://www.zotero.org/styles/american-chemical-society</vt:lpwstr>
  </property>
  <property fmtid="{D5CDD505-2E9C-101B-9397-08002B2CF9AE}" pid="5" name="Mendeley Recent Style Name 0_1">
    <vt:lpwstr>American Chemical Society</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angewandte-chemie</vt:lpwstr>
  </property>
  <property fmtid="{D5CDD505-2E9C-101B-9397-08002B2CF9AE}" pid="11" name="Mendeley Recent Style Name 3_1">
    <vt:lpwstr>Angewandte Chemie International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green-chemistry</vt:lpwstr>
  </property>
  <property fmtid="{D5CDD505-2E9C-101B-9397-08002B2CF9AE}" pid="17" name="Mendeley Recent Style Name 6_1">
    <vt:lpwstr>Green Chemistry</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Document_1">
    <vt:lpwstr>True</vt:lpwstr>
  </property>
  <property fmtid="{D5CDD505-2E9C-101B-9397-08002B2CF9AE}" pid="25" name="Mendeley Unique User Id_1">
    <vt:lpwstr>6a8a68f8-a979-36dd-bed0-8f12c6c01bfc</vt:lpwstr>
  </property>
  <property fmtid="{D5CDD505-2E9C-101B-9397-08002B2CF9AE}" pid="26" name="Mendeley Citation Style_1">
    <vt:lpwstr>http://www.zotero.org/styles/green-chemistry</vt:lpwstr>
  </property>
</Properties>
</file>